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93993" w:rsidRDefault="0058049C">
      <w:pPr>
        <w:spacing w:line="360" w:lineRule="auto"/>
        <w:rPr>
          <w:rFonts w:ascii="Arial" w:hAnsi="Arial" w:cs="Arial"/>
          <w:b/>
          <w:sz w:val="28"/>
          <w:szCs w:val="24"/>
        </w:rPr>
      </w:pPr>
      <w:bookmarkStart w:id="0" w:name="_Toc44575976"/>
      <w:bookmarkStart w:id="1" w:name="_Toc44580151"/>
      <w:bookmarkStart w:id="2" w:name="_Toc50668918"/>
      <w:r>
        <w:rPr>
          <w:rFonts w:ascii="Arial" w:hAnsi="Arial" w:cs="Arial"/>
          <w:b/>
          <w:sz w:val="28"/>
          <w:szCs w:val="24"/>
        </w:rPr>
        <w:t>Additional File 1</w:t>
      </w:r>
    </w:p>
    <w:p w:rsidR="00593993" w:rsidRDefault="00593993">
      <w:pPr>
        <w:spacing w:line="360" w:lineRule="auto"/>
        <w:rPr>
          <w:rFonts w:ascii="Arial" w:hAnsi="Arial" w:cs="Arial"/>
          <w:b/>
          <w:sz w:val="24"/>
          <w:szCs w:val="24"/>
        </w:rPr>
      </w:pPr>
    </w:p>
    <w:p w:rsidR="00593993" w:rsidRDefault="0058049C">
      <w:pPr>
        <w:spacing w:after="0" w:line="360" w:lineRule="auto"/>
        <w:jc w:val="center"/>
        <w:rPr>
          <w:rFonts w:ascii="Arial" w:hAnsi="Arial" w:cs="Arial"/>
          <w:b/>
          <w:sz w:val="24"/>
        </w:rPr>
      </w:pPr>
      <w:r>
        <w:rPr>
          <w:rFonts w:ascii="Arial" w:hAnsi="Arial" w:cs="Arial"/>
          <w:b/>
          <w:sz w:val="24"/>
        </w:rPr>
        <w:t>Associations of the Vasoactive Peptides CT-proET-1 and MR-</w:t>
      </w:r>
      <w:proofErr w:type="spellStart"/>
      <w:r>
        <w:rPr>
          <w:rFonts w:ascii="Arial" w:hAnsi="Arial" w:cs="Arial"/>
          <w:b/>
          <w:sz w:val="24"/>
        </w:rPr>
        <w:t>proADM</w:t>
      </w:r>
      <w:proofErr w:type="spellEnd"/>
      <w:r>
        <w:rPr>
          <w:rFonts w:ascii="Arial" w:hAnsi="Arial" w:cs="Arial"/>
          <w:b/>
          <w:sz w:val="24"/>
        </w:rPr>
        <w:t xml:space="preserve"> with Incident Type 2 Diabetes: Results from the </w:t>
      </w:r>
      <w:proofErr w:type="spellStart"/>
      <w:r>
        <w:rPr>
          <w:rFonts w:ascii="Arial" w:hAnsi="Arial" w:cs="Arial"/>
          <w:b/>
          <w:sz w:val="24"/>
        </w:rPr>
        <w:t>BiomarCaRE</w:t>
      </w:r>
      <w:proofErr w:type="spellEnd"/>
      <w:r>
        <w:rPr>
          <w:rFonts w:ascii="Arial" w:hAnsi="Arial" w:cs="Arial"/>
          <w:b/>
          <w:sz w:val="24"/>
        </w:rPr>
        <w:t xml:space="preserve"> Consortium</w:t>
      </w:r>
    </w:p>
    <w:p w:rsidR="00593993" w:rsidRDefault="00593993">
      <w:pPr>
        <w:spacing w:after="0" w:line="360" w:lineRule="auto"/>
        <w:jc w:val="center"/>
        <w:rPr>
          <w:rFonts w:ascii="Arial" w:hAnsi="Arial" w:cs="Arial"/>
          <w:sz w:val="24"/>
        </w:rPr>
      </w:pPr>
    </w:p>
    <w:p w:rsidR="00593993" w:rsidRDefault="0058049C">
      <w:pPr>
        <w:shd w:val="clear" w:color="auto" w:fill="FFFFFF"/>
        <w:tabs>
          <w:tab w:val="left" w:pos="1800"/>
        </w:tabs>
        <w:spacing w:after="0" w:line="360" w:lineRule="auto"/>
        <w:jc w:val="both"/>
        <w:rPr>
          <w:rFonts w:ascii="Arial" w:hAnsi="Arial" w:cs="Arial"/>
          <w:sz w:val="24"/>
        </w:rPr>
      </w:pPr>
      <w:r>
        <w:rPr>
          <w:rFonts w:ascii="Arial" w:hAnsi="Arial" w:cs="Arial"/>
          <w:sz w:val="24"/>
        </w:rPr>
        <w:t>Chaterina Sujana</w:t>
      </w:r>
      <w:r>
        <w:rPr>
          <w:rFonts w:ascii="Arial" w:hAnsi="Arial" w:cs="Arial"/>
          <w:sz w:val="24"/>
          <w:vertAlign w:val="superscript"/>
        </w:rPr>
        <w:t>1,2,3</w:t>
      </w:r>
      <w:r>
        <w:rPr>
          <w:rFonts w:ascii="Arial" w:hAnsi="Arial" w:cs="Arial"/>
          <w:sz w:val="24"/>
        </w:rPr>
        <w:t>, Veikko Salomaa</w:t>
      </w:r>
      <w:r>
        <w:rPr>
          <w:rFonts w:ascii="Arial" w:hAnsi="Arial" w:cs="Arial"/>
          <w:sz w:val="24"/>
          <w:vertAlign w:val="superscript"/>
        </w:rPr>
        <w:t>4</w:t>
      </w:r>
      <w:r>
        <w:rPr>
          <w:rFonts w:ascii="Arial" w:hAnsi="Arial" w:cs="Arial"/>
          <w:sz w:val="24"/>
        </w:rPr>
        <w:t>, Frank Kee</w:t>
      </w:r>
      <w:r>
        <w:rPr>
          <w:rFonts w:ascii="Arial" w:hAnsi="Arial" w:cs="Arial"/>
          <w:sz w:val="24"/>
          <w:vertAlign w:val="superscript"/>
        </w:rPr>
        <w:t>5</w:t>
      </w:r>
      <w:r>
        <w:rPr>
          <w:rFonts w:ascii="Arial" w:hAnsi="Arial" w:cs="Arial"/>
          <w:sz w:val="24"/>
        </w:rPr>
        <w:t>, Jochen Seissler</w:t>
      </w:r>
      <w:r>
        <w:rPr>
          <w:rFonts w:ascii="Arial" w:hAnsi="Arial" w:cs="Arial"/>
          <w:sz w:val="24"/>
          <w:vertAlign w:val="superscript"/>
        </w:rPr>
        <w:t>6</w:t>
      </w:r>
      <w:r>
        <w:rPr>
          <w:rFonts w:ascii="Arial" w:hAnsi="Arial" w:cs="Arial"/>
          <w:sz w:val="24"/>
        </w:rPr>
        <w:t>, Pekka Jousilahti</w:t>
      </w:r>
      <w:r>
        <w:rPr>
          <w:rFonts w:ascii="Arial" w:hAnsi="Arial" w:cs="Arial"/>
          <w:sz w:val="24"/>
          <w:vertAlign w:val="superscript"/>
        </w:rPr>
        <w:t>4</w:t>
      </w:r>
      <w:r>
        <w:rPr>
          <w:rFonts w:ascii="Arial" w:hAnsi="Arial" w:cs="Arial"/>
          <w:sz w:val="24"/>
        </w:rPr>
        <w:t>, Charlotte Neville</w:t>
      </w:r>
      <w:r>
        <w:rPr>
          <w:rFonts w:ascii="Arial" w:hAnsi="Arial" w:cs="Arial"/>
          <w:sz w:val="24"/>
          <w:vertAlign w:val="superscript"/>
        </w:rPr>
        <w:t>5</w:t>
      </w:r>
      <w:r>
        <w:rPr>
          <w:rFonts w:ascii="Arial" w:hAnsi="Arial" w:cs="Arial"/>
          <w:sz w:val="24"/>
        </w:rPr>
        <w:t>, Cornelia Then</w:t>
      </w:r>
      <w:r>
        <w:rPr>
          <w:rFonts w:ascii="Arial" w:hAnsi="Arial" w:cs="Arial"/>
          <w:sz w:val="24"/>
          <w:vertAlign w:val="superscript"/>
        </w:rPr>
        <w:t>6</w:t>
      </w:r>
      <w:r>
        <w:rPr>
          <w:rFonts w:ascii="Arial" w:hAnsi="Arial" w:cs="Arial"/>
          <w:sz w:val="24"/>
        </w:rPr>
        <w:t>, Wolfgang Koenig</w:t>
      </w:r>
      <w:r>
        <w:rPr>
          <w:rFonts w:ascii="Arial" w:hAnsi="Arial" w:cs="Arial"/>
          <w:sz w:val="24"/>
          <w:vertAlign w:val="superscript"/>
        </w:rPr>
        <w:t>7,8,9</w:t>
      </w:r>
      <w:r>
        <w:rPr>
          <w:rFonts w:ascii="Arial" w:hAnsi="Arial" w:cs="Arial"/>
          <w:sz w:val="24"/>
        </w:rPr>
        <w:t>, Kari Kuulasmaa</w:t>
      </w:r>
      <w:r>
        <w:rPr>
          <w:rFonts w:ascii="Arial" w:hAnsi="Arial" w:cs="Arial"/>
          <w:sz w:val="24"/>
          <w:vertAlign w:val="superscript"/>
        </w:rPr>
        <w:t>4</w:t>
      </w:r>
      <w:r>
        <w:rPr>
          <w:rFonts w:ascii="Arial" w:hAnsi="Arial" w:cs="Arial"/>
          <w:sz w:val="24"/>
        </w:rPr>
        <w:t>, Jaakko Reinikainen</w:t>
      </w:r>
      <w:r>
        <w:rPr>
          <w:rFonts w:ascii="Arial" w:hAnsi="Arial" w:cs="Arial"/>
          <w:sz w:val="24"/>
          <w:vertAlign w:val="superscript"/>
        </w:rPr>
        <w:t>4</w:t>
      </w:r>
      <w:r>
        <w:rPr>
          <w:rFonts w:ascii="Arial" w:hAnsi="Arial" w:cs="Arial"/>
          <w:sz w:val="24"/>
        </w:rPr>
        <w:t>, Stefan Blankenberg</w:t>
      </w:r>
      <w:r>
        <w:rPr>
          <w:rFonts w:ascii="Arial" w:hAnsi="Arial" w:cs="Arial"/>
          <w:sz w:val="24"/>
          <w:vertAlign w:val="superscript"/>
        </w:rPr>
        <w:t>10,11</w:t>
      </w:r>
      <w:r>
        <w:rPr>
          <w:rFonts w:ascii="Arial" w:hAnsi="Arial" w:cs="Arial"/>
          <w:sz w:val="24"/>
        </w:rPr>
        <w:t>, Tanja Zeller</w:t>
      </w:r>
      <w:r>
        <w:rPr>
          <w:rFonts w:ascii="Arial" w:hAnsi="Arial" w:cs="Arial"/>
          <w:sz w:val="24"/>
          <w:vertAlign w:val="superscript"/>
        </w:rPr>
        <w:t>10,11</w:t>
      </w:r>
      <w:r>
        <w:rPr>
          <w:rFonts w:ascii="Arial" w:hAnsi="Arial" w:cs="Arial"/>
          <w:sz w:val="24"/>
        </w:rPr>
        <w:t>, Christian Herder</w:t>
      </w:r>
      <w:r>
        <w:rPr>
          <w:rFonts w:ascii="Arial" w:hAnsi="Arial" w:cs="Arial"/>
          <w:sz w:val="24"/>
          <w:vertAlign w:val="superscript"/>
        </w:rPr>
        <w:t>12,13,14</w:t>
      </w:r>
      <w:r>
        <w:rPr>
          <w:rFonts w:ascii="Arial" w:hAnsi="Arial" w:cs="Arial"/>
          <w:sz w:val="24"/>
        </w:rPr>
        <w:t>, Ulrich Mansmann</w:t>
      </w:r>
      <w:r>
        <w:rPr>
          <w:rFonts w:ascii="Arial" w:hAnsi="Arial" w:cs="Arial"/>
          <w:sz w:val="24"/>
          <w:vertAlign w:val="superscript"/>
        </w:rPr>
        <w:t>2</w:t>
      </w:r>
      <w:r>
        <w:rPr>
          <w:rFonts w:ascii="Arial" w:hAnsi="Arial" w:cs="Arial"/>
          <w:sz w:val="24"/>
        </w:rPr>
        <w:t>, Annette Peters</w:t>
      </w:r>
      <w:r>
        <w:rPr>
          <w:rFonts w:ascii="Arial" w:hAnsi="Arial" w:cs="Arial"/>
          <w:sz w:val="24"/>
          <w:vertAlign w:val="superscript"/>
        </w:rPr>
        <w:t>1,3,9</w:t>
      </w:r>
      <w:r>
        <w:rPr>
          <w:rFonts w:ascii="Arial" w:hAnsi="Arial" w:cs="Arial"/>
          <w:sz w:val="24"/>
        </w:rPr>
        <w:t>, Barbara Thorand</w:t>
      </w:r>
      <w:r>
        <w:rPr>
          <w:rFonts w:ascii="Arial" w:hAnsi="Arial" w:cs="Arial"/>
          <w:sz w:val="24"/>
          <w:vertAlign w:val="superscript"/>
        </w:rPr>
        <w:t>1,3</w:t>
      </w:r>
      <w:r>
        <w:rPr>
          <w:rFonts w:ascii="Arial" w:hAnsi="Arial" w:cs="Arial"/>
          <w:sz w:val="24"/>
        </w:rPr>
        <w:t xml:space="preserve">, for the </w:t>
      </w:r>
      <w:proofErr w:type="spellStart"/>
      <w:r>
        <w:rPr>
          <w:rFonts w:ascii="Arial" w:hAnsi="Arial" w:cs="Arial"/>
          <w:sz w:val="24"/>
        </w:rPr>
        <w:t>BiomarCaRE</w:t>
      </w:r>
      <w:proofErr w:type="spellEnd"/>
      <w:r>
        <w:rPr>
          <w:rFonts w:ascii="Arial" w:hAnsi="Arial" w:cs="Arial"/>
          <w:sz w:val="24"/>
        </w:rPr>
        <w:t xml:space="preserve"> Consortium</w:t>
      </w:r>
    </w:p>
    <w:p w:rsidR="00593993" w:rsidRDefault="00593993">
      <w:pPr>
        <w:shd w:val="clear" w:color="auto" w:fill="FFFFFF"/>
        <w:spacing w:after="0" w:line="360" w:lineRule="auto"/>
        <w:jc w:val="both"/>
        <w:rPr>
          <w:rFonts w:ascii="Arial" w:hAnsi="Arial" w:cs="Arial"/>
          <w:sz w:val="24"/>
        </w:rPr>
      </w:pPr>
    </w:p>
    <w:p w:rsidR="00593993" w:rsidRDefault="0058049C">
      <w:pPr>
        <w:spacing w:after="0" w:line="360" w:lineRule="auto"/>
        <w:jc w:val="both"/>
        <w:rPr>
          <w:rFonts w:ascii="Arial" w:hAnsi="Arial" w:cs="Arial"/>
          <w:sz w:val="24"/>
        </w:rPr>
      </w:pPr>
      <w:r>
        <w:rPr>
          <w:rFonts w:ascii="Arial" w:hAnsi="Arial" w:cs="Arial"/>
          <w:sz w:val="24"/>
          <w:vertAlign w:val="superscript"/>
        </w:rPr>
        <w:t xml:space="preserve">1 </w:t>
      </w:r>
      <w:r>
        <w:rPr>
          <w:rFonts w:ascii="Arial" w:hAnsi="Arial" w:cs="Arial"/>
          <w:sz w:val="24"/>
        </w:rPr>
        <w:t xml:space="preserve">Institute of Epidemiology, Helmholtz Zentrum München - German Research </w:t>
      </w:r>
      <w:proofErr w:type="spellStart"/>
      <w:r>
        <w:rPr>
          <w:rFonts w:ascii="Arial" w:hAnsi="Arial" w:cs="Arial"/>
          <w:sz w:val="24"/>
        </w:rPr>
        <w:t>Center</w:t>
      </w:r>
      <w:proofErr w:type="spellEnd"/>
      <w:r>
        <w:rPr>
          <w:rFonts w:ascii="Arial" w:hAnsi="Arial" w:cs="Arial"/>
          <w:sz w:val="24"/>
        </w:rPr>
        <w:t xml:space="preserve"> for Environmental Health, </w:t>
      </w:r>
      <w:proofErr w:type="spellStart"/>
      <w:r>
        <w:rPr>
          <w:rFonts w:ascii="Arial" w:hAnsi="Arial" w:cs="Arial"/>
          <w:sz w:val="24"/>
        </w:rPr>
        <w:t>Neuherberg</w:t>
      </w:r>
      <w:proofErr w:type="spellEnd"/>
      <w:r>
        <w:rPr>
          <w:rFonts w:ascii="Arial" w:hAnsi="Arial" w:cs="Arial"/>
          <w:sz w:val="24"/>
        </w:rPr>
        <w:t>, Germany;</w:t>
      </w:r>
    </w:p>
    <w:p w:rsidR="00593993" w:rsidRDefault="0058049C">
      <w:pPr>
        <w:spacing w:after="0" w:line="360" w:lineRule="auto"/>
        <w:jc w:val="both"/>
        <w:rPr>
          <w:rFonts w:ascii="Arial" w:hAnsi="Arial" w:cs="Arial"/>
          <w:sz w:val="24"/>
        </w:rPr>
      </w:pPr>
      <w:r>
        <w:rPr>
          <w:rFonts w:ascii="Arial" w:hAnsi="Arial" w:cs="Arial"/>
          <w:sz w:val="24"/>
          <w:vertAlign w:val="superscript"/>
        </w:rPr>
        <w:t>2</w:t>
      </w:r>
      <w:r>
        <w:rPr>
          <w:rFonts w:ascii="Arial" w:hAnsi="Arial" w:cs="Arial"/>
          <w:sz w:val="24"/>
        </w:rPr>
        <w:t xml:space="preserve"> Institute for Medical Information Processing, Biometry, and Epidemiology (IBE), </w:t>
      </w:r>
      <w:proofErr w:type="spellStart"/>
      <w:r>
        <w:rPr>
          <w:rFonts w:ascii="Arial" w:hAnsi="Arial" w:cs="Arial"/>
          <w:sz w:val="24"/>
        </w:rPr>
        <w:t>Pettenkofer</w:t>
      </w:r>
      <w:proofErr w:type="spellEnd"/>
      <w:r>
        <w:rPr>
          <w:rFonts w:ascii="Arial" w:hAnsi="Arial" w:cs="Arial"/>
          <w:sz w:val="24"/>
        </w:rPr>
        <w:t xml:space="preserve"> School of Public Health, Ludwig-</w:t>
      </w:r>
      <w:proofErr w:type="spellStart"/>
      <w:r>
        <w:rPr>
          <w:rFonts w:ascii="Arial" w:hAnsi="Arial" w:cs="Arial"/>
          <w:sz w:val="24"/>
        </w:rPr>
        <w:t>Maximilians</w:t>
      </w:r>
      <w:proofErr w:type="spellEnd"/>
      <w:r>
        <w:rPr>
          <w:rFonts w:ascii="Arial" w:hAnsi="Arial" w:cs="Arial"/>
          <w:sz w:val="24"/>
        </w:rPr>
        <w:t>-Universität München, Munich, Germany;</w:t>
      </w:r>
    </w:p>
    <w:p w:rsidR="00593993" w:rsidRDefault="0058049C">
      <w:pPr>
        <w:spacing w:after="0" w:line="360" w:lineRule="auto"/>
        <w:jc w:val="both"/>
        <w:rPr>
          <w:rFonts w:ascii="Arial" w:hAnsi="Arial" w:cs="Arial"/>
          <w:sz w:val="24"/>
          <w:lang w:val="de-DE"/>
        </w:rPr>
      </w:pPr>
      <w:r>
        <w:rPr>
          <w:rFonts w:ascii="Arial" w:hAnsi="Arial" w:cs="Arial"/>
          <w:sz w:val="24"/>
          <w:vertAlign w:val="superscript"/>
          <w:lang w:val="de-DE"/>
        </w:rPr>
        <w:t xml:space="preserve">3 </w:t>
      </w:r>
      <w:r>
        <w:rPr>
          <w:rFonts w:ascii="Arial" w:hAnsi="Arial" w:cs="Arial"/>
          <w:sz w:val="24"/>
          <w:lang w:val="de-DE"/>
        </w:rPr>
        <w:t>German Center for Diabetes Research (DZD), Partner München-Neuherberg, Neuherberg, Germany.</w:t>
      </w:r>
    </w:p>
    <w:p w:rsidR="00593993" w:rsidRDefault="0058049C">
      <w:pPr>
        <w:spacing w:after="0" w:line="360" w:lineRule="auto"/>
        <w:jc w:val="both"/>
        <w:rPr>
          <w:rFonts w:ascii="Arial" w:hAnsi="Arial" w:cs="Arial"/>
          <w:sz w:val="24"/>
        </w:rPr>
      </w:pPr>
      <w:r>
        <w:rPr>
          <w:rFonts w:ascii="Arial" w:hAnsi="Arial" w:cs="Arial"/>
          <w:sz w:val="24"/>
          <w:vertAlign w:val="superscript"/>
        </w:rPr>
        <w:t xml:space="preserve">4 </w:t>
      </w:r>
      <w:r>
        <w:rPr>
          <w:rFonts w:ascii="Arial" w:hAnsi="Arial" w:cs="Arial"/>
          <w:sz w:val="24"/>
        </w:rPr>
        <w:t xml:space="preserve">Department of Public Health and Welfare, </w:t>
      </w:r>
      <w:r>
        <w:rPr>
          <w:rFonts w:ascii="Arial" w:hAnsi="Arial" w:cs="Arial"/>
          <w:bCs/>
          <w:sz w:val="24"/>
        </w:rPr>
        <w:t>Finnish</w:t>
      </w:r>
      <w:r>
        <w:rPr>
          <w:rFonts w:ascii="Arial" w:hAnsi="Arial" w:cs="Arial"/>
          <w:sz w:val="24"/>
        </w:rPr>
        <w:t xml:space="preserve"> Institute for Health and Welfare, Helsinki, Finland; </w:t>
      </w:r>
    </w:p>
    <w:p w:rsidR="00593993" w:rsidRDefault="0058049C">
      <w:pPr>
        <w:autoSpaceDE w:val="0"/>
        <w:autoSpaceDN w:val="0"/>
        <w:adjustRightInd w:val="0"/>
        <w:spacing w:after="0" w:line="360" w:lineRule="auto"/>
        <w:jc w:val="both"/>
        <w:rPr>
          <w:rFonts w:ascii="Arial" w:hAnsi="Arial" w:cs="Arial"/>
          <w:sz w:val="24"/>
        </w:rPr>
      </w:pPr>
      <w:r>
        <w:rPr>
          <w:rFonts w:ascii="Arial" w:hAnsi="Arial" w:cs="Arial"/>
          <w:sz w:val="24"/>
          <w:vertAlign w:val="superscript"/>
        </w:rPr>
        <w:t xml:space="preserve">5 </w:t>
      </w:r>
      <w:r>
        <w:rPr>
          <w:rFonts w:ascii="Arial" w:hAnsi="Arial" w:cs="Arial"/>
          <w:sz w:val="24"/>
        </w:rPr>
        <w:t xml:space="preserve">Centre for Public Health, Queens University of Belfast, Belfast, Northern Ireland, UK; </w:t>
      </w:r>
    </w:p>
    <w:p w:rsidR="00593993" w:rsidRDefault="0058049C">
      <w:pPr>
        <w:autoSpaceDE w:val="0"/>
        <w:autoSpaceDN w:val="0"/>
        <w:adjustRightInd w:val="0"/>
        <w:spacing w:after="0" w:line="360" w:lineRule="auto"/>
        <w:jc w:val="both"/>
        <w:rPr>
          <w:rFonts w:ascii="Arial" w:hAnsi="Arial" w:cs="Arial"/>
          <w:sz w:val="24"/>
          <w:lang w:val="de-DE"/>
        </w:rPr>
      </w:pPr>
      <w:r>
        <w:rPr>
          <w:rFonts w:ascii="Arial" w:hAnsi="Arial" w:cs="Arial"/>
          <w:sz w:val="24"/>
          <w:vertAlign w:val="superscript"/>
          <w:lang w:val="de-DE"/>
        </w:rPr>
        <w:t>6</w:t>
      </w:r>
      <w:r>
        <w:rPr>
          <w:rFonts w:ascii="Arial" w:hAnsi="Arial" w:cs="Arial"/>
          <w:sz w:val="24"/>
          <w:lang w:val="de-DE"/>
        </w:rPr>
        <w:t xml:space="preserve"> Diabetes Zentrum, Medizinische Klinik und Poliklinik IV, Klinikum der Ludwig-Maximilians-Universität München, Munich, Germany;</w:t>
      </w:r>
    </w:p>
    <w:p w:rsidR="00593993" w:rsidRDefault="0058049C">
      <w:pPr>
        <w:spacing w:after="0" w:line="360" w:lineRule="auto"/>
        <w:jc w:val="both"/>
        <w:rPr>
          <w:rFonts w:ascii="Arial" w:hAnsi="Arial" w:cs="Arial"/>
          <w:sz w:val="24"/>
          <w:vertAlign w:val="superscript"/>
        </w:rPr>
      </w:pPr>
      <w:r>
        <w:rPr>
          <w:rFonts w:ascii="Arial" w:hAnsi="Arial" w:cs="Arial"/>
          <w:sz w:val="24"/>
          <w:vertAlign w:val="superscript"/>
        </w:rPr>
        <w:t xml:space="preserve">7 </w:t>
      </w:r>
      <w:r>
        <w:rPr>
          <w:rFonts w:ascii="Arial" w:hAnsi="Arial" w:cs="Arial"/>
          <w:sz w:val="24"/>
        </w:rPr>
        <w:t>Institute of Epidemiology and Medical Biometry - University of Ulm, Ulm, Germany;</w:t>
      </w:r>
    </w:p>
    <w:p w:rsidR="00593993" w:rsidRDefault="0058049C">
      <w:pPr>
        <w:spacing w:after="0" w:line="360" w:lineRule="auto"/>
        <w:jc w:val="both"/>
        <w:rPr>
          <w:rFonts w:ascii="Arial" w:hAnsi="Arial" w:cs="Arial"/>
          <w:sz w:val="24"/>
          <w:lang w:val="de-DE"/>
        </w:rPr>
      </w:pPr>
      <w:r>
        <w:rPr>
          <w:rFonts w:ascii="Arial" w:hAnsi="Arial" w:cs="Arial"/>
          <w:sz w:val="24"/>
          <w:vertAlign w:val="superscript"/>
          <w:lang w:val="de-DE"/>
        </w:rPr>
        <w:t>8</w:t>
      </w:r>
      <w:r>
        <w:rPr>
          <w:rFonts w:ascii="Arial" w:hAnsi="Arial" w:cs="Arial"/>
          <w:sz w:val="24"/>
          <w:lang w:val="de-DE"/>
        </w:rPr>
        <w:t xml:space="preserve"> Deutsches Herzzentrum München, Technische Universität München, Munich, Germany;</w:t>
      </w:r>
    </w:p>
    <w:p w:rsidR="00593993" w:rsidRDefault="0058049C">
      <w:pPr>
        <w:spacing w:after="0" w:line="360" w:lineRule="auto"/>
        <w:jc w:val="both"/>
        <w:rPr>
          <w:rFonts w:ascii="Arial" w:hAnsi="Arial" w:cs="Arial"/>
          <w:sz w:val="24"/>
        </w:rPr>
      </w:pPr>
      <w:r>
        <w:rPr>
          <w:rFonts w:ascii="Arial" w:hAnsi="Arial" w:cs="Arial"/>
          <w:sz w:val="24"/>
          <w:vertAlign w:val="superscript"/>
        </w:rPr>
        <w:t xml:space="preserve">9 </w:t>
      </w:r>
      <w:r>
        <w:rPr>
          <w:rFonts w:ascii="Arial" w:hAnsi="Arial" w:cs="Arial"/>
          <w:sz w:val="24"/>
        </w:rPr>
        <w:t xml:space="preserve">German Centre for Cardiovascular Research (DZHK </w:t>
      </w:r>
      <w:proofErr w:type="spellStart"/>
      <w:r>
        <w:rPr>
          <w:rFonts w:ascii="Arial" w:hAnsi="Arial" w:cs="Arial"/>
          <w:sz w:val="24"/>
        </w:rPr>
        <w:t>e.V</w:t>
      </w:r>
      <w:proofErr w:type="spellEnd"/>
      <w:r>
        <w:rPr>
          <w:rFonts w:ascii="Arial" w:hAnsi="Arial" w:cs="Arial"/>
          <w:sz w:val="24"/>
        </w:rPr>
        <w:t>.), partner site Munich Heart Alliance, Munich, Germany;</w:t>
      </w:r>
    </w:p>
    <w:p w:rsidR="00593993" w:rsidRDefault="0058049C">
      <w:pPr>
        <w:spacing w:after="0" w:line="360" w:lineRule="auto"/>
        <w:jc w:val="both"/>
        <w:rPr>
          <w:rFonts w:ascii="Arial" w:hAnsi="Arial" w:cs="Arial"/>
          <w:sz w:val="24"/>
        </w:rPr>
      </w:pPr>
      <w:r>
        <w:rPr>
          <w:rFonts w:ascii="Arial" w:hAnsi="Arial" w:cs="Arial"/>
          <w:sz w:val="24"/>
          <w:vertAlign w:val="superscript"/>
        </w:rPr>
        <w:t xml:space="preserve">10 </w:t>
      </w:r>
      <w:r>
        <w:rPr>
          <w:rFonts w:ascii="Arial" w:hAnsi="Arial" w:cs="Arial"/>
          <w:sz w:val="24"/>
        </w:rPr>
        <w:t xml:space="preserve">Department for General and Interventional Cardiology, University Heart </w:t>
      </w:r>
      <w:proofErr w:type="spellStart"/>
      <w:r>
        <w:rPr>
          <w:rFonts w:ascii="Arial" w:hAnsi="Arial" w:cs="Arial"/>
          <w:sz w:val="24"/>
        </w:rPr>
        <w:t>Center</w:t>
      </w:r>
      <w:proofErr w:type="spellEnd"/>
      <w:r>
        <w:rPr>
          <w:rFonts w:ascii="Arial" w:hAnsi="Arial" w:cs="Arial"/>
          <w:sz w:val="24"/>
        </w:rPr>
        <w:t xml:space="preserve"> Hamburg, Hamburg, Germany; </w:t>
      </w:r>
    </w:p>
    <w:p w:rsidR="00593993" w:rsidRDefault="0058049C">
      <w:pPr>
        <w:spacing w:after="0" w:line="360" w:lineRule="auto"/>
        <w:jc w:val="both"/>
        <w:rPr>
          <w:rFonts w:ascii="Arial" w:hAnsi="Arial" w:cs="Arial"/>
          <w:sz w:val="24"/>
        </w:rPr>
      </w:pPr>
      <w:r>
        <w:rPr>
          <w:rFonts w:ascii="Arial" w:hAnsi="Arial" w:cs="Arial"/>
          <w:sz w:val="24"/>
          <w:vertAlign w:val="superscript"/>
        </w:rPr>
        <w:t>11</w:t>
      </w:r>
      <w:r>
        <w:rPr>
          <w:rFonts w:ascii="Arial" w:hAnsi="Arial" w:cs="Arial"/>
          <w:sz w:val="24"/>
        </w:rPr>
        <w:t xml:space="preserve"> German Centre for Cardiovascular Research (DZHK </w:t>
      </w:r>
      <w:proofErr w:type="spellStart"/>
      <w:r>
        <w:rPr>
          <w:rFonts w:ascii="Arial" w:hAnsi="Arial" w:cs="Arial"/>
          <w:sz w:val="24"/>
        </w:rPr>
        <w:t>e.V</w:t>
      </w:r>
      <w:proofErr w:type="spellEnd"/>
      <w:r>
        <w:rPr>
          <w:rFonts w:ascii="Arial" w:hAnsi="Arial" w:cs="Arial"/>
          <w:sz w:val="24"/>
        </w:rPr>
        <w:t>.), partner site Hamburg, Lübeck, Kiel, Hamburg, Germany;</w:t>
      </w:r>
    </w:p>
    <w:p w:rsidR="00593993" w:rsidRDefault="0058049C">
      <w:pPr>
        <w:spacing w:after="0" w:line="360" w:lineRule="auto"/>
        <w:jc w:val="both"/>
        <w:rPr>
          <w:rFonts w:ascii="Arial" w:hAnsi="Arial" w:cs="Arial"/>
          <w:sz w:val="24"/>
        </w:rPr>
      </w:pPr>
      <w:r>
        <w:rPr>
          <w:rFonts w:ascii="Arial" w:hAnsi="Arial" w:cs="Arial"/>
          <w:sz w:val="24"/>
          <w:vertAlign w:val="superscript"/>
        </w:rPr>
        <w:lastRenderedPageBreak/>
        <w:t>12</w:t>
      </w:r>
      <w:r>
        <w:rPr>
          <w:rFonts w:ascii="Arial" w:hAnsi="Arial" w:cs="Arial"/>
          <w:sz w:val="24"/>
        </w:rPr>
        <w:t xml:space="preserve"> Institute for Clinical Diabetology, German Diabetes </w:t>
      </w:r>
      <w:proofErr w:type="spellStart"/>
      <w:r>
        <w:rPr>
          <w:rFonts w:ascii="Arial" w:hAnsi="Arial" w:cs="Arial"/>
          <w:sz w:val="24"/>
        </w:rPr>
        <w:t>Center</w:t>
      </w:r>
      <w:proofErr w:type="spellEnd"/>
      <w:r>
        <w:rPr>
          <w:rFonts w:ascii="Arial" w:hAnsi="Arial" w:cs="Arial"/>
          <w:sz w:val="24"/>
        </w:rPr>
        <w:t xml:space="preserve">, Leibniz </w:t>
      </w:r>
      <w:proofErr w:type="spellStart"/>
      <w:r>
        <w:rPr>
          <w:rFonts w:ascii="Arial" w:hAnsi="Arial" w:cs="Arial"/>
          <w:sz w:val="24"/>
        </w:rPr>
        <w:t>Center</w:t>
      </w:r>
      <w:proofErr w:type="spellEnd"/>
      <w:r>
        <w:rPr>
          <w:rFonts w:ascii="Arial" w:hAnsi="Arial" w:cs="Arial"/>
          <w:sz w:val="24"/>
        </w:rPr>
        <w:t xml:space="preserve"> for Diabetes Research at Heinrich-Heine-University Düsseldorf, Düsseldorf, Germany;</w:t>
      </w:r>
    </w:p>
    <w:p w:rsidR="00593993" w:rsidRDefault="0058049C">
      <w:pPr>
        <w:spacing w:after="0" w:line="360" w:lineRule="auto"/>
        <w:jc w:val="both"/>
        <w:rPr>
          <w:rFonts w:ascii="Arial" w:hAnsi="Arial" w:cs="Arial"/>
          <w:sz w:val="24"/>
        </w:rPr>
      </w:pPr>
      <w:r>
        <w:rPr>
          <w:rFonts w:ascii="Arial" w:hAnsi="Arial" w:cs="Arial"/>
          <w:sz w:val="24"/>
          <w:vertAlign w:val="superscript"/>
        </w:rPr>
        <w:t xml:space="preserve">13 </w:t>
      </w:r>
      <w:r>
        <w:rPr>
          <w:rFonts w:ascii="Arial" w:hAnsi="Arial" w:cs="Arial"/>
          <w:sz w:val="24"/>
        </w:rPr>
        <w:t>Division of Endocrinology and Diabetology, Medical Faculty and University Hospital Düsseldorf, Heinrich-Heine-University Düsseldorf, Düsseldorf, Germany;</w:t>
      </w:r>
    </w:p>
    <w:p w:rsidR="00593993" w:rsidRPr="002143DF" w:rsidRDefault="0058049C">
      <w:pPr>
        <w:spacing w:after="0" w:line="360" w:lineRule="auto"/>
        <w:jc w:val="both"/>
        <w:rPr>
          <w:rFonts w:ascii="Arial" w:hAnsi="Arial" w:cs="Arial"/>
          <w:sz w:val="24"/>
          <w:lang w:val="en-US"/>
        </w:rPr>
      </w:pPr>
      <w:r w:rsidRPr="002143DF">
        <w:rPr>
          <w:rFonts w:ascii="Arial" w:hAnsi="Arial" w:cs="Arial"/>
          <w:sz w:val="24"/>
          <w:vertAlign w:val="superscript"/>
          <w:lang w:val="en-US"/>
        </w:rPr>
        <w:t>14</w:t>
      </w:r>
      <w:r w:rsidRPr="002143DF">
        <w:rPr>
          <w:rFonts w:ascii="Arial" w:hAnsi="Arial" w:cs="Arial"/>
          <w:sz w:val="24"/>
          <w:lang w:val="en-US"/>
        </w:rPr>
        <w:t xml:space="preserve"> German Center for Diabetes Research (DZD), Partner Düsseldorf, </w:t>
      </w:r>
      <w:proofErr w:type="spellStart"/>
      <w:r w:rsidRPr="002143DF">
        <w:rPr>
          <w:rFonts w:ascii="Arial" w:hAnsi="Arial" w:cs="Arial"/>
          <w:sz w:val="24"/>
          <w:lang w:val="en-US"/>
        </w:rPr>
        <w:t>Neuherberg</w:t>
      </w:r>
      <w:proofErr w:type="spellEnd"/>
      <w:r w:rsidRPr="002143DF">
        <w:rPr>
          <w:rFonts w:ascii="Arial" w:hAnsi="Arial" w:cs="Arial"/>
          <w:sz w:val="24"/>
          <w:lang w:val="en-US"/>
        </w:rPr>
        <w:t>, Germany.</w:t>
      </w:r>
    </w:p>
    <w:p w:rsidR="00593993" w:rsidRPr="002143DF" w:rsidRDefault="0058049C">
      <w:pPr>
        <w:spacing w:after="0" w:line="360" w:lineRule="auto"/>
        <w:rPr>
          <w:rFonts w:ascii="Arial" w:hAnsi="Arial" w:cs="Arial"/>
          <w:b/>
          <w:i/>
          <w:sz w:val="24"/>
          <w:szCs w:val="24"/>
          <w:lang w:val="en-US"/>
        </w:rPr>
        <w:sectPr w:rsidR="00593993" w:rsidRPr="002143DF">
          <w:footerReference w:type="default" r:id="rId8"/>
          <w:type w:val="continuous"/>
          <w:pgSz w:w="11906" w:h="16838" w:code="9"/>
          <w:pgMar w:top="1440" w:right="1440" w:bottom="1440" w:left="1440" w:header="720" w:footer="720" w:gutter="0"/>
          <w:cols w:space="720"/>
          <w:docGrid w:linePitch="360"/>
        </w:sectPr>
      </w:pPr>
      <w:r w:rsidRPr="002143DF">
        <w:rPr>
          <w:rFonts w:ascii="Arial" w:hAnsi="Arial" w:cs="Arial"/>
          <w:b/>
          <w:i/>
          <w:sz w:val="24"/>
          <w:szCs w:val="24"/>
          <w:lang w:val="en-US"/>
        </w:rPr>
        <w:br w:type="page"/>
      </w:r>
      <w:bookmarkStart w:id="3" w:name="_GoBack"/>
      <w:bookmarkEnd w:id="3"/>
    </w:p>
    <w:p w:rsidR="00593993" w:rsidRDefault="0058049C">
      <w:pPr>
        <w:pStyle w:val="Heading1"/>
        <w:spacing w:before="0" w:after="240" w:line="360" w:lineRule="auto"/>
        <w:jc w:val="both"/>
        <w:rPr>
          <w:rFonts w:ascii="Arial" w:hAnsi="Arial" w:cs="Arial"/>
          <w:b/>
          <w:sz w:val="24"/>
          <w:szCs w:val="24"/>
        </w:rPr>
      </w:pPr>
      <w:bookmarkStart w:id="4" w:name="_Toc85043474"/>
      <w:r>
        <w:rPr>
          <w:rFonts w:ascii="Arial" w:hAnsi="Arial" w:cs="Arial"/>
          <w:b/>
          <w:color w:val="auto"/>
          <w:sz w:val="24"/>
          <w:szCs w:val="24"/>
        </w:rPr>
        <w:lastRenderedPageBreak/>
        <w:t xml:space="preserve">Table S1. Overview of contributing </w:t>
      </w:r>
      <w:proofErr w:type="spellStart"/>
      <w:r>
        <w:rPr>
          <w:rFonts w:ascii="Arial" w:hAnsi="Arial" w:cs="Arial"/>
          <w:b/>
          <w:color w:val="auto"/>
          <w:sz w:val="24"/>
          <w:szCs w:val="24"/>
        </w:rPr>
        <w:t>BiomarCaRE</w:t>
      </w:r>
      <w:proofErr w:type="spellEnd"/>
      <w:r>
        <w:rPr>
          <w:rFonts w:ascii="Arial" w:hAnsi="Arial" w:cs="Arial"/>
          <w:b/>
          <w:color w:val="auto"/>
          <w:sz w:val="24"/>
          <w:szCs w:val="24"/>
        </w:rPr>
        <w:t xml:space="preserve"> cohorts</w:t>
      </w:r>
      <w:bookmarkEnd w:id="4"/>
    </w:p>
    <w:tbl>
      <w:tblPr>
        <w:tblStyle w:val="TableGrid"/>
        <w:tblW w:w="14383" w:type="dxa"/>
        <w:tblLook w:val="04A0" w:firstRow="1" w:lastRow="0" w:firstColumn="1" w:lastColumn="0" w:noHBand="0" w:noVBand="1"/>
      </w:tblPr>
      <w:tblGrid>
        <w:gridCol w:w="2425"/>
        <w:gridCol w:w="1203"/>
        <w:gridCol w:w="10755"/>
      </w:tblGrid>
      <w:tr w:rsidR="00593993">
        <w:trPr>
          <w:trHeight w:val="144"/>
        </w:trPr>
        <w:tc>
          <w:tcPr>
            <w:tcW w:w="2425" w:type="dxa"/>
            <w:tcBorders>
              <w:bottom w:val="single" w:sz="4" w:space="0" w:color="auto"/>
            </w:tcBorders>
            <w:shd w:val="clear" w:color="auto" w:fill="auto"/>
          </w:tcPr>
          <w:p w:rsidR="00593993" w:rsidRDefault="0058049C">
            <w:pPr>
              <w:spacing w:line="360" w:lineRule="auto"/>
              <w:rPr>
                <w:rFonts w:ascii="Arial" w:hAnsi="Arial" w:cs="Arial"/>
                <w:b/>
                <w:sz w:val="20"/>
                <w:szCs w:val="20"/>
              </w:rPr>
            </w:pPr>
            <w:r>
              <w:rPr>
                <w:rFonts w:ascii="Arial" w:hAnsi="Arial" w:cs="Arial"/>
                <w:b/>
                <w:sz w:val="20"/>
                <w:szCs w:val="20"/>
              </w:rPr>
              <w:t xml:space="preserve">Cohort </w:t>
            </w:r>
          </w:p>
        </w:tc>
        <w:tc>
          <w:tcPr>
            <w:tcW w:w="1203" w:type="dxa"/>
            <w:tcBorders>
              <w:bottom w:val="single" w:sz="4" w:space="0" w:color="auto"/>
            </w:tcBorders>
            <w:shd w:val="clear" w:color="auto" w:fill="auto"/>
          </w:tcPr>
          <w:p w:rsidR="00593993" w:rsidRDefault="0058049C">
            <w:pPr>
              <w:spacing w:line="360" w:lineRule="auto"/>
              <w:rPr>
                <w:rFonts w:ascii="Arial" w:hAnsi="Arial" w:cs="Arial"/>
                <w:b/>
                <w:sz w:val="20"/>
                <w:szCs w:val="20"/>
              </w:rPr>
            </w:pPr>
            <w:r>
              <w:rPr>
                <w:rFonts w:ascii="Arial" w:hAnsi="Arial" w:cs="Arial"/>
                <w:b/>
                <w:sz w:val="20"/>
                <w:szCs w:val="20"/>
              </w:rPr>
              <w:t>Country</w:t>
            </w:r>
          </w:p>
        </w:tc>
        <w:tc>
          <w:tcPr>
            <w:tcW w:w="10755" w:type="dxa"/>
            <w:tcBorders>
              <w:bottom w:val="single" w:sz="4" w:space="0" w:color="auto"/>
            </w:tcBorders>
            <w:shd w:val="clear" w:color="auto" w:fill="auto"/>
          </w:tcPr>
          <w:p w:rsidR="00593993" w:rsidRDefault="0058049C">
            <w:pPr>
              <w:spacing w:line="360" w:lineRule="auto"/>
              <w:jc w:val="center"/>
              <w:rPr>
                <w:rFonts w:ascii="Arial" w:hAnsi="Arial" w:cs="Arial"/>
                <w:b/>
                <w:sz w:val="20"/>
                <w:szCs w:val="20"/>
              </w:rPr>
            </w:pPr>
            <w:r>
              <w:rPr>
                <w:rFonts w:ascii="Arial" w:hAnsi="Arial" w:cs="Arial"/>
                <w:b/>
                <w:sz w:val="20"/>
                <w:szCs w:val="20"/>
              </w:rPr>
              <w:t>Short description</w:t>
            </w:r>
          </w:p>
        </w:tc>
      </w:tr>
      <w:tr w:rsidR="00593993">
        <w:trPr>
          <w:trHeight w:val="144"/>
        </w:trPr>
        <w:tc>
          <w:tcPr>
            <w:tcW w:w="2425" w:type="dxa"/>
            <w:tcBorders>
              <w:bottom w:val="nil"/>
            </w:tcBorders>
            <w:shd w:val="clear" w:color="auto" w:fill="auto"/>
          </w:tcPr>
          <w:p w:rsidR="00593993" w:rsidRDefault="0058049C">
            <w:pPr>
              <w:spacing w:line="360" w:lineRule="auto"/>
              <w:rPr>
                <w:rFonts w:ascii="Arial" w:hAnsi="Arial" w:cs="Arial"/>
                <w:sz w:val="20"/>
                <w:szCs w:val="20"/>
                <w:lang w:val="de-DE"/>
              </w:rPr>
            </w:pPr>
            <w:r>
              <w:rPr>
                <w:rFonts w:ascii="Arial" w:hAnsi="Arial" w:cs="Arial"/>
                <w:sz w:val="20"/>
                <w:szCs w:val="20"/>
                <w:lang w:val="de-DE"/>
              </w:rPr>
              <w:t>Kooperative Gesundheits-forschung in der Region Augsburg (KORA) F4</w:t>
            </w:r>
          </w:p>
        </w:tc>
        <w:tc>
          <w:tcPr>
            <w:tcW w:w="1203" w:type="dxa"/>
            <w:tcBorders>
              <w:bottom w:val="nil"/>
            </w:tcBorders>
            <w:shd w:val="clear" w:color="auto" w:fill="auto"/>
          </w:tcPr>
          <w:p w:rsidR="00593993" w:rsidRDefault="0058049C">
            <w:pPr>
              <w:spacing w:line="360" w:lineRule="auto"/>
              <w:rPr>
                <w:rFonts w:ascii="Arial" w:hAnsi="Arial" w:cs="Arial"/>
                <w:sz w:val="20"/>
                <w:szCs w:val="20"/>
              </w:rPr>
            </w:pPr>
            <w:r>
              <w:rPr>
                <w:rFonts w:ascii="Arial" w:hAnsi="Arial" w:cs="Arial"/>
                <w:sz w:val="20"/>
                <w:szCs w:val="20"/>
              </w:rPr>
              <w:t>Germany</w:t>
            </w:r>
          </w:p>
        </w:tc>
        <w:tc>
          <w:tcPr>
            <w:tcW w:w="10755" w:type="dxa"/>
            <w:tcBorders>
              <w:bottom w:val="nil"/>
            </w:tcBorders>
            <w:shd w:val="clear" w:color="auto" w:fill="auto"/>
          </w:tcPr>
          <w:p w:rsidR="00593993" w:rsidRDefault="0058049C">
            <w:pPr>
              <w:spacing w:line="360" w:lineRule="auto"/>
              <w:jc w:val="both"/>
              <w:rPr>
                <w:rFonts w:ascii="Arial" w:hAnsi="Arial" w:cs="Arial"/>
                <w:sz w:val="20"/>
                <w:szCs w:val="20"/>
              </w:rPr>
            </w:pPr>
            <w:r>
              <w:rPr>
                <w:rFonts w:ascii="Arial" w:hAnsi="Arial" w:cs="Arial"/>
                <w:sz w:val="20"/>
                <w:szCs w:val="20"/>
              </w:rPr>
              <w:t xml:space="preserve">The Cooperative Health Research in the Region of Augsburg F4 (KORA F4; 2006-2008) is the first follow-up examination of the fourth survey of the population-based KORA study (KORA S4; 1999–2001). The S4 study comprises randomly selected respondents aged 25-74 years from the city of Augsburg in Bavaria, Southern Germany and its two surrounding counties. List of municipalities and population registers were used as sampling frames. Out of 4,261 S4 participants, 3,080 participated in F4. The </w:t>
            </w:r>
            <w:proofErr w:type="spellStart"/>
            <w:r>
              <w:rPr>
                <w:rFonts w:ascii="Arial" w:hAnsi="Arial" w:cs="Arial"/>
                <w:sz w:val="20"/>
                <w:szCs w:val="20"/>
              </w:rPr>
              <w:t>BiomarCaRE</w:t>
            </w:r>
            <w:proofErr w:type="spellEnd"/>
            <w:r>
              <w:rPr>
                <w:rFonts w:ascii="Arial" w:hAnsi="Arial" w:cs="Arial"/>
                <w:sz w:val="20"/>
                <w:szCs w:val="20"/>
              </w:rPr>
              <w:t xml:space="preserve"> project includes 3,060 participants from F4.</w:t>
            </w:r>
          </w:p>
        </w:tc>
      </w:tr>
      <w:tr w:rsidR="00593993">
        <w:trPr>
          <w:trHeight w:val="144"/>
        </w:trPr>
        <w:tc>
          <w:tcPr>
            <w:tcW w:w="2425" w:type="dxa"/>
            <w:tcBorders>
              <w:top w:val="nil"/>
              <w:bottom w:val="nil"/>
            </w:tcBorders>
            <w:shd w:val="clear" w:color="auto" w:fill="auto"/>
          </w:tcPr>
          <w:p w:rsidR="00593993" w:rsidRDefault="00593993">
            <w:pPr>
              <w:spacing w:line="360" w:lineRule="auto"/>
              <w:rPr>
                <w:rFonts w:ascii="Arial" w:hAnsi="Arial" w:cs="Arial"/>
                <w:sz w:val="20"/>
                <w:szCs w:val="20"/>
              </w:rPr>
            </w:pPr>
          </w:p>
        </w:tc>
        <w:tc>
          <w:tcPr>
            <w:tcW w:w="1203" w:type="dxa"/>
            <w:tcBorders>
              <w:top w:val="nil"/>
              <w:bottom w:val="nil"/>
            </w:tcBorders>
            <w:shd w:val="clear" w:color="auto" w:fill="auto"/>
          </w:tcPr>
          <w:p w:rsidR="00593993" w:rsidRDefault="00593993">
            <w:pPr>
              <w:spacing w:line="360" w:lineRule="auto"/>
              <w:rPr>
                <w:rFonts w:ascii="Arial" w:hAnsi="Arial" w:cs="Arial"/>
                <w:sz w:val="20"/>
                <w:szCs w:val="20"/>
              </w:rPr>
            </w:pPr>
          </w:p>
        </w:tc>
        <w:tc>
          <w:tcPr>
            <w:tcW w:w="10755" w:type="dxa"/>
            <w:tcBorders>
              <w:top w:val="nil"/>
              <w:bottom w:val="nil"/>
            </w:tcBorders>
            <w:shd w:val="clear" w:color="auto" w:fill="auto"/>
            <w:vAlign w:val="center"/>
          </w:tcPr>
          <w:p w:rsidR="00593993" w:rsidRDefault="0058049C">
            <w:pPr>
              <w:spacing w:line="360" w:lineRule="auto"/>
              <w:ind w:firstLine="474"/>
              <w:jc w:val="both"/>
              <w:rPr>
                <w:rFonts w:ascii="Arial" w:hAnsi="Arial" w:cs="Arial"/>
                <w:sz w:val="20"/>
                <w:szCs w:val="20"/>
              </w:rPr>
            </w:pPr>
            <w:r>
              <w:rPr>
                <w:rFonts w:ascii="Arial" w:hAnsi="Arial" w:cs="Arial"/>
                <w:sz w:val="20"/>
                <w:szCs w:val="20"/>
              </w:rPr>
              <w:t xml:space="preserve">Follow-up examinations of KORA S4 participants were conducted in 2006-2008 (F4) and 2013/2014 (FF4). Follow-up questionnaires were sent to all KORA S4 study participants in 2008/2009 and 2016 to obtain information on the occurrence of chronic diseases and risk factors. The core </w:t>
            </w:r>
            <w:proofErr w:type="spellStart"/>
            <w:r>
              <w:rPr>
                <w:rFonts w:ascii="Arial" w:hAnsi="Arial" w:cs="Arial"/>
                <w:sz w:val="20"/>
                <w:szCs w:val="20"/>
              </w:rPr>
              <w:t>BiomarCaRE</w:t>
            </w:r>
            <w:proofErr w:type="spellEnd"/>
            <w:r>
              <w:rPr>
                <w:rFonts w:ascii="Arial" w:hAnsi="Arial" w:cs="Arial"/>
                <w:sz w:val="20"/>
                <w:szCs w:val="20"/>
              </w:rPr>
              <w:t xml:space="preserve"> database includes follow-up data until 2009.</w:t>
            </w:r>
          </w:p>
        </w:tc>
      </w:tr>
      <w:tr w:rsidR="00593993">
        <w:trPr>
          <w:trHeight w:val="144"/>
        </w:trPr>
        <w:tc>
          <w:tcPr>
            <w:tcW w:w="2425" w:type="dxa"/>
            <w:tcBorders>
              <w:top w:val="nil"/>
              <w:bottom w:val="nil"/>
            </w:tcBorders>
            <w:shd w:val="clear" w:color="auto" w:fill="auto"/>
          </w:tcPr>
          <w:p w:rsidR="00593993" w:rsidRDefault="00593993">
            <w:pPr>
              <w:spacing w:line="360" w:lineRule="auto"/>
              <w:rPr>
                <w:rFonts w:ascii="Arial" w:hAnsi="Arial" w:cs="Arial"/>
                <w:sz w:val="20"/>
                <w:szCs w:val="20"/>
              </w:rPr>
            </w:pPr>
          </w:p>
        </w:tc>
        <w:tc>
          <w:tcPr>
            <w:tcW w:w="1203" w:type="dxa"/>
            <w:tcBorders>
              <w:top w:val="nil"/>
              <w:bottom w:val="nil"/>
            </w:tcBorders>
            <w:shd w:val="clear" w:color="auto" w:fill="auto"/>
          </w:tcPr>
          <w:p w:rsidR="00593993" w:rsidRDefault="00593993">
            <w:pPr>
              <w:spacing w:line="360" w:lineRule="auto"/>
              <w:rPr>
                <w:rFonts w:ascii="Arial" w:hAnsi="Arial" w:cs="Arial"/>
                <w:sz w:val="20"/>
                <w:szCs w:val="20"/>
              </w:rPr>
            </w:pPr>
          </w:p>
        </w:tc>
        <w:tc>
          <w:tcPr>
            <w:tcW w:w="10755" w:type="dxa"/>
            <w:tcBorders>
              <w:top w:val="nil"/>
              <w:bottom w:val="nil"/>
            </w:tcBorders>
            <w:shd w:val="clear" w:color="auto" w:fill="auto"/>
            <w:vAlign w:val="center"/>
          </w:tcPr>
          <w:p w:rsidR="00593993" w:rsidRDefault="0058049C">
            <w:pPr>
              <w:spacing w:line="360" w:lineRule="auto"/>
              <w:ind w:firstLine="474"/>
              <w:jc w:val="both"/>
              <w:rPr>
                <w:rFonts w:ascii="Arial" w:hAnsi="Arial" w:cs="Arial"/>
                <w:sz w:val="20"/>
                <w:szCs w:val="20"/>
              </w:rPr>
            </w:pPr>
            <w:r>
              <w:rPr>
                <w:rFonts w:ascii="Arial" w:hAnsi="Arial" w:cs="Arial"/>
                <w:sz w:val="20"/>
                <w:szCs w:val="20"/>
              </w:rPr>
              <w:t>In the current analysis, we included data from the KORA F4 study who were followed for incident type 2 diabetes up to 2016. Prevalent or incident type 2 diabetes was defined as self-reported clinically diagnosed diabetes that could be validated by the responsible physician or hospital discharge letters, or by self-reported use of glucose-lowering medication. Furthermore,</w:t>
            </w:r>
            <w:r>
              <w:t xml:space="preserve"> </w:t>
            </w:r>
            <w:r>
              <w:rPr>
                <w:rFonts w:ascii="Arial" w:hAnsi="Arial" w:cs="Arial"/>
                <w:sz w:val="20"/>
                <w:szCs w:val="20"/>
              </w:rPr>
              <w:t xml:space="preserve">participants with clinical diagnoses or comorbidity ICD-code (ICD-9: 250) on the death certificate were coded as prevalent or incident diabetes. For incident diabetes cases, the self-reported date of diagnosis was assessed and generally verified by contacting the treating physician or medical chart review. When information on the type of diabetes was not available, it was considered to be type 2 diabetes if the age of the person was above 35 years at the time of diagnosis. </w:t>
            </w:r>
          </w:p>
        </w:tc>
      </w:tr>
      <w:tr w:rsidR="00593993">
        <w:trPr>
          <w:trHeight w:val="144"/>
        </w:trPr>
        <w:tc>
          <w:tcPr>
            <w:tcW w:w="2425" w:type="dxa"/>
            <w:tcBorders>
              <w:top w:val="nil"/>
              <w:bottom w:val="single" w:sz="4" w:space="0" w:color="auto"/>
            </w:tcBorders>
            <w:shd w:val="clear" w:color="auto" w:fill="auto"/>
          </w:tcPr>
          <w:p w:rsidR="00593993" w:rsidRDefault="00593993">
            <w:pPr>
              <w:spacing w:line="360" w:lineRule="auto"/>
              <w:rPr>
                <w:rFonts w:ascii="Arial" w:hAnsi="Arial" w:cs="Arial"/>
                <w:sz w:val="20"/>
                <w:szCs w:val="20"/>
              </w:rPr>
            </w:pPr>
          </w:p>
        </w:tc>
        <w:tc>
          <w:tcPr>
            <w:tcW w:w="1203" w:type="dxa"/>
            <w:tcBorders>
              <w:top w:val="nil"/>
              <w:bottom w:val="single" w:sz="4" w:space="0" w:color="auto"/>
            </w:tcBorders>
            <w:shd w:val="clear" w:color="auto" w:fill="auto"/>
          </w:tcPr>
          <w:p w:rsidR="00593993" w:rsidRDefault="00593993">
            <w:pPr>
              <w:spacing w:line="360" w:lineRule="auto"/>
              <w:rPr>
                <w:rFonts w:ascii="Arial" w:hAnsi="Arial" w:cs="Arial"/>
                <w:sz w:val="20"/>
                <w:szCs w:val="20"/>
              </w:rPr>
            </w:pPr>
          </w:p>
        </w:tc>
        <w:tc>
          <w:tcPr>
            <w:tcW w:w="10755" w:type="dxa"/>
            <w:tcBorders>
              <w:top w:val="nil"/>
              <w:bottom w:val="single" w:sz="4" w:space="0" w:color="auto"/>
            </w:tcBorders>
            <w:shd w:val="clear" w:color="auto" w:fill="auto"/>
            <w:vAlign w:val="center"/>
          </w:tcPr>
          <w:p w:rsidR="00593993" w:rsidRDefault="00626276">
            <w:pPr>
              <w:spacing w:line="360" w:lineRule="auto"/>
              <w:jc w:val="both"/>
              <w:rPr>
                <w:rFonts w:ascii="Arial" w:hAnsi="Arial" w:cs="Arial"/>
                <w:sz w:val="20"/>
                <w:szCs w:val="20"/>
              </w:rPr>
            </w:pPr>
            <w:hyperlink r:id="rId9" w:history="1">
              <w:r w:rsidR="0058049C">
                <w:rPr>
                  <w:rStyle w:val="Hyperlink"/>
                  <w:rFonts w:ascii="Arial" w:hAnsi="Arial" w:cs="Arial"/>
                  <w:sz w:val="20"/>
                  <w:szCs w:val="20"/>
                </w:rPr>
                <w:t>https://www.thl.fi/publications/morgam/cohorts/full/germany/ger-auga.htm</w:t>
              </w:r>
            </w:hyperlink>
            <w:r w:rsidR="0058049C">
              <w:rPr>
                <w:rFonts w:ascii="Arial" w:hAnsi="Arial" w:cs="Arial"/>
                <w:sz w:val="20"/>
                <w:szCs w:val="20"/>
              </w:rPr>
              <w:t xml:space="preserve"> </w:t>
            </w:r>
          </w:p>
        </w:tc>
      </w:tr>
      <w:tr w:rsidR="00593993">
        <w:trPr>
          <w:trHeight w:val="144"/>
        </w:trPr>
        <w:tc>
          <w:tcPr>
            <w:tcW w:w="2425" w:type="dxa"/>
            <w:tcBorders>
              <w:bottom w:val="nil"/>
            </w:tcBorders>
            <w:shd w:val="clear" w:color="auto" w:fill="auto"/>
          </w:tcPr>
          <w:p w:rsidR="00593993" w:rsidRDefault="0058049C">
            <w:pPr>
              <w:spacing w:line="360" w:lineRule="auto"/>
              <w:rPr>
                <w:rFonts w:ascii="Arial" w:hAnsi="Arial" w:cs="Arial"/>
                <w:sz w:val="20"/>
                <w:szCs w:val="20"/>
              </w:rPr>
            </w:pPr>
            <w:r>
              <w:rPr>
                <w:rFonts w:ascii="Arial" w:hAnsi="Arial" w:cs="Arial"/>
                <w:sz w:val="20"/>
                <w:szCs w:val="20"/>
              </w:rPr>
              <w:t xml:space="preserve">FINRISK </w:t>
            </w:r>
          </w:p>
        </w:tc>
        <w:tc>
          <w:tcPr>
            <w:tcW w:w="1203" w:type="dxa"/>
            <w:tcBorders>
              <w:bottom w:val="nil"/>
            </w:tcBorders>
            <w:shd w:val="clear" w:color="auto" w:fill="auto"/>
          </w:tcPr>
          <w:p w:rsidR="00593993" w:rsidRDefault="0058049C">
            <w:pPr>
              <w:spacing w:line="360" w:lineRule="auto"/>
              <w:rPr>
                <w:rFonts w:ascii="Arial" w:hAnsi="Arial" w:cs="Arial"/>
                <w:sz w:val="20"/>
                <w:szCs w:val="20"/>
              </w:rPr>
            </w:pPr>
            <w:r>
              <w:rPr>
                <w:rFonts w:ascii="Arial" w:hAnsi="Arial" w:cs="Arial"/>
                <w:sz w:val="20"/>
                <w:szCs w:val="20"/>
              </w:rPr>
              <w:t>Finland</w:t>
            </w:r>
          </w:p>
        </w:tc>
        <w:tc>
          <w:tcPr>
            <w:tcW w:w="10755" w:type="dxa"/>
            <w:tcBorders>
              <w:bottom w:val="nil"/>
            </w:tcBorders>
            <w:shd w:val="clear" w:color="auto" w:fill="auto"/>
            <w:vAlign w:val="center"/>
          </w:tcPr>
          <w:p w:rsidR="00593993" w:rsidRDefault="0058049C">
            <w:pPr>
              <w:spacing w:line="360" w:lineRule="auto"/>
              <w:jc w:val="both"/>
              <w:rPr>
                <w:rFonts w:ascii="Arial" w:hAnsi="Arial" w:cs="Arial"/>
                <w:sz w:val="20"/>
                <w:szCs w:val="20"/>
              </w:rPr>
            </w:pPr>
            <w:r>
              <w:rPr>
                <w:rFonts w:ascii="Arial" w:hAnsi="Arial" w:cs="Arial"/>
                <w:sz w:val="20"/>
                <w:szCs w:val="20"/>
              </w:rPr>
              <w:t xml:space="preserve">The FINRISK study is a series of population-based cardiovascular risk factor surveys carried out every five years in five (or six in 2002) districts of Finland, including North Karelia, Northern </w:t>
            </w:r>
            <w:proofErr w:type="spellStart"/>
            <w:r>
              <w:rPr>
                <w:rFonts w:ascii="Arial" w:hAnsi="Arial" w:cs="Arial"/>
                <w:sz w:val="20"/>
                <w:szCs w:val="20"/>
              </w:rPr>
              <w:t>Savo</w:t>
            </w:r>
            <w:proofErr w:type="spellEnd"/>
            <w:r>
              <w:rPr>
                <w:rFonts w:ascii="Arial" w:hAnsi="Arial" w:cs="Arial"/>
                <w:sz w:val="20"/>
                <w:szCs w:val="20"/>
              </w:rPr>
              <w:t xml:space="preserve"> (former Kuopio), South-western Finland, Oulu Province, Lapland province (in 2002 only) and the region of Helsinki and Vantaa. A stratified random sample was drawn for each survey from the national population register; the age-range was 25-74 years. All individuals enrolled in the study received a physical examination, a self-administered questionnaire, and a blood sample examination. </w:t>
            </w:r>
          </w:p>
        </w:tc>
      </w:tr>
      <w:tr w:rsidR="00593993">
        <w:trPr>
          <w:trHeight w:val="144"/>
        </w:trPr>
        <w:tc>
          <w:tcPr>
            <w:tcW w:w="2425" w:type="dxa"/>
            <w:tcBorders>
              <w:top w:val="nil"/>
              <w:bottom w:val="nil"/>
            </w:tcBorders>
            <w:shd w:val="clear" w:color="auto" w:fill="auto"/>
          </w:tcPr>
          <w:p w:rsidR="00593993" w:rsidRDefault="00593993">
            <w:pPr>
              <w:spacing w:line="360" w:lineRule="auto"/>
              <w:rPr>
                <w:rFonts w:ascii="Arial" w:hAnsi="Arial" w:cs="Arial"/>
                <w:sz w:val="20"/>
                <w:szCs w:val="20"/>
              </w:rPr>
            </w:pPr>
          </w:p>
        </w:tc>
        <w:tc>
          <w:tcPr>
            <w:tcW w:w="1203" w:type="dxa"/>
            <w:tcBorders>
              <w:top w:val="nil"/>
              <w:bottom w:val="nil"/>
            </w:tcBorders>
            <w:shd w:val="clear" w:color="auto" w:fill="auto"/>
          </w:tcPr>
          <w:p w:rsidR="00593993" w:rsidRDefault="00593993">
            <w:pPr>
              <w:spacing w:line="360" w:lineRule="auto"/>
              <w:rPr>
                <w:rFonts w:ascii="Arial" w:hAnsi="Arial" w:cs="Arial"/>
                <w:sz w:val="20"/>
                <w:szCs w:val="20"/>
              </w:rPr>
            </w:pPr>
          </w:p>
        </w:tc>
        <w:tc>
          <w:tcPr>
            <w:tcW w:w="10755" w:type="dxa"/>
            <w:tcBorders>
              <w:top w:val="nil"/>
              <w:bottom w:val="nil"/>
            </w:tcBorders>
            <w:shd w:val="clear" w:color="auto" w:fill="auto"/>
            <w:vAlign w:val="center"/>
          </w:tcPr>
          <w:p w:rsidR="00593993" w:rsidRDefault="0058049C">
            <w:pPr>
              <w:spacing w:line="360" w:lineRule="auto"/>
              <w:ind w:firstLine="562"/>
              <w:jc w:val="both"/>
              <w:rPr>
                <w:rFonts w:ascii="Arial" w:hAnsi="Arial" w:cs="Arial"/>
                <w:sz w:val="20"/>
                <w:szCs w:val="20"/>
              </w:rPr>
            </w:pPr>
            <w:r>
              <w:rPr>
                <w:rFonts w:ascii="Arial" w:hAnsi="Arial" w:cs="Arial"/>
                <w:sz w:val="20"/>
                <w:szCs w:val="20"/>
              </w:rPr>
              <w:t>In 1997, altogether 11,500 individuals were invited and 8,444 (73%) participated in the clinical examination. During the follow-up time the National Hospital Discharge Register, the National Causes of Death Register and the National Drug Reimbursement Register were used to identify endpoints. Participants were followed up until December 31</w:t>
            </w:r>
            <w:r>
              <w:rPr>
                <w:rFonts w:ascii="Arial" w:hAnsi="Arial" w:cs="Arial"/>
                <w:sz w:val="20"/>
                <w:szCs w:val="20"/>
                <w:vertAlign w:val="superscript"/>
              </w:rPr>
              <w:t>st</w:t>
            </w:r>
            <w:r>
              <w:rPr>
                <w:rFonts w:ascii="Arial" w:hAnsi="Arial" w:cs="Arial"/>
                <w:sz w:val="20"/>
                <w:szCs w:val="20"/>
              </w:rPr>
              <w:t>, 2010.</w:t>
            </w:r>
          </w:p>
        </w:tc>
      </w:tr>
      <w:tr w:rsidR="00593993">
        <w:trPr>
          <w:trHeight w:val="144"/>
        </w:trPr>
        <w:tc>
          <w:tcPr>
            <w:tcW w:w="2425" w:type="dxa"/>
            <w:tcBorders>
              <w:top w:val="nil"/>
              <w:bottom w:val="nil"/>
            </w:tcBorders>
            <w:shd w:val="clear" w:color="auto" w:fill="auto"/>
          </w:tcPr>
          <w:p w:rsidR="00593993" w:rsidRDefault="00593993">
            <w:pPr>
              <w:spacing w:line="360" w:lineRule="auto"/>
              <w:rPr>
                <w:rFonts w:ascii="Arial" w:hAnsi="Arial" w:cs="Arial"/>
                <w:sz w:val="20"/>
                <w:szCs w:val="20"/>
              </w:rPr>
            </w:pPr>
          </w:p>
        </w:tc>
        <w:tc>
          <w:tcPr>
            <w:tcW w:w="1203" w:type="dxa"/>
            <w:tcBorders>
              <w:top w:val="nil"/>
              <w:bottom w:val="nil"/>
            </w:tcBorders>
            <w:shd w:val="clear" w:color="auto" w:fill="auto"/>
          </w:tcPr>
          <w:p w:rsidR="00593993" w:rsidRDefault="00593993">
            <w:pPr>
              <w:spacing w:line="360" w:lineRule="auto"/>
              <w:rPr>
                <w:rFonts w:ascii="Arial" w:hAnsi="Arial" w:cs="Arial"/>
                <w:sz w:val="20"/>
                <w:szCs w:val="20"/>
              </w:rPr>
            </w:pPr>
          </w:p>
        </w:tc>
        <w:tc>
          <w:tcPr>
            <w:tcW w:w="10755" w:type="dxa"/>
            <w:tcBorders>
              <w:top w:val="nil"/>
              <w:bottom w:val="nil"/>
            </w:tcBorders>
            <w:shd w:val="clear" w:color="auto" w:fill="auto"/>
            <w:vAlign w:val="center"/>
          </w:tcPr>
          <w:p w:rsidR="00593993" w:rsidRDefault="0058049C">
            <w:pPr>
              <w:spacing w:line="360" w:lineRule="auto"/>
              <w:ind w:firstLine="562"/>
              <w:jc w:val="both"/>
              <w:rPr>
                <w:rFonts w:ascii="Arial" w:hAnsi="Arial" w:cs="Arial"/>
                <w:sz w:val="20"/>
                <w:szCs w:val="20"/>
              </w:rPr>
            </w:pPr>
            <w:r>
              <w:rPr>
                <w:rFonts w:ascii="Arial" w:hAnsi="Arial" w:cs="Arial"/>
                <w:sz w:val="20"/>
                <w:szCs w:val="20"/>
              </w:rPr>
              <w:t xml:space="preserve">The cohorts were linked to the Hospital Discharge Register and Causes of Death Register and drug reimbursement registers. A hospitalization or death with the ICD-8/9 code 250 or with any of the ICD-10 codes E10, E11 and E14 was considered to indicate diabetes. Likewise, the appearance of “special reimbursements” for diabetes mellitus, i.e., KELA code 103, or purchases of drugs with the ATC code A10* were taken as diabetes. The type of diabetes was then determined as follows: If the age of the patient was &lt; 35 at the time of diagnosis and the treatment was insulin only, the person was considered to have type 1 diabetes. All others were considered to have type 2 diabetes. </w:t>
            </w:r>
          </w:p>
        </w:tc>
      </w:tr>
      <w:tr w:rsidR="00593993">
        <w:trPr>
          <w:trHeight w:val="144"/>
        </w:trPr>
        <w:tc>
          <w:tcPr>
            <w:tcW w:w="2425" w:type="dxa"/>
            <w:tcBorders>
              <w:top w:val="nil"/>
              <w:bottom w:val="single" w:sz="4" w:space="0" w:color="auto"/>
            </w:tcBorders>
            <w:shd w:val="clear" w:color="auto" w:fill="auto"/>
          </w:tcPr>
          <w:p w:rsidR="00593993" w:rsidRDefault="00593993">
            <w:pPr>
              <w:spacing w:line="360" w:lineRule="auto"/>
              <w:rPr>
                <w:rFonts w:ascii="Arial" w:hAnsi="Arial" w:cs="Arial"/>
                <w:sz w:val="20"/>
                <w:szCs w:val="20"/>
              </w:rPr>
            </w:pPr>
          </w:p>
        </w:tc>
        <w:tc>
          <w:tcPr>
            <w:tcW w:w="1203" w:type="dxa"/>
            <w:tcBorders>
              <w:top w:val="nil"/>
              <w:bottom w:val="single" w:sz="4" w:space="0" w:color="auto"/>
            </w:tcBorders>
            <w:shd w:val="clear" w:color="auto" w:fill="auto"/>
          </w:tcPr>
          <w:p w:rsidR="00593993" w:rsidRDefault="00593993">
            <w:pPr>
              <w:spacing w:line="360" w:lineRule="auto"/>
              <w:rPr>
                <w:rFonts w:ascii="Arial" w:hAnsi="Arial" w:cs="Arial"/>
                <w:sz w:val="20"/>
                <w:szCs w:val="20"/>
              </w:rPr>
            </w:pPr>
          </w:p>
        </w:tc>
        <w:tc>
          <w:tcPr>
            <w:tcW w:w="10755" w:type="dxa"/>
            <w:tcBorders>
              <w:top w:val="nil"/>
              <w:bottom w:val="single" w:sz="4" w:space="0" w:color="auto"/>
            </w:tcBorders>
            <w:shd w:val="clear" w:color="auto" w:fill="auto"/>
            <w:vAlign w:val="center"/>
          </w:tcPr>
          <w:p w:rsidR="00593993" w:rsidRDefault="00626276">
            <w:pPr>
              <w:spacing w:line="360" w:lineRule="auto"/>
              <w:jc w:val="both"/>
              <w:rPr>
                <w:rFonts w:ascii="Arial" w:hAnsi="Arial" w:cs="Arial"/>
                <w:sz w:val="20"/>
                <w:szCs w:val="20"/>
              </w:rPr>
            </w:pPr>
            <w:hyperlink r:id="rId10" w:history="1">
              <w:r w:rsidR="0058049C">
                <w:rPr>
                  <w:rStyle w:val="Hyperlink"/>
                  <w:rFonts w:ascii="Arial" w:hAnsi="Arial" w:cs="Arial"/>
                  <w:sz w:val="20"/>
                  <w:szCs w:val="20"/>
                </w:rPr>
                <w:t>http://www.thl.fi/publications/morgam/cohorts/full/finland/fin-fina.htm</w:t>
              </w:r>
            </w:hyperlink>
          </w:p>
        </w:tc>
      </w:tr>
      <w:tr w:rsidR="00593993">
        <w:trPr>
          <w:trHeight w:val="863"/>
        </w:trPr>
        <w:tc>
          <w:tcPr>
            <w:tcW w:w="2425" w:type="dxa"/>
            <w:tcBorders>
              <w:bottom w:val="nil"/>
            </w:tcBorders>
            <w:shd w:val="clear" w:color="auto" w:fill="auto"/>
          </w:tcPr>
          <w:p w:rsidR="00593993" w:rsidRDefault="0058049C">
            <w:pPr>
              <w:spacing w:line="360" w:lineRule="auto"/>
              <w:rPr>
                <w:rFonts w:ascii="Arial" w:hAnsi="Arial" w:cs="Arial"/>
                <w:sz w:val="20"/>
                <w:szCs w:val="20"/>
              </w:rPr>
            </w:pPr>
            <w:r>
              <w:rPr>
                <w:rFonts w:ascii="Arial" w:hAnsi="Arial" w:cs="Arial"/>
                <w:sz w:val="20"/>
                <w:szCs w:val="20"/>
              </w:rPr>
              <w:t xml:space="preserve">Prospective Epidemiological Study of Myocardial Infarction </w:t>
            </w:r>
          </w:p>
        </w:tc>
        <w:tc>
          <w:tcPr>
            <w:tcW w:w="1203" w:type="dxa"/>
            <w:tcBorders>
              <w:bottom w:val="nil"/>
            </w:tcBorders>
            <w:shd w:val="clear" w:color="auto" w:fill="auto"/>
          </w:tcPr>
          <w:p w:rsidR="00593993" w:rsidRDefault="0058049C">
            <w:pPr>
              <w:spacing w:line="360" w:lineRule="auto"/>
              <w:rPr>
                <w:rFonts w:ascii="Arial" w:hAnsi="Arial" w:cs="Arial"/>
                <w:sz w:val="20"/>
                <w:szCs w:val="20"/>
              </w:rPr>
            </w:pPr>
            <w:r>
              <w:rPr>
                <w:rFonts w:ascii="Arial" w:hAnsi="Arial" w:cs="Arial"/>
                <w:sz w:val="20"/>
                <w:szCs w:val="20"/>
              </w:rPr>
              <w:t>United Kingdom</w:t>
            </w:r>
          </w:p>
        </w:tc>
        <w:tc>
          <w:tcPr>
            <w:tcW w:w="10755" w:type="dxa"/>
            <w:tcBorders>
              <w:bottom w:val="nil"/>
            </w:tcBorders>
            <w:shd w:val="clear" w:color="auto" w:fill="auto"/>
            <w:vAlign w:val="center"/>
          </w:tcPr>
          <w:p w:rsidR="00593993" w:rsidRDefault="0058049C">
            <w:pPr>
              <w:spacing w:line="360" w:lineRule="auto"/>
              <w:jc w:val="both"/>
              <w:rPr>
                <w:rFonts w:ascii="Arial" w:hAnsi="Arial" w:cs="Arial"/>
                <w:sz w:val="20"/>
                <w:szCs w:val="20"/>
              </w:rPr>
            </w:pPr>
            <w:r>
              <w:rPr>
                <w:rFonts w:ascii="Arial" w:hAnsi="Arial" w:cs="Arial"/>
                <w:sz w:val="20"/>
                <w:szCs w:val="20"/>
              </w:rPr>
              <w:t xml:space="preserve">The PRIME study examined the classic and putative cardiovascular risk factors to explain the large difference in heart disease incidence between Ireland and France. The study includes four cohorts of men aged 50-59; from Belfast, Northern Ireland (N= 2,745) and Lille (N= 2,633), Toulouse (N= 2,610) and Strasbourg (N= 2,612) in France. </w:t>
            </w:r>
          </w:p>
        </w:tc>
      </w:tr>
      <w:tr w:rsidR="00593993">
        <w:trPr>
          <w:trHeight w:val="144"/>
        </w:trPr>
        <w:tc>
          <w:tcPr>
            <w:tcW w:w="2425" w:type="dxa"/>
            <w:tcBorders>
              <w:top w:val="nil"/>
              <w:bottom w:val="nil"/>
            </w:tcBorders>
            <w:shd w:val="clear" w:color="auto" w:fill="auto"/>
          </w:tcPr>
          <w:p w:rsidR="00593993" w:rsidRDefault="0058049C">
            <w:pPr>
              <w:spacing w:line="360" w:lineRule="auto"/>
              <w:rPr>
                <w:rFonts w:ascii="Arial" w:hAnsi="Arial" w:cs="Arial"/>
                <w:sz w:val="20"/>
                <w:szCs w:val="20"/>
              </w:rPr>
            </w:pPr>
            <w:r>
              <w:rPr>
                <w:rFonts w:ascii="Arial" w:hAnsi="Arial" w:cs="Arial"/>
                <w:sz w:val="20"/>
                <w:szCs w:val="20"/>
              </w:rPr>
              <w:t>(PRIME) Belfast</w:t>
            </w:r>
          </w:p>
        </w:tc>
        <w:tc>
          <w:tcPr>
            <w:tcW w:w="1203" w:type="dxa"/>
            <w:tcBorders>
              <w:top w:val="nil"/>
              <w:bottom w:val="nil"/>
            </w:tcBorders>
            <w:shd w:val="clear" w:color="auto" w:fill="auto"/>
          </w:tcPr>
          <w:p w:rsidR="00593993" w:rsidRDefault="00593993">
            <w:pPr>
              <w:spacing w:line="360" w:lineRule="auto"/>
              <w:rPr>
                <w:rFonts w:ascii="Arial" w:hAnsi="Arial" w:cs="Arial"/>
                <w:sz w:val="20"/>
                <w:szCs w:val="20"/>
              </w:rPr>
            </w:pPr>
          </w:p>
        </w:tc>
        <w:tc>
          <w:tcPr>
            <w:tcW w:w="10755" w:type="dxa"/>
            <w:tcBorders>
              <w:top w:val="nil"/>
              <w:bottom w:val="nil"/>
            </w:tcBorders>
            <w:shd w:val="clear" w:color="auto" w:fill="auto"/>
            <w:vAlign w:val="center"/>
          </w:tcPr>
          <w:p w:rsidR="00593993" w:rsidRDefault="0058049C">
            <w:pPr>
              <w:spacing w:line="360" w:lineRule="auto"/>
              <w:ind w:firstLine="562"/>
              <w:jc w:val="both"/>
              <w:rPr>
                <w:rFonts w:ascii="Arial" w:hAnsi="Arial" w:cs="Arial"/>
                <w:sz w:val="20"/>
                <w:szCs w:val="20"/>
              </w:rPr>
            </w:pPr>
            <w:r>
              <w:rPr>
                <w:rFonts w:ascii="Arial" w:hAnsi="Arial" w:cs="Arial"/>
                <w:sz w:val="20"/>
                <w:szCs w:val="20"/>
              </w:rPr>
              <w:t xml:space="preserve">The current study only includes the Belfast cohort, since data on vasoactive peptides of interest was not available for the French cohorts. Baseline examinations took place in 1991-1994 and targeted cohorts that had broadly similar social class structures to the background population. Study participants were followed up until 2012 through annual follow up questionnaires with verification against national death registers, medical records, and hospital discharge diagnoses. Endpoints were validated by expert medical committee. </w:t>
            </w:r>
          </w:p>
        </w:tc>
      </w:tr>
      <w:tr w:rsidR="00593993">
        <w:trPr>
          <w:trHeight w:val="144"/>
        </w:trPr>
        <w:tc>
          <w:tcPr>
            <w:tcW w:w="2425" w:type="dxa"/>
            <w:tcBorders>
              <w:top w:val="nil"/>
              <w:bottom w:val="nil"/>
            </w:tcBorders>
            <w:shd w:val="clear" w:color="auto" w:fill="auto"/>
          </w:tcPr>
          <w:p w:rsidR="00593993" w:rsidRDefault="00593993">
            <w:pPr>
              <w:spacing w:line="360" w:lineRule="auto"/>
              <w:rPr>
                <w:rFonts w:ascii="Arial" w:hAnsi="Arial" w:cs="Arial"/>
                <w:sz w:val="20"/>
                <w:szCs w:val="20"/>
              </w:rPr>
            </w:pPr>
          </w:p>
        </w:tc>
        <w:tc>
          <w:tcPr>
            <w:tcW w:w="1203" w:type="dxa"/>
            <w:tcBorders>
              <w:top w:val="nil"/>
              <w:bottom w:val="nil"/>
            </w:tcBorders>
            <w:shd w:val="clear" w:color="auto" w:fill="auto"/>
          </w:tcPr>
          <w:p w:rsidR="00593993" w:rsidRDefault="00593993">
            <w:pPr>
              <w:spacing w:line="360" w:lineRule="auto"/>
              <w:rPr>
                <w:rFonts w:ascii="Arial" w:hAnsi="Arial" w:cs="Arial"/>
                <w:sz w:val="20"/>
                <w:szCs w:val="20"/>
              </w:rPr>
            </w:pPr>
          </w:p>
        </w:tc>
        <w:tc>
          <w:tcPr>
            <w:tcW w:w="10755" w:type="dxa"/>
            <w:tcBorders>
              <w:top w:val="nil"/>
              <w:bottom w:val="nil"/>
            </w:tcBorders>
            <w:shd w:val="clear" w:color="auto" w:fill="auto"/>
            <w:vAlign w:val="center"/>
          </w:tcPr>
          <w:p w:rsidR="00593993" w:rsidRDefault="0058049C">
            <w:pPr>
              <w:spacing w:line="360" w:lineRule="auto"/>
              <w:ind w:firstLine="474"/>
              <w:jc w:val="both"/>
              <w:rPr>
                <w:rFonts w:ascii="Arial" w:hAnsi="Arial" w:cs="Arial"/>
                <w:sz w:val="20"/>
                <w:szCs w:val="20"/>
              </w:rPr>
            </w:pPr>
            <w:r>
              <w:rPr>
                <w:rFonts w:ascii="Arial" w:hAnsi="Arial" w:cs="Arial"/>
                <w:sz w:val="20"/>
                <w:szCs w:val="20"/>
              </w:rPr>
              <w:t xml:space="preserve">Type 2 diabetes cases identified by contacting the practitioner of each subject who self-reported type 2 diabetes to validate diabetes type, treatment and diagnosis date. </w:t>
            </w:r>
          </w:p>
        </w:tc>
      </w:tr>
      <w:tr w:rsidR="00593993">
        <w:trPr>
          <w:trHeight w:val="144"/>
        </w:trPr>
        <w:tc>
          <w:tcPr>
            <w:tcW w:w="2425" w:type="dxa"/>
            <w:tcBorders>
              <w:top w:val="nil"/>
              <w:bottom w:val="single" w:sz="4" w:space="0" w:color="auto"/>
            </w:tcBorders>
            <w:shd w:val="clear" w:color="auto" w:fill="auto"/>
          </w:tcPr>
          <w:p w:rsidR="00593993" w:rsidRDefault="00593993">
            <w:pPr>
              <w:spacing w:line="360" w:lineRule="auto"/>
              <w:rPr>
                <w:rFonts w:ascii="Arial" w:hAnsi="Arial" w:cs="Arial"/>
                <w:sz w:val="20"/>
                <w:szCs w:val="20"/>
              </w:rPr>
            </w:pPr>
          </w:p>
        </w:tc>
        <w:tc>
          <w:tcPr>
            <w:tcW w:w="1203" w:type="dxa"/>
            <w:tcBorders>
              <w:top w:val="nil"/>
              <w:bottom w:val="single" w:sz="4" w:space="0" w:color="auto"/>
            </w:tcBorders>
            <w:shd w:val="clear" w:color="auto" w:fill="auto"/>
          </w:tcPr>
          <w:p w:rsidR="00593993" w:rsidRDefault="00593993">
            <w:pPr>
              <w:spacing w:line="360" w:lineRule="auto"/>
              <w:rPr>
                <w:rFonts w:ascii="Arial" w:hAnsi="Arial" w:cs="Arial"/>
                <w:sz w:val="20"/>
                <w:szCs w:val="20"/>
              </w:rPr>
            </w:pPr>
          </w:p>
        </w:tc>
        <w:tc>
          <w:tcPr>
            <w:tcW w:w="10755" w:type="dxa"/>
            <w:tcBorders>
              <w:top w:val="nil"/>
              <w:bottom w:val="single" w:sz="4" w:space="0" w:color="auto"/>
            </w:tcBorders>
            <w:shd w:val="clear" w:color="auto" w:fill="auto"/>
            <w:vAlign w:val="center"/>
          </w:tcPr>
          <w:p w:rsidR="00593993" w:rsidRDefault="00626276">
            <w:pPr>
              <w:spacing w:line="360" w:lineRule="auto"/>
              <w:jc w:val="both"/>
              <w:rPr>
                <w:rFonts w:ascii="Arial" w:hAnsi="Arial" w:cs="Arial"/>
                <w:sz w:val="20"/>
                <w:szCs w:val="20"/>
              </w:rPr>
            </w:pPr>
            <w:hyperlink r:id="rId11" w:history="1">
              <w:r w:rsidR="0058049C">
                <w:rPr>
                  <w:rStyle w:val="Hyperlink"/>
                  <w:rFonts w:ascii="Arial" w:hAnsi="Arial" w:cs="Arial"/>
                  <w:sz w:val="20"/>
                  <w:szCs w:val="20"/>
                </w:rPr>
                <w:t>http://www.thl.fi/publications/morgam/cohorts/full/uk/unk-bela.htm</w:t>
              </w:r>
            </w:hyperlink>
            <w:r w:rsidR="0058049C">
              <w:rPr>
                <w:rFonts w:ascii="Arial" w:hAnsi="Arial" w:cs="Arial"/>
                <w:sz w:val="20"/>
                <w:szCs w:val="20"/>
              </w:rPr>
              <w:t xml:space="preserve"> </w:t>
            </w:r>
          </w:p>
        </w:tc>
      </w:tr>
    </w:tbl>
    <w:p w:rsidR="00593993" w:rsidRDefault="00593993">
      <w:pPr>
        <w:spacing w:line="360" w:lineRule="auto"/>
        <w:rPr>
          <w:rFonts w:ascii="Arial" w:hAnsi="Arial" w:cs="Arial"/>
          <w:b/>
          <w:sz w:val="24"/>
          <w:szCs w:val="24"/>
        </w:rPr>
        <w:sectPr w:rsidR="00593993">
          <w:pgSz w:w="16838" w:h="11906" w:orient="landscape" w:code="9"/>
          <w:pgMar w:top="1440" w:right="1440" w:bottom="1440" w:left="1440" w:header="720" w:footer="720" w:gutter="0"/>
          <w:cols w:space="720"/>
          <w:docGrid w:linePitch="360"/>
        </w:sectPr>
      </w:pPr>
    </w:p>
    <w:tbl>
      <w:tblPr>
        <w:tblStyle w:val="TableGrid"/>
        <w:tblpPr w:leftFromText="180" w:rightFromText="180" w:vertAnchor="text" w:horzAnchor="margin" w:tblpY="1096"/>
        <w:tblW w:w="0" w:type="auto"/>
        <w:tblLook w:val="04A0" w:firstRow="1" w:lastRow="0" w:firstColumn="1" w:lastColumn="0" w:noHBand="0" w:noVBand="1"/>
      </w:tblPr>
      <w:tblGrid>
        <w:gridCol w:w="2695"/>
        <w:gridCol w:w="2790"/>
        <w:gridCol w:w="2790"/>
      </w:tblGrid>
      <w:tr w:rsidR="00593993">
        <w:tc>
          <w:tcPr>
            <w:tcW w:w="2695" w:type="dxa"/>
            <w:tcBorders>
              <w:bottom w:val="single" w:sz="4" w:space="0" w:color="auto"/>
            </w:tcBorders>
          </w:tcPr>
          <w:p w:rsidR="00593993" w:rsidRDefault="0058049C">
            <w:pPr>
              <w:spacing w:line="360" w:lineRule="auto"/>
              <w:rPr>
                <w:rFonts w:ascii="Arial" w:hAnsi="Arial" w:cs="Arial"/>
                <w:b/>
                <w:sz w:val="20"/>
                <w:szCs w:val="20"/>
              </w:rPr>
            </w:pPr>
            <w:r>
              <w:rPr>
                <w:rFonts w:ascii="Arial" w:hAnsi="Arial" w:cs="Arial"/>
                <w:b/>
                <w:sz w:val="20"/>
                <w:szCs w:val="20"/>
              </w:rPr>
              <w:lastRenderedPageBreak/>
              <w:t>Cohort</w:t>
            </w:r>
          </w:p>
        </w:tc>
        <w:tc>
          <w:tcPr>
            <w:tcW w:w="2790" w:type="dxa"/>
          </w:tcPr>
          <w:p w:rsidR="00593993" w:rsidRDefault="0058049C">
            <w:pPr>
              <w:spacing w:line="360" w:lineRule="auto"/>
              <w:jc w:val="center"/>
              <w:rPr>
                <w:rFonts w:ascii="Arial" w:hAnsi="Arial" w:cs="Arial"/>
                <w:b/>
                <w:sz w:val="20"/>
                <w:szCs w:val="20"/>
              </w:rPr>
            </w:pPr>
            <w:r>
              <w:rPr>
                <w:rFonts w:ascii="Arial" w:hAnsi="Arial" w:cs="Arial"/>
                <w:b/>
                <w:sz w:val="20"/>
                <w:szCs w:val="20"/>
              </w:rPr>
              <w:t>CT-proET-1</w:t>
            </w:r>
          </w:p>
        </w:tc>
        <w:tc>
          <w:tcPr>
            <w:tcW w:w="2790" w:type="dxa"/>
          </w:tcPr>
          <w:p w:rsidR="00593993" w:rsidRDefault="0058049C">
            <w:pPr>
              <w:spacing w:line="360" w:lineRule="auto"/>
              <w:jc w:val="center"/>
              <w:rPr>
                <w:rFonts w:ascii="Arial" w:hAnsi="Arial" w:cs="Arial"/>
                <w:b/>
                <w:sz w:val="20"/>
                <w:szCs w:val="20"/>
              </w:rPr>
            </w:pPr>
            <w:r>
              <w:rPr>
                <w:rFonts w:ascii="Arial" w:hAnsi="Arial" w:cs="Arial"/>
                <w:b/>
                <w:sz w:val="20"/>
                <w:szCs w:val="20"/>
              </w:rPr>
              <w:t>MR-</w:t>
            </w:r>
            <w:proofErr w:type="spellStart"/>
            <w:r>
              <w:rPr>
                <w:rFonts w:ascii="Arial" w:hAnsi="Arial" w:cs="Arial"/>
                <w:b/>
                <w:sz w:val="20"/>
                <w:szCs w:val="20"/>
              </w:rPr>
              <w:t>proADM</w:t>
            </w:r>
            <w:proofErr w:type="spellEnd"/>
          </w:p>
        </w:tc>
      </w:tr>
    </w:tbl>
    <w:p w:rsidR="00593993" w:rsidRDefault="0058049C">
      <w:pPr>
        <w:pStyle w:val="Heading1"/>
        <w:spacing w:before="0" w:after="240" w:line="360" w:lineRule="auto"/>
        <w:jc w:val="both"/>
        <w:rPr>
          <w:rFonts w:ascii="Arial" w:hAnsi="Arial" w:cs="Arial"/>
          <w:b/>
          <w:sz w:val="24"/>
          <w:szCs w:val="24"/>
        </w:rPr>
      </w:pPr>
      <w:bookmarkStart w:id="5" w:name="_Toc85043475"/>
      <w:r>
        <w:rPr>
          <w:rFonts w:ascii="Arial" w:hAnsi="Arial" w:cs="Arial"/>
          <w:b/>
          <w:color w:val="auto"/>
          <w:sz w:val="24"/>
          <w:szCs w:val="24"/>
        </w:rPr>
        <w:t>Table S2. Intra-assay and inter-assay coefficients of variation for CT-proET-1 and MR-</w:t>
      </w:r>
      <w:proofErr w:type="spellStart"/>
      <w:r>
        <w:rPr>
          <w:rFonts w:ascii="Arial" w:hAnsi="Arial" w:cs="Arial"/>
          <w:b/>
          <w:color w:val="auto"/>
          <w:sz w:val="24"/>
          <w:szCs w:val="24"/>
        </w:rPr>
        <w:t>proADM</w:t>
      </w:r>
      <w:proofErr w:type="spellEnd"/>
      <w:r>
        <w:rPr>
          <w:rFonts w:ascii="Arial" w:hAnsi="Arial" w:cs="Arial"/>
          <w:b/>
          <w:color w:val="auto"/>
          <w:sz w:val="24"/>
          <w:szCs w:val="24"/>
        </w:rPr>
        <w:t xml:space="preserve"> by participating </w:t>
      </w:r>
      <w:proofErr w:type="spellStart"/>
      <w:r>
        <w:rPr>
          <w:rFonts w:ascii="Arial" w:hAnsi="Arial" w:cs="Arial"/>
          <w:b/>
          <w:color w:val="auto"/>
          <w:sz w:val="24"/>
          <w:szCs w:val="24"/>
        </w:rPr>
        <w:t>BiomarCaRE</w:t>
      </w:r>
      <w:proofErr w:type="spellEnd"/>
      <w:r>
        <w:rPr>
          <w:rFonts w:ascii="Arial" w:hAnsi="Arial" w:cs="Arial"/>
          <w:b/>
          <w:color w:val="auto"/>
          <w:sz w:val="24"/>
          <w:szCs w:val="24"/>
        </w:rPr>
        <w:t xml:space="preserve"> cohort</w:t>
      </w:r>
      <w:bookmarkEnd w:id="5"/>
    </w:p>
    <w:tbl>
      <w:tblPr>
        <w:tblStyle w:val="TableGrid"/>
        <w:tblpPr w:leftFromText="180" w:rightFromText="180" w:vertAnchor="text" w:horzAnchor="margin" w:tblpY="369"/>
        <w:tblW w:w="0" w:type="auto"/>
        <w:tblLook w:val="04A0" w:firstRow="1" w:lastRow="0" w:firstColumn="1" w:lastColumn="0" w:noHBand="0" w:noVBand="1"/>
      </w:tblPr>
      <w:tblGrid>
        <w:gridCol w:w="2695"/>
        <w:gridCol w:w="1395"/>
        <w:gridCol w:w="1395"/>
        <w:gridCol w:w="1395"/>
        <w:gridCol w:w="1395"/>
      </w:tblGrid>
      <w:tr w:rsidR="00593993">
        <w:tc>
          <w:tcPr>
            <w:tcW w:w="2695" w:type="dxa"/>
            <w:tcBorders>
              <w:top w:val="nil"/>
            </w:tcBorders>
          </w:tcPr>
          <w:p w:rsidR="00593993" w:rsidRDefault="00593993">
            <w:pPr>
              <w:spacing w:line="360" w:lineRule="auto"/>
              <w:rPr>
                <w:rFonts w:ascii="Arial" w:hAnsi="Arial" w:cs="Arial"/>
                <w:b/>
                <w:sz w:val="20"/>
                <w:szCs w:val="20"/>
              </w:rPr>
            </w:pPr>
          </w:p>
        </w:tc>
        <w:tc>
          <w:tcPr>
            <w:tcW w:w="1395" w:type="dxa"/>
          </w:tcPr>
          <w:p w:rsidR="00593993" w:rsidRDefault="0058049C">
            <w:pPr>
              <w:spacing w:line="360" w:lineRule="auto"/>
              <w:jc w:val="center"/>
              <w:rPr>
                <w:rFonts w:ascii="Arial" w:hAnsi="Arial" w:cs="Arial"/>
                <w:b/>
                <w:sz w:val="20"/>
                <w:szCs w:val="20"/>
              </w:rPr>
            </w:pPr>
            <w:r>
              <w:rPr>
                <w:rFonts w:ascii="Arial" w:hAnsi="Arial" w:cs="Arial"/>
                <w:b/>
                <w:sz w:val="20"/>
                <w:szCs w:val="20"/>
              </w:rPr>
              <w:t>Intra-assay (%)</w:t>
            </w:r>
          </w:p>
        </w:tc>
        <w:tc>
          <w:tcPr>
            <w:tcW w:w="1395" w:type="dxa"/>
          </w:tcPr>
          <w:p w:rsidR="00593993" w:rsidRDefault="0058049C">
            <w:pPr>
              <w:spacing w:line="360" w:lineRule="auto"/>
              <w:jc w:val="center"/>
              <w:rPr>
                <w:rFonts w:ascii="Arial" w:hAnsi="Arial" w:cs="Arial"/>
                <w:b/>
                <w:sz w:val="20"/>
                <w:szCs w:val="20"/>
              </w:rPr>
            </w:pPr>
            <w:r>
              <w:rPr>
                <w:rFonts w:ascii="Arial" w:hAnsi="Arial" w:cs="Arial"/>
                <w:b/>
                <w:sz w:val="20"/>
                <w:szCs w:val="20"/>
              </w:rPr>
              <w:t>Inter-assay (%)</w:t>
            </w:r>
          </w:p>
        </w:tc>
        <w:tc>
          <w:tcPr>
            <w:tcW w:w="1395" w:type="dxa"/>
          </w:tcPr>
          <w:p w:rsidR="00593993" w:rsidRDefault="0058049C">
            <w:pPr>
              <w:spacing w:line="360" w:lineRule="auto"/>
              <w:jc w:val="center"/>
              <w:rPr>
                <w:rFonts w:ascii="Arial" w:hAnsi="Arial" w:cs="Arial"/>
                <w:b/>
                <w:sz w:val="20"/>
                <w:szCs w:val="20"/>
              </w:rPr>
            </w:pPr>
            <w:r>
              <w:rPr>
                <w:rFonts w:ascii="Arial" w:hAnsi="Arial" w:cs="Arial"/>
                <w:b/>
                <w:sz w:val="20"/>
                <w:szCs w:val="20"/>
              </w:rPr>
              <w:t>Intra-assay (%)</w:t>
            </w:r>
          </w:p>
        </w:tc>
        <w:tc>
          <w:tcPr>
            <w:tcW w:w="1395" w:type="dxa"/>
          </w:tcPr>
          <w:p w:rsidR="00593993" w:rsidRDefault="0058049C">
            <w:pPr>
              <w:spacing w:line="360" w:lineRule="auto"/>
              <w:jc w:val="center"/>
              <w:rPr>
                <w:rFonts w:ascii="Arial" w:hAnsi="Arial" w:cs="Arial"/>
                <w:b/>
                <w:sz w:val="20"/>
                <w:szCs w:val="20"/>
              </w:rPr>
            </w:pPr>
            <w:r>
              <w:rPr>
                <w:rFonts w:ascii="Arial" w:hAnsi="Arial" w:cs="Arial"/>
                <w:b/>
                <w:sz w:val="20"/>
                <w:szCs w:val="20"/>
              </w:rPr>
              <w:t>Inter-assay (%)</w:t>
            </w:r>
          </w:p>
        </w:tc>
      </w:tr>
      <w:tr w:rsidR="00593993">
        <w:tc>
          <w:tcPr>
            <w:tcW w:w="2695" w:type="dxa"/>
            <w:tcBorders>
              <w:top w:val="nil"/>
            </w:tcBorders>
          </w:tcPr>
          <w:p w:rsidR="00593993" w:rsidRDefault="0058049C">
            <w:pPr>
              <w:spacing w:line="360" w:lineRule="auto"/>
              <w:rPr>
                <w:rFonts w:ascii="Arial" w:hAnsi="Arial" w:cs="Arial"/>
                <w:sz w:val="20"/>
                <w:szCs w:val="20"/>
              </w:rPr>
            </w:pPr>
            <w:r>
              <w:rPr>
                <w:rFonts w:ascii="Arial" w:hAnsi="Arial" w:cs="Arial"/>
                <w:sz w:val="20"/>
                <w:szCs w:val="20"/>
              </w:rPr>
              <w:t xml:space="preserve">FINRISK </w:t>
            </w:r>
          </w:p>
        </w:tc>
        <w:tc>
          <w:tcPr>
            <w:tcW w:w="1395" w:type="dxa"/>
          </w:tcPr>
          <w:p w:rsidR="00593993" w:rsidRDefault="0058049C">
            <w:pPr>
              <w:spacing w:line="360" w:lineRule="auto"/>
              <w:jc w:val="center"/>
              <w:rPr>
                <w:rFonts w:ascii="Arial" w:hAnsi="Arial" w:cs="Arial"/>
                <w:sz w:val="20"/>
                <w:szCs w:val="20"/>
              </w:rPr>
            </w:pPr>
            <w:r>
              <w:rPr>
                <w:rFonts w:ascii="Arial" w:hAnsi="Arial" w:cs="Arial"/>
                <w:sz w:val="20"/>
                <w:szCs w:val="20"/>
              </w:rPr>
              <w:t>2.16 - 2.61</w:t>
            </w:r>
          </w:p>
        </w:tc>
        <w:tc>
          <w:tcPr>
            <w:tcW w:w="1395" w:type="dxa"/>
          </w:tcPr>
          <w:p w:rsidR="00593993" w:rsidRDefault="0058049C">
            <w:pPr>
              <w:spacing w:line="360" w:lineRule="auto"/>
              <w:jc w:val="center"/>
              <w:rPr>
                <w:rFonts w:ascii="Arial" w:hAnsi="Arial" w:cs="Arial"/>
                <w:sz w:val="20"/>
                <w:szCs w:val="20"/>
              </w:rPr>
            </w:pPr>
            <w:r>
              <w:rPr>
                <w:rFonts w:ascii="Arial" w:hAnsi="Arial" w:cs="Arial"/>
                <w:sz w:val="20"/>
                <w:szCs w:val="20"/>
              </w:rPr>
              <w:t>1.74 - 8.79</w:t>
            </w:r>
          </w:p>
        </w:tc>
        <w:tc>
          <w:tcPr>
            <w:tcW w:w="1395" w:type="dxa"/>
          </w:tcPr>
          <w:p w:rsidR="00593993" w:rsidRDefault="0058049C">
            <w:pPr>
              <w:spacing w:line="360" w:lineRule="auto"/>
              <w:jc w:val="center"/>
              <w:rPr>
                <w:rFonts w:ascii="Arial" w:hAnsi="Arial" w:cs="Arial"/>
                <w:sz w:val="20"/>
                <w:szCs w:val="20"/>
              </w:rPr>
            </w:pPr>
            <w:r>
              <w:rPr>
                <w:rFonts w:ascii="Arial" w:hAnsi="Arial" w:cs="Arial"/>
                <w:sz w:val="20"/>
                <w:szCs w:val="20"/>
              </w:rPr>
              <w:t>2.17</w:t>
            </w:r>
          </w:p>
        </w:tc>
        <w:tc>
          <w:tcPr>
            <w:tcW w:w="1395" w:type="dxa"/>
          </w:tcPr>
          <w:p w:rsidR="00593993" w:rsidRDefault="0058049C">
            <w:pPr>
              <w:spacing w:line="360" w:lineRule="auto"/>
              <w:jc w:val="center"/>
              <w:rPr>
                <w:rFonts w:ascii="Arial" w:hAnsi="Arial" w:cs="Arial"/>
                <w:sz w:val="20"/>
                <w:szCs w:val="20"/>
              </w:rPr>
            </w:pPr>
            <w:r>
              <w:rPr>
                <w:rFonts w:ascii="Arial" w:hAnsi="Arial" w:cs="Arial"/>
                <w:sz w:val="20"/>
                <w:szCs w:val="20"/>
              </w:rPr>
              <w:t>2.43</w:t>
            </w:r>
          </w:p>
        </w:tc>
      </w:tr>
      <w:tr w:rsidR="00593993">
        <w:tc>
          <w:tcPr>
            <w:tcW w:w="2695" w:type="dxa"/>
            <w:tcBorders>
              <w:top w:val="nil"/>
            </w:tcBorders>
          </w:tcPr>
          <w:p w:rsidR="00593993" w:rsidRDefault="0058049C">
            <w:pPr>
              <w:spacing w:line="360" w:lineRule="auto"/>
              <w:rPr>
                <w:rFonts w:ascii="Arial" w:hAnsi="Arial" w:cs="Arial"/>
                <w:sz w:val="20"/>
                <w:szCs w:val="20"/>
              </w:rPr>
            </w:pPr>
            <w:r>
              <w:rPr>
                <w:rFonts w:ascii="Arial" w:hAnsi="Arial" w:cs="Arial"/>
                <w:sz w:val="20"/>
                <w:szCs w:val="20"/>
              </w:rPr>
              <w:t>PRIME Belfast</w:t>
            </w:r>
          </w:p>
        </w:tc>
        <w:tc>
          <w:tcPr>
            <w:tcW w:w="1395" w:type="dxa"/>
          </w:tcPr>
          <w:p w:rsidR="00593993" w:rsidRDefault="0058049C">
            <w:pPr>
              <w:spacing w:line="360" w:lineRule="auto"/>
              <w:jc w:val="center"/>
              <w:rPr>
                <w:rFonts w:ascii="Arial" w:hAnsi="Arial" w:cs="Arial"/>
                <w:sz w:val="20"/>
                <w:szCs w:val="20"/>
              </w:rPr>
            </w:pPr>
            <w:r>
              <w:rPr>
                <w:rFonts w:ascii="Arial" w:hAnsi="Arial" w:cs="Arial"/>
                <w:sz w:val="20"/>
                <w:szCs w:val="20"/>
              </w:rPr>
              <w:t>2.61</w:t>
            </w:r>
          </w:p>
        </w:tc>
        <w:tc>
          <w:tcPr>
            <w:tcW w:w="1395" w:type="dxa"/>
          </w:tcPr>
          <w:p w:rsidR="00593993" w:rsidRDefault="0058049C">
            <w:pPr>
              <w:spacing w:line="360" w:lineRule="auto"/>
              <w:jc w:val="center"/>
              <w:rPr>
                <w:rFonts w:ascii="Arial" w:hAnsi="Arial" w:cs="Arial"/>
                <w:sz w:val="20"/>
                <w:szCs w:val="20"/>
              </w:rPr>
            </w:pPr>
            <w:r>
              <w:rPr>
                <w:rFonts w:ascii="Arial" w:hAnsi="Arial" w:cs="Arial"/>
                <w:sz w:val="20"/>
                <w:szCs w:val="20"/>
              </w:rPr>
              <w:t>3.57</w:t>
            </w:r>
          </w:p>
        </w:tc>
        <w:tc>
          <w:tcPr>
            <w:tcW w:w="1395" w:type="dxa"/>
          </w:tcPr>
          <w:p w:rsidR="00593993" w:rsidRDefault="0058049C">
            <w:pPr>
              <w:spacing w:line="360" w:lineRule="auto"/>
              <w:jc w:val="center"/>
              <w:rPr>
                <w:rFonts w:ascii="Arial" w:hAnsi="Arial" w:cs="Arial"/>
                <w:sz w:val="20"/>
                <w:szCs w:val="20"/>
              </w:rPr>
            </w:pPr>
            <w:r>
              <w:rPr>
                <w:rFonts w:ascii="Arial" w:hAnsi="Arial" w:cs="Arial"/>
                <w:sz w:val="20"/>
                <w:szCs w:val="20"/>
              </w:rPr>
              <w:t>2.17</w:t>
            </w:r>
          </w:p>
        </w:tc>
        <w:tc>
          <w:tcPr>
            <w:tcW w:w="1395" w:type="dxa"/>
          </w:tcPr>
          <w:p w:rsidR="00593993" w:rsidRDefault="0058049C">
            <w:pPr>
              <w:spacing w:line="360" w:lineRule="auto"/>
              <w:jc w:val="center"/>
              <w:rPr>
                <w:rFonts w:ascii="Arial" w:hAnsi="Arial" w:cs="Arial"/>
                <w:sz w:val="20"/>
                <w:szCs w:val="20"/>
              </w:rPr>
            </w:pPr>
            <w:r>
              <w:rPr>
                <w:rFonts w:ascii="Arial" w:hAnsi="Arial" w:cs="Arial"/>
                <w:sz w:val="20"/>
                <w:szCs w:val="20"/>
              </w:rPr>
              <w:t>2.43</w:t>
            </w:r>
          </w:p>
        </w:tc>
      </w:tr>
      <w:tr w:rsidR="00593993">
        <w:tc>
          <w:tcPr>
            <w:tcW w:w="2695" w:type="dxa"/>
          </w:tcPr>
          <w:p w:rsidR="00593993" w:rsidRDefault="0058049C">
            <w:pPr>
              <w:spacing w:line="360" w:lineRule="auto"/>
              <w:rPr>
                <w:rFonts w:ascii="Arial" w:hAnsi="Arial" w:cs="Arial"/>
                <w:sz w:val="20"/>
                <w:szCs w:val="20"/>
              </w:rPr>
            </w:pPr>
            <w:r>
              <w:rPr>
                <w:rFonts w:ascii="Arial" w:hAnsi="Arial" w:cs="Arial"/>
                <w:sz w:val="20"/>
                <w:szCs w:val="20"/>
              </w:rPr>
              <w:t>KORA F4</w:t>
            </w:r>
          </w:p>
        </w:tc>
        <w:tc>
          <w:tcPr>
            <w:tcW w:w="1395" w:type="dxa"/>
          </w:tcPr>
          <w:p w:rsidR="00593993" w:rsidRDefault="0058049C">
            <w:pPr>
              <w:spacing w:line="360" w:lineRule="auto"/>
              <w:jc w:val="center"/>
              <w:rPr>
                <w:rFonts w:ascii="Arial" w:hAnsi="Arial" w:cs="Arial"/>
                <w:sz w:val="20"/>
                <w:szCs w:val="20"/>
              </w:rPr>
            </w:pPr>
            <w:r>
              <w:rPr>
                <w:rFonts w:ascii="Arial" w:hAnsi="Arial" w:cs="Arial"/>
                <w:sz w:val="20"/>
                <w:szCs w:val="20"/>
              </w:rPr>
              <w:t>4.8</w:t>
            </w:r>
          </w:p>
        </w:tc>
        <w:tc>
          <w:tcPr>
            <w:tcW w:w="1395" w:type="dxa"/>
          </w:tcPr>
          <w:p w:rsidR="00593993" w:rsidRDefault="0058049C">
            <w:pPr>
              <w:spacing w:line="360" w:lineRule="auto"/>
              <w:jc w:val="center"/>
              <w:rPr>
                <w:rFonts w:ascii="Arial" w:hAnsi="Arial" w:cs="Arial"/>
                <w:sz w:val="20"/>
                <w:szCs w:val="20"/>
              </w:rPr>
            </w:pPr>
            <w:r>
              <w:rPr>
                <w:rFonts w:ascii="Arial" w:hAnsi="Arial" w:cs="Arial"/>
                <w:sz w:val="20"/>
                <w:szCs w:val="20"/>
              </w:rPr>
              <w:t>6.9</w:t>
            </w:r>
          </w:p>
        </w:tc>
        <w:tc>
          <w:tcPr>
            <w:tcW w:w="1395" w:type="dxa"/>
          </w:tcPr>
          <w:p w:rsidR="00593993" w:rsidRDefault="0058049C">
            <w:pPr>
              <w:spacing w:line="360" w:lineRule="auto"/>
              <w:jc w:val="center"/>
              <w:rPr>
                <w:rFonts w:ascii="Arial" w:hAnsi="Arial" w:cs="Arial"/>
                <w:sz w:val="20"/>
                <w:szCs w:val="20"/>
              </w:rPr>
            </w:pPr>
            <w:r>
              <w:rPr>
                <w:rFonts w:ascii="Arial" w:hAnsi="Arial" w:cs="Arial"/>
                <w:sz w:val="20"/>
                <w:szCs w:val="20"/>
              </w:rPr>
              <w:t>4.5</w:t>
            </w:r>
          </w:p>
        </w:tc>
        <w:tc>
          <w:tcPr>
            <w:tcW w:w="1395" w:type="dxa"/>
          </w:tcPr>
          <w:p w:rsidR="00593993" w:rsidRDefault="0058049C">
            <w:pPr>
              <w:spacing w:line="360" w:lineRule="auto"/>
              <w:jc w:val="center"/>
              <w:rPr>
                <w:rFonts w:ascii="Arial" w:hAnsi="Arial" w:cs="Arial"/>
                <w:sz w:val="20"/>
                <w:szCs w:val="20"/>
              </w:rPr>
            </w:pPr>
            <w:r>
              <w:rPr>
                <w:rFonts w:ascii="Arial" w:hAnsi="Arial" w:cs="Arial"/>
                <w:sz w:val="20"/>
                <w:szCs w:val="20"/>
              </w:rPr>
              <w:t>7.8</w:t>
            </w:r>
          </w:p>
        </w:tc>
      </w:tr>
    </w:tbl>
    <w:p w:rsidR="00593993" w:rsidRDefault="00593993">
      <w:pPr>
        <w:spacing w:line="360" w:lineRule="auto"/>
        <w:rPr>
          <w:rFonts w:ascii="Arial" w:hAnsi="Arial" w:cs="Arial"/>
          <w:sz w:val="24"/>
          <w:szCs w:val="24"/>
        </w:rPr>
      </w:pPr>
    </w:p>
    <w:p w:rsidR="00593993" w:rsidRDefault="00593993">
      <w:pPr>
        <w:spacing w:line="360" w:lineRule="auto"/>
        <w:rPr>
          <w:rFonts w:ascii="Arial" w:hAnsi="Arial" w:cs="Arial"/>
          <w:sz w:val="24"/>
          <w:szCs w:val="24"/>
        </w:rPr>
      </w:pPr>
    </w:p>
    <w:p w:rsidR="00593993" w:rsidRDefault="00593993">
      <w:pPr>
        <w:spacing w:line="360" w:lineRule="auto"/>
        <w:rPr>
          <w:rFonts w:ascii="Arial" w:hAnsi="Arial" w:cs="Arial"/>
          <w:sz w:val="24"/>
          <w:szCs w:val="24"/>
        </w:rPr>
      </w:pPr>
    </w:p>
    <w:p w:rsidR="00593993" w:rsidRDefault="00593993">
      <w:pPr>
        <w:spacing w:line="360" w:lineRule="auto"/>
        <w:rPr>
          <w:rFonts w:ascii="Arial" w:hAnsi="Arial" w:cs="Arial"/>
          <w:sz w:val="24"/>
          <w:szCs w:val="24"/>
        </w:rPr>
      </w:pPr>
    </w:p>
    <w:p w:rsidR="00593993" w:rsidRDefault="0058049C">
      <w:pPr>
        <w:spacing w:line="360" w:lineRule="auto"/>
        <w:jc w:val="both"/>
        <w:rPr>
          <w:rFonts w:ascii="Arial" w:hAnsi="Arial" w:cs="Arial"/>
          <w:sz w:val="24"/>
          <w:szCs w:val="24"/>
        </w:rPr>
        <w:sectPr w:rsidR="00593993">
          <w:pgSz w:w="11906" w:h="16838" w:code="9"/>
          <w:pgMar w:top="1440" w:right="1440" w:bottom="1440" w:left="1440" w:header="720" w:footer="720" w:gutter="0"/>
          <w:cols w:space="720"/>
          <w:docGrid w:linePitch="360"/>
        </w:sectPr>
      </w:pPr>
      <w:r>
        <w:rPr>
          <w:rFonts w:ascii="Arial" w:hAnsi="Arial" w:cs="Arial"/>
          <w:sz w:val="24"/>
          <w:szCs w:val="24"/>
        </w:rPr>
        <w:t>Abbreviations: CT-proET-1, C-terminal-proendothelin-1; KORA, Cooperative Health Research in the Region of Augsburg Study; MR-</w:t>
      </w:r>
      <w:proofErr w:type="spellStart"/>
      <w:r>
        <w:rPr>
          <w:rFonts w:ascii="Arial" w:hAnsi="Arial" w:cs="Arial"/>
          <w:sz w:val="24"/>
          <w:szCs w:val="24"/>
        </w:rPr>
        <w:t>proADM</w:t>
      </w:r>
      <w:proofErr w:type="spellEnd"/>
      <w:r>
        <w:rPr>
          <w:rFonts w:ascii="Arial" w:hAnsi="Arial" w:cs="Arial"/>
          <w:sz w:val="24"/>
          <w:szCs w:val="24"/>
        </w:rPr>
        <w:t>, mid-regional-</w:t>
      </w:r>
      <w:proofErr w:type="spellStart"/>
      <w:r>
        <w:rPr>
          <w:rFonts w:ascii="Arial" w:hAnsi="Arial" w:cs="Arial"/>
          <w:sz w:val="24"/>
          <w:szCs w:val="24"/>
        </w:rPr>
        <w:t>proadrenomedullin</w:t>
      </w:r>
      <w:proofErr w:type="spellEnd"/>
      <w:r>
        <w:rPr>
          <w:rFonts w:ascii="Arial" w:hAnsi="Arial" w:cs="Arial"/>
          <w:sz w:val="24"/>
          <w:szCs w:val="24"/>
        </w:rPr>
        <w:t>; PRIME, Prospective Epidemiological Study of Myocardial Infarction.</w:t>
      </w:r>
    </w:p>
    <w:p w:rsidR="00593993" w:rsidRDefault="0058049C">
      <w:pPr>
        <w:pStyle w:val="Heading1"/>
        <w:spacing w:before="0" w:after="240" w:line="360" w:lineRule="auto"/>
        <w:jc w:val="both"/>
        <w:rPr>
          <w:rFonts w:ascii="Arial" w:hAnsi="Arial" w:cs="Arial"/>
          <w:b/>
          <w:color w:val="auto"/>
          <w:sz w:val="24"/>
          <w:szCs w:val="24"/>
        </w:rPr>
      </w:pPr>
      <w:bookmarkStart w:id="6" w:name="_Toc85043476"/>
      <w:bookmarkEnd w:id="0"/>
      <w:bookmarkEnd w:id="1"/>
      <w:bookmarkEnd w:id="2"/>
      <w:r>
        <w:rPr>
          <w:rFonts w:ascii="Arial" w:hAnsi="Arial" w:cs="Arial"/>
          <w:b/>
          <w:color w:val="auto"/>
          <w:sz w:val="24"/>
          <w:szCs w:val="24"/>
        </w:rPr>
        <w:lastRenderedPageBreak/>
        <w:t>Table S3. Characteristics of participants with complete data</w:t>
      </w:r>
    </w:p>
    <w:tbl>
      <w:tblPr>
        <w:tblW w:w="89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85"/>
        <w:gridCol w:w="1890"/>
        <w:gridCol w:w="1530"/>
      </w:tblGrid>
      <w:tr w:rsidR="00593993">
        <w:trPr>
          <w:trHeight w:val="300"/>
        </w:trPr>
        <w:tc>
          <w:tcPr>
            <w:tcW w:w="5485" w:type="dxa"/>
            <w:tcBorders>
              <w:bottom w:val="single" w:sz="4" w:space="0" w:color="auto"/>
            </w:tcBorders>
            <w:shd w:val="clear" w:color="auto" w:fill="auto"/>
            <w:noWrap/>
            <w:hideMark/>
          </w:tcPr>
          <w:p w:rsidR="00593993" w:rsidRDefault="00593993">
            <w:pPr>
              <w:spacing w:line="360" w:lineRule="auto"/>
              <w:rPr>
                <w:rFonts w:ascii="Arial" w:hAnsi="Arial" w:cs="Arial"/>
                <w:sz w:val="20"/>
                <w:szCs w:val="20"/>
              </w:rPr>
            </w:pPr>
          </w:p>
        </w:tc>
        <w:tc>
          <w:tcPr>
            <w:tcW w:w="1890" w:type="dxa"/>
            <w:tcBorders>
              <w:bottom w:val="single" w:sz="4" w:space="0" w:color="auto"/>
            </w:tcBorders>
            <w:shd w:val="clear" w:color="auto" w:fill="auto"/>
            <w:noWrap/>
            <w:vAlign w:val="center"/>
            <w:hideMark/>
          </w:tcPr>
          <w:p w:rsidR="00593993" w:rsidRDefault="0058049C">
            <w:pPr>
              <w:spacing w:line="360" w:lineRule="auto"/>
              <w:jc w:val="center"/>
              <w:rPr>
                <w:rFonts w:ascii="Arial" w:hAnsi="Arial" w:cs="Arial"/>
                <w:b/>
                <w:color w:val="000000"/>
                <w:sz w:val="20"/>
                <w:szCs w:val="20"/>
              </w:rPr>
            </w:pPr>
            <w:r>
              <w:rPr>
                <w:rFonts w:ascii="Arial" w:hAnsi="Arial" w:cs="Arial"/>
                <w:b/>
                <w:color w:val="000000"/>
                <w:sz w:val="20"/>
                <w:szCs w:val="20"/>
              </w:rPr>
              <w:t>values</w:t>
            </w:r>
          </w:p>
        </w:tc>
        <w:tc>
          <w:tcPr>
            <w:tcW w:w="1530" w:type="dxa"/>
            <w:tcBorders>
              <w:bottom w:val="single" w:sz="4" w:space="0" w:color="auto"/>
            </w:tcBorders>
          </w:tcPr>
          <w:p w:rsidR="00593993" w:rsidRDefault="0058049C">
            <w:pPr>
              <w:spacing w:line="360" w:lineRule="auto"/>
              <w:jc w:val="center"/>
              <w:rPr>
                <w:rFonts w:ascii="Arial" w:hAnsi="Arial" w:cs="Arial"/>
                <w:b/>
                <w:color w:val="000000"/>
                <w:sz w:val="20"/>
                <w:szCs w:val="20"/>
              </w:rPr>
            </w:pPr>
            <w:r>
              <w:rPr>
                <w:rFonts w:ascii="Arial" w:hAnsi="Arial" w:cs="Arial"/>
                <w:b/>
                <w:color w:val="000000"/>
                <w:sz w:val="20"/>
                <w:szCs w:val="20"/>
              </w:rPr>
              <w:t>% missing</w:t>
            </w:r>
          </w:p>
        </w:tc>
      </w:tr>
      <w:tr w:rsidR="00593993">
        <w:trPr>
          <w:trHeight w:val="300"/>
        </w:trPr>
        <w:tc>
          <w:tcPr>
            <w:tcW w:w="5485" w:type="dxa"/>
            <w:tcBorders>
              <w:bottom w:val="nil"/>
            </w:tcBorders>
            <w:shd w:val="clear" w:color="auto" w:fill="auto"/>
            <w:noWrap/>
            <w:hideMark/>
          </w:tcPr>
          <w:p w:rsidR="00593993" w:rsidRDefault="0058049C">
            <w:pPr>
              <w:spacing w:line="360" w:lineRule="auto"/>
              <w:rPr>
                <w:rFonts w:ascii="Arial" w:hAnsi="Arial" w:cs="Arial"/>
                <w:color w:val="000000"/>
                <w:sz w:val="20"/>
                <w:szCs w:val="20"/>
              </w:rPr>
            </w:pPr>
            <w:r>
              <w:rPr>
                <w:rFonts w:ascii="Arial" w:hAnsi="Arial" w:cs="Arial"/>
                <w:color w:val="000000"/>
                <w:sz w:val="20"/>
                <w:szCs w:val="20"/>
              </w:rPr>
              <w:t>Number of individuals</w:t>
            </w:r>
          </w:p>
        </w:tc>
        <w:tc>
          <w:tcPr>
            <w:tcW w:w="1890" w:type="dxa"/>
            <w:tcBorders>
              <w:bottom w:val="nil"/>
            </w:tcBorders>
            <w:shd w:val="clear" w:color="auto" w:fill="auto"/>
            <w:noWrap/>
            <w:vAlign w:val="center"/>
            <w:hideMark/>
          </w:tcPr>
          <w:p w:rsidR="00593993" w:rsidRDefault="0058049C">
            <w:pPr>
              <w:spacing w:line="360" w:lineRule="auto"/>
              <w:jc w:val="center"/>
              <w:rPr>
                <w:rFonts w:ascii="Arial" w:hAnsi="Arial" w:cs="Arial"/>
                <w:color w:val="000000"/>
                <w:sz w:val="20"/>
                <w:szCs w:val="20"/>
              </w:rPr>
            </w:pPr>
            <w:r>
              <w:rPr>
                <w:rFonts w:ascii="Arial" w:hAnsi="Arial" w:cs="Arial"/>
                <w:color w:val="000000"/>
                <w:sz w:val="20"/>
                <w:szCs w:val="20"/>
              </w:rPr>
              <w:t>12,006</w:t>
            </w:r>
          </w:p>
        </w:tc>
        <w:tc>
          <w:tcPr>
            <w:tcW w:w="1530" w:type="dxa"/>
            <w:tcBorders>
              <w:bottom w:val="nil"/>
            </w:tcBorders>
          </w:tcPr>
          <w:p w:rsidR="00593993" w:rsidRDefault="00593993">
            <w:pPr>
              <w:spacing w:line="360" w:lineRule="auto"/>
              <w:jc w:val="center"/>
              <w:rPr>
                <w:rFonts w:ascii="Arial" w:hAnsi="Arial" w:cs="Arial"/>
                <w:color w:val="000000"/>
                <w:sz w:val="20"/>
                <w:szCs w:val="20"/>
              </w:rPr>
            </w:pPr>
          </w:p>
        </w:tc>
      </w:tr>
      <w:tr w:rsidR="00593993">
        <w:trPr>
          <w:trHeight w:val="300"/>
        </w:trPr>
        <w:tc>
          <w:tcPr>
            <w:tcW w:w="5485" w:type="dxa"/>
            <w:tcBorders>
              <w:top w:val="nil"/>
              <w:bottom w:val="nil"/>
            </w:tcBorders>
            <w:shd w:val="clear" w:color="auto" w:fill="auto"/>
            <w:noWrap/>
          </w:tcPr>
          <w:p w:rsidR="00593993" w:rsidRDefault="0058049C">
            <w:pPr>
              <w:spacing w:line="360" w:lineRule="auto"/>
              <w:rPr>
                <w:rFonts w:ascii="Arial" w:hAnsi="Arial" w:cs="Arial"/>
                <w:color w:val="000000"/>
                <w:sz w:val="20"/>
                <w:szCs w:val="20"/>
              </w:rPr>
            </w:pPr>
            <w:r>
              <w:rPr>
                <w:rFonts w:ascii="Arial" w:hAnsi="Arial" w:cs="Arial"/>
                <w:color w:val="000000"/>
                <w:sz w:val="20"/>
                <w:szCs w:val="20"/>
              </w:rPr>
              <w:t>Event (N (%))</w:t>
            </w:r>
          </w:p>
        </w:tc>
        <w:tc>
          <w:tcPr>
            <w:tcW w:w="1890" w:type="dxa"/>
            <w:tcBorders>
              <w:top w:val="nil"/>
              <w:bottom w:val="nil"/>
            </w:tcBorders>
            <w:shd w:val="clear" w:color="auto" w:fill="auto"/>
            <w:noWrap/>
            <w:vAlign w:val="center"/>
          </w:tcPr>
          <w:p w:rsidR="00593993" w:rsidRDefault="00593993">
            <w:pPr>
              <w:spacing w:line="360" w:lineRule="auto"/>
              <w:jc w:val="center"/>
              <w:rPr>
                <w:rFonts w:ascii="Arial" w:hAnsi="Arial" w:cs="Arial"/>
                <w:color w:val="000000"/>
                <w:sz w:val="20"/>
                <w:szCs w:val="20"/>
              </w:rPr>
            </w:pPr>
          </w:p>
        </w:tc>
        <w:tc>
          <w:tcPr>
            <w:tcW w:w="1530" w:type="dxa"/>
            <w:tcBorders>
              <w:top w:val="nil"/>
              <w:bottom w:val="nil"/>
            </w:tcBorders>
          </w:tcPr>
          <w:p w:rsidR="00593993" w:rsidRDefault="0058049C">
            <w:pPr>
              <w:spacing w:line="360" w:lineRule="auto"/>
              <w:jc w:val="center"/>
              <w:rPr>
                <w:rFonts w:ascii="Arial" w:hAnsi="Arial" w:cs="Arial"/>
                <w:color w:val="000000"/>
                <w:sz w:val="20"/>
                <w:szCs w:val="20"/>
              </w:rPr>
            </w:pPr>
            <w:r>
              <w:rPr>
                <w:rFonts w:ascii="Arial" w:hAnsi="Arial" w:cs="Arial"/>
                <w:color w:val="000000"/>
                <w:sz w:val="20"/>
                <w:szCs w:val="20"/>
              </w:rPr>
              <w:t>0%</w:t>
            </w:r>
          </w:p>
        </w:tc>
      </w:tr>
      <w:tr w:rsidR="00593993">
        <w:trPr>
          <w:trHeight w:val="300"/>
        </w:trPr>
        <w:tc>
          <w:tcPr>
            <w:tcW w:w="5485" w:type="dxa"/>
            <w:tcBorders>
              <w:top w:val="nil"/>
              <w:bottom w:val="nil"/>
            </w:tcBorders>
            <w:shd w:val="clear" w:color="auto" w:fill="auto"/>
            <w:noWrap/>
          </w:tcPr>
          <w:p w:rsidR="00593993" w:rsidRDefault="0058049C">
            <w:pPr>
              <w:spacing w:line="360" w:lineRule="auto"/>
              <w:ind w:left="420"/>
              <w:rPr>
                <w:rFonts w:ascii="Arial" w:hAnsi="Arial" w:cs="Arial"/>
                <w:color w:val="000000"/>
                <w:sz w:val="20"/>
                <w:szCs w:val="20"/>
              </w:rPr>
            </w:pPr>
            <w:r>
              <w:rPr>
                <w:rFonts w:ascii="Arial" w:hAnsi="Arial" w:cs="Arial"/>
                <w:color w:val="000000"/>
                <w:sz w:val="20"/>
                <w:szCs w:val="20"/>
              </w:rPr>
              <w:t>Incident type 2 diabetes</w:t>
            </w:r>
          </w:p>
        </w:tc>
        <w:tc>
          <w:tcPr>
            <w:tcW w:w="1890" w:type="dxa"/>
            <w:tcBorders>
              <w:top w:val="nil"/>
              <w:bottom w:val="nil"/>
            </w:tcBorders>
            <w:shd w:val="clear" w:color="auto" w:fill="auto"/>
            <w:noWrap/>
          </w:tcPr>
          <w:p w:rsidR="00593993" w:rsidRDefault="0058049C">
            <w:pPr>
              <w:spacing w:line="360" w:lineRule="auto"/>
              <w:jc w:val="center"/>
              <w:rPr>
                <w:rFonts w:ascii="Arial" w:hAnsi="Arial" w:cs="Arial"/>
                <w:color w:val="000000"/>
                <w:sz w:val="20"/>
                <w:szCs w:val="20"/>
              </w:rPr>
            </w:pPr>
            <w:r>
              <w:rPr>
                <w:rFonts w:ascii="Arial" w:hAnsi="Arial" w:cs="Arial"/>
                <w:color w:val="000000"/>
                <w:sz w:val="20"/>
                <w:szCs w:val="20"/>
              </w:rPr>
              <w:t>862 (7.2%)</w:t>
            </w:r>
          </w:p>
        </w:tc>
        <w:tc>
          <w:tcPr>
            <w:tcW w:w="1530" w:type="dxa"/>
            <w:tcBorders>
              <w:top w:val="nil"/>
              <w:bottom w:val="nil"/>
            </w:tcBorders>
          </w:tcPr>
          <w:p w:rsidR="00593993" w:rsidRDefault="00593993">
            <w:pPr>
              <w:spacing w:line="360" w:lineRule="auto"/>
              <w:jc w:val="center"/>
              <w:rPr>
                <w:rFonts w:ascii="Arial" w:hAnsi="Arial" w:cs="Arial"/>
                <w:color w:val="000000"/>
                <w:sz w:val="20"/>
                <w:szCs w:val="20"/>
              </w:rPr>
            </w:pPr>
          </w:p>
        </w:tc>
      </w:tr>
      <w:tr w:rsidR="00593993">
        <w:trPr>
          <w:trHeight w:val="300"/>
        </w:trPr>
        <w:tc>
          <w:tcPr>
            <w:tcW w:w="5485" w:type="dxa"/>
            <w:tcBorders>
              <w:top w:val="nil"/>
              <w:bottom w:val="nil"/>
            </w:tcBorders>
            <w:shd w:val="clear" w:color="auto" w:fill="auto"/>
            <w:noWrap/>
          </w:tcPr>
          <w:p w:rsidR="00593993" w:rsidRDefault="0058049C">
            <w:pPr>
              <w:spacing w:line="360" w:lineRule="auto"/>
              <w:ind w:left="420"/>
              <w:rPr>
                <w:rFonts w:ascii="Arial" w:hAnsi="Arial" w:cs="Arial"/>
                <w:color w:val="000000"/>
                <w:sz w:val="20"/>
                <w:szCs w:val="20"/>
              </w:rPr>
            </w:pPr>
            <w:r>
              <w:rPr>
                <w:rFonts w:ascii="Arial" w:hAnsi="Arial" w:cs="Arial"/>
                <w:color w:val="000000"/>
                <w:sz w:val="20"/>
                <w:szCs w:val="20"/>
              </w:rPr>
              <w:t>Censored</w:t>
            </w:r>
          </w:p>
        </w:tc>
        <w:tc>
          <w:tcPr>
            <w:tcW w:w="1890" w:type="dxa"/>
            <w:tcBorders>
              <w:top w:val="nil"/>
              <w:bottom w:val="nil"/>
            </w:tcBorders>
            <w:shd w:val="clear" w:color="auto" w:fill="auto"/>
            <w:noWrap/>
          </w:tcPr>
          <w:p w:rsidR="00593993" w:rsidRDefault="0058049C">
            <w:pPr>
              <w:spacing w:line="360" w:lineRule="auto"/>
              <w:jc w:val="center"/>
              <w:rPr>
                <w:rFonts w:ascii="Arial" w:hAnsi="Arial" w:cs="Arial"/>
                <w:color w:val="000000"/>
                <w:sz w:val="20"/>
                <w:szCs w:val="20"/>
              </w:rPr>
            </w:pPr>
            <w:r>
              <w:rPr>
                <w:rFonts w:ascii="Arial" w:hAnsi="Arial" w:cs="Arial"/>
                <w:color w:val="000000"/>
                <w:sz w:val="20"/>
                <w:szCs w:val="20"/>
              </w:rPr>
              <w:t>11,144 (92.8%)</w:t>
            </w:r>
          </w:p>
        </w:tc>
        <w:tc>
          <w:tcPr>
            <w:tcW w:w="1530" w:type="dxa"/>
            <w:tcBorders>
              <w:top w:val="nil"/>
              <w:bottom w:val="nil"/>
            </w:tcBorders>
          </w:tcPr>
          <w:p w:rsidR="00593993" w:rsidRDefault="00593993">
            <w:pPr>
              <w:spacing w:line="360" w:lineRule="auto"/>
              <w:jc w:val="center"/>
              <w:rPr>
                <w:rFonts w:ascii="Arial" w:hAnsi="Arial" w:cs="Arial"/>
                <w:color w:val="000000"/>
                <w:sz w:val="20"/>
                <w:szCs w:val="20"/>
              </w:rPr>
            </w:pPr>
          </w:p>
        </w:tc>
      </w:tr>
      <w:tr w:rsidR="00593993">
        <w:trPr>
          <w:trHeight w:val="300"/>
        </w:trPr>
        <w:tc>
          <w:tcPr>
            <w:tcW w:w="5485" w:type="dxa"/>
            <w:tcBorders>
              <w:top w:val="nil"/>
              <w:bottom w:val="nil"/>
            </w:tcBorders>
            <w:shd w:val="clear" w:color="auto" w:fill="auto"/>
            <w:noWrap/>
          </w:tcPr>
          <w:p w:rsidR="00593993" w:rsidRDefault="0058049C">
            <w:pPr>
              <w:spacing w:line="360" w:lineRule="auto"/>
              <w:rPr>
                <w:rFonts w:ascii="Arial" w:hAnsi="Arial" w:cs="Arial"/>
                <w:color w:val="000000"/>
                <w:sz w:val="20"/>
                <w:szCs w:val="20"/>
              </w:rPr>
            </w:pPr>
            <w:r>
              <w:rPr>
                <w:rFonts w:ascii="Arial" w:hAnsi="Arial" w:cs="Arial"/>
                <w:color w:val="000000"/>
                <w:sz w:val="20"/>
                <w:szCs w:val="20"/>
              </w:rPr>
              <w:t>Cohort (N (%))</w:t>
            </w:r>
          </w:p>
        </w:tc>
        <w:tc>
          <w:tcPr>
            <w:tcW w:w="1890" w:type="dxa"/>
            <w:tcBorders>
              <w:top w:val="nil"/>
              <w:bottom w:val="nil"/>
            </w:tcBorders>
            <w:shd w:val="clear" w:color="auto" w:fill="auto"/>
            <w:noWrap/>
            <w:vAlign w:val="center"/>
          </w:tcPr>
          <w:p w:rsidR="00593993" w:rsidRDefault="00593993">
            <w:pPr>
              <w:spacing w:line="360" w:lineRule="auto"/>
              <w:jc w:val="center"/>
              <w:rPr>
                <w:rFonts w:ascii="Arial" w:hAnsi="Arial" w:cs="Arial"/>
                <w:color w:val="000000"/>
                <w:sz w:val="20"/>
                <w:szCs w:val="20"/>
              </w:rPr>
            </w:pPr>
          </w:p>
        </w:tc>
        <w:tc>
          <w:tcPr>
            <w:tcW w:w="1530" w:type="dxa"/>
            <w:tcBorders>
              <w:top w:val="nil"/>
              <w:bottom w:val="nil"/>
            </w:tcBorders>
          </w:tcPr>
          <w:p w:rsidR="00593993" w:rsidRDefault="0058049C">
            <w:pPr>
              <w:spacing w:line="360" w:lineRule="auto"/>
              <w:jc w:val="center"/>
              <w:rPr>
                <w:rFonts w:ascii="Arial" w:hAnsi="Arial" w:cs="Arial"/>
                <w:color w:val="000000"/>
                <w:sz w:val="20"/>
                <w:szCs w:val="20"/>
              </w:rPr>
            </w:pPr>
            <w:r>
              <w:rPr>
                <w:rFonts w:ascii="Arial" w:hAnsi="Arial" w:cs="Arial"/>
                <w:color w:val="000000"/>
                <w:sz w:val="20"/>
                <w:szCs w:val="20"/>
              </w:rPr>
              <w:t>0%</w:t>
            </w:r>
          </w:p>
        </w:tc>
      </w:tr>
      <w:tr w:rsidR="00593993">
        <w:trPr>
          <w:trHeight w:val="300"/>
        </w:trPr>
        <w:tc>
          <w:tcPr>
            <w:tcW w:w="5485" w:type="dxa"/>
            <w:tcBorders>
              <w:top w:val="nil"/>
              <w:bottom w:val="nil"/>
            </w:tcBorders>
            <w:shd w:val="clear" w:color="auto" w:fill="auto"/>
            <w:noWrap/>
          </w:tcPr>
          <w:p w:rsidR="00593993" w:rsidRDefault="0058049C">
            <w:pPr>
              <w:spacing w:line="360" w:lineRule="auto"/>
              <w:ind w:left="420"/>
              <w:rPr>
                <w:rFonts w:ascii="Arial" w:hAnsi="Arial" w:cs="Arial"/>
                <w:color w:val="000000"/>
                <w:sz w:val="20"/>
                <w:szCs w:val="20"/>
              </w:rPr>
            </w:pPr>
            <w:r>
              <w:rPr>
                <w:rFonts w:ascii="Arial" w:hAnsi="Arial" w:cs="Arial"/>
                <w:color w:val="000000"/>
                <w:sz w:val="20"/>
                <w:szCs w:val="20"/>
              </w:rPr>
              <w:t>FINRISK</w:t>
            </w:r>
          </w:p>
        </w:tc>
        <w:tc>
          <w:tcPr>
            <w:tcW w:w="1890" w:type="dxa"/>
            <w:tcBorders>
              <w:top w:val="nil"/>
              <w:bottom w:val="nil"/>
            </w:tcBorders>
            <w:shd w:val="clear" w:color="auto" w:fill="auto"/>
            <w:noWrap/>
            <w:vAlign w:val="bottom"/>
          </w:tcPr>
          <w:p w:rsidR="00593993" w:rsidRDefault="0058049C">
            <w:pPr>
              <w:spacing w:line="360" w:lineRule="auto"/>
              <w:jc w:val="center"/>
              <w:rPr>
                <w:rFonts w:ascii="Arial" w:hAnsi="Arial" w:cs="Arial"/>
                <w:color w:val="000000"/>
                <w:sz w:val="20"/>
                <w:szCs w:val="20"/>
              </w:rPr>
            </w:pPr>
            <w:r>
              <w:rPr>
                <w:rFonts w:ascii="Arial" w:hAnsi="Arial" w:cs="Arial"/>
                <w:color w:val="000000"/>
                <w:sz w:val="20"/>
                <w:szCs w:val="20"/>
              </w:rPr>
              <w:t>7,336 (61.1%)</w:t>
            </w:r>
          </w:p>
        </w:tc>
        <w:tc>
          <w:tcPr>
            <w:tcW w:w="1530" w:type="dxa"/>
            <w:tcBorders>
              <w:top w:val="nil"/>
              <w:bottom w:val="nil"/>
            </w:tcBorders>
          </w:tcPr>
          <w:p w:rsidR="00593993" w:rsidRDefault="00593993">
            <w:pPr>
              <w:spacing w:line="360" w:lineRule="auto"/>
              <w:jc w:val="center"/>
              <w:rPr>
                <w:rFonts w:ascii="Arial" w:hAnsi="Arial" w:cs="Arial"/>
                <w:color w:val="000000"/>
                <w:sz w:val="20"/>
                <w:szCs w:val="20"/>
              </w:rPr>
            </w:pPr>
          </w:p>
        </w:tc>
      </w:tr>
      <w:tr w:rsidR="00593993">
        <w:trPr>
          <w:trHeight w:val="300"/>
        </w:trPr>
        <w:tc>
          <w:tcPr>
            <w:tcW w:w="5485" w:type="dxa"/>
            <w:tcBorders>
              <w:top w:val="nil"/>
              <w:bottom w:val="nil"/>
            </w:tcBorders>
            <w:shd w:val="clear" w:color="auto" w:fill="auto"/>
            <w:noWrap/>
          </w:tcPr>
          <w:p w:rsidR="00593993" w:rsidRDefault="0058049C">
            <w:pPr>
              <w:spacing w:line="360" w:lineRule="auto"/>
              <w:ind w:left="420"/>
              <w:rPr>
                <w:rFonts w:ascii="Arial" w:hAnsi="Arial" w:cs="Arial"/>
                <w:color w:val="000000"/>
                <w:sz w:val="20"/>
                <w:szCs w:val="20"/>
              </w:rPr>
            </w:pPr>
            <w:r>
              <w:rPr>
                <w:rFonts w:ascii="Arial" w:hAnsi="Arial" w:cs="Arial"/>
                <w:color w:val="000000"/>
                <w:sz w:val="20"/>
                <w:szCs w:val="20"/>
              </w:rPr>
              <w:t>PRIME Belfast</w:t>
            </w:r>
          </w:p>
        </w:tc>
        <w:tc>
          <w:tcPr>
            <w:tcW w:w="1890" w:type="dxa"/>
            <w:tcBorders>
              <w:top w:val="nil"/>
              <w:bottom w:val="nil"/>
            </w:tcBorders>
            <w:shd w:val="clear" w:color="auto" w:fill="auto"/>
            <w:noWrap/>
            <w:vAlign w:val="bottom"/>
          </w:tcPr>
          <w:p w:rsidR="00593993" w:rsidRDefault="0058049C">
            <w:pPr>
              <w:spacing w:line="360" w:lineRule="auto"/>
              <w:jc w:val="center"/>
              <w:rPr>
                <w:rFonts w:ascii="Arial" w:hAnsi="Arial" w:cs="Arial"/>
                <w:color w:val="000000"/>
                <w:sz w:val="20"/>
                <w:szCs w:val="20"/>
              </w:rPr>
            </w:pPr>
            <w:r>
              <w:rPr>
                <w:rFonts w:ascii="Arial" w:hAnsi="Arial" w:cs="Arial"/>
                <w:color w:val="000000"/>
                <w:sz w:val="20"/>
                <w:szCs w:val="20"/>
              </w:rPr>
              <w:t>2,496 (20.8%)</w:t>
            </w:r>
          </w:p>
        </w:tc>
        <w:tc>
          <w:tcPr>
            <w:tcW w:w="1530" w:type="dxa"/>
            <w:tcBorders>
              <w:top w:val="nil"/>
              <w:bottom w:val="nil"/>
            </w:tcBorders>
          </w:tcPr>
          <w:p w:rsidR="00593993" w:rsidRDefault="00593993">
            <w:pPr>
              <w:spacing w:line="360" w:lineRule="auto"/>
              <w:jc w:val="center"/>
              <w:rPr>
                <w:rFonts w:ascii="Arial" w:hAnsi="Arial" w:cs="Arial"/>
                <w:color w:val="000000"/>
                <w:sz w:val="20"/>
                <w:szCs w:val="20"/>
              </w:rPr>
            </w:pPr>
          </w:p>
        </w:tc>
      </w:tr>
      <w:tr w:rsidR="00593993">
        <w:trPr>
          <w:trHeight w:val="300"/>
        </w:trPr>
        <w:tc>
          <w:tcPr>
            <w:tcW w:w="5485" w:type="dxa"/>
            <w:tcBorders>
              <w:top w:val="nil"/>
              <w:bottom w:val="nil"/>
            </w:tcBorders>
            <w:shd w:val="clear" w:color="auto" w:fill="auto"/>
            <w:noWrap/>
            <w:hideMark/>
          </w:tcPr>
          <w:p w:rsidR="00593993" w:rsidRDefault="0058049C">
            <w:pPr>
              <w:spacing w:line="360" w:lineRule="auto"/>
              <w:ind w:left="420"/>
              <w:rPr>
                <w:rFonts w:ascii="Arial" w:hAnsi="Arial" w:cs="Arial"/>
                <w:color w:val="000000"/>
                <w:sz w:val="20"/>
                <w:szCs w:val="20"/>
              </w:rPr>
            </w:pPr>
            <w:r>
              <w:rPr>
                <w:rFonts w:ascii="Arial" w:hAnsi="Arial" w:cs="Arial"/>
                <w:color w:val="000000"/>
                <w:sz w:val="20"/>
                <w:szCs w:val="20"/>
              </w:rPr>
              <w:t>KORA F4</w:t>
            </w:r>
          </w:p>
        </w:tc>
        <w:tc>
          <w:tcPr>
            <w:tcW w:w="1890" w:type="dxa"/>
            <w:tcBorders>
              <w:top w:val="nil"/>
              <w:bottom w:val="nil"/>
            </w:tcBorders>
            <w:shd w:val="clear" w:color="auto" w:fill="auto"/>
            <w:noWrap/>
            <w:vAlign w:val="bottom"/>
            <w:hideMark/>
          </w:tcPr>
          <w:p w:rsidR="00593993" w:rsidRDefault="0058049C">
            <w:pPr>
              <w:spacing w:line="360" w:lineRule="auto"/>
              <w:jc w:val="center"/>
              <w:rPr>
                <w:rFonts w:ascii="Arial" w:hAnsi="Arial" w:cs="Arial"/>
                <w:color w:val="000000"/>
                <w:sz w:val="20"/>
                <w:szCs w:val="20"/>
              </w:rPr>
            </w:pPr>
            <w:r>
              <w:rPr>
                <w:rFonts w:ascii="Arial" w:hAnsi="Arial" w:cs="Arial"/>
                <w:color w:val="000000"/>
                <w:sz w:val="20"/>
                <w:szCs w:val="20"/>
              </w:rPr>
              <w:t>2,174 (18.1%)</w:t>
            </w:r>
          </w:p>
        </w:tc>
        <w:tc>
          <w:tcPr>
            <w:tcW w:w="1530" w:type="dxa"/>
            <w:tcBorders>
              <w:top w:val="nil"/>
              <w:bottom w:val="nil"/>
            </w:tcBorders>
          </w:tcPr>
          <w:p w:rsidR="00593993" w:rsidRDefault="00593993">
            <w:pPr>
              <w:spacing w:line="360" w:lineRule="auto"/>
              <w:jc w:val="center"/>
              <w:rPr>
                <w:rFonts w:ascii="Arial" w:hAnsi="Arial" w:cs="Arial"/>
                <w:color w:val="000000"/>
                <w:sz w:val="20"/>
                <w:szCs w:val="20"/>
              </w:rPr>
            </w:pPr>
          </w:p>
        </w:tc>
      </w:tr>
      <w:tr w:rsidR="00593993">
        <w:trPr>
          <w:trHeight w:val="300"/>
        </w:trPr>
        <w:tc>
          <w:tcPr>
            <w:tcW w:w="5485" w:type="dxa"/>
            <w:tcBorders>
              <w:top w:val="nil"/>
              <w:bottom w:val="nil"/>
            </w:tcBorders>
            <w:shd w:val="clear" w:color="auto" w:fill="auto"/>
            <w:noWrap/>
          </w:tcPr>
          <w:p w:rsidR="00593993" w:rsidRDefault="0058049C">
            <w:pPr>
              <w:spacing w:line="360" w:lineRule="auto"/>
              <w:rPr>
                <w:rFonts w:ascii="Arial" w:hAnsi="Arial" w:cs="Arial"/>
                <w:color w:val="000000"/>
                <w:sz w:val="20"/>
                <w:szCs w:val="20"/>
              </w:rPr>
            </w:pPr>
            <w:r>
              <w:rPr>
                <w:rFonts w:ascii="Arial" w:hAnsi="Arial" w:cs="Arial"/>
                <w:color w:val="000000"/>
                <w:sz w:val="20"/>
                <w:szCs w:val="20"/>
              </w:rPr>
              <w:t xml:space="preserve">CT-proET-1, in </w:t>
            </w:r>
            <w:proofErr w:type="spellStart"/>
            <w:r>
              <w:rPr>
                <w:rFonts w:ascii="Arial" w:hAnsi="Arial" w:cs="Arial"/>
                <w:color w:val="000000"/>
                <w:sz w:val="20"/>
                <w:szCs w:val="20"/>
              </w:rPr>
              <w:t>pmol</w:t>
            </w:r>
            <w:proofErr w:type="spellEnd"/>
            <w:r>
              <w:rPr>
                <w:rFonts w:ascii="Arial" w:hAnsi="Arial" w:cs="Arial"/>
                <w:color w:val="000000"/>
                <w:sz w:val="20"/>
                <w:szCs w:val="20"/>
              </w:rPr>
              <w:t>/l (mean (SD))</w:t>
            </w:r>
          </w:p>
        </w:tc>
        <w:tc>
          <w:tcPr>
            <w:tcW w:w="1890" w:type="dxa"/>
            <w:tcBorders>
              <w:top w:val="nil"/>
              <w:bottom w:val="nil"/>
            </w:tcBorders>
            <w:shd w:val="clear" w:color="auto" w:fill="auto"/>
            <w:noWrap/>
            <w:vAlign w:val="center"/>
          </w:tcPr>
          <w:p w:rsidR="00593993" w:rsidRDefault="0058049C">
            <w:pPr>
              <w:spacing w:line="360" w:lineRule="auto"/>
              <w:jc w:val="center"/>
              <w:rPr>
                <w:rFonts w:ascii="Arial" w:hAnsi="Arial" w:cs="Arial"/>
                <w:color w:val="000000"/>
                <w:sz w:val="20"/>
                <w:szCs w:val="20"/>
              </w:rPr>
            </w:pPr>
            <w:r>
              <w:rPr>
                <w:rFonts w:ascii="Arial" w:hAnsi="Arial" w:cs="Arial"/>
                <w:color w:val="000000"/>
                <w:sz w:val="20"/>
                <w:szCs w:val="20"/>
              </w:rPr>
              <w:t>51.3 (13.5)</w:t>
            </w:r>
          </w:p>
        </w:tc>
        <w:tc>
          <w:tcPr>
            <w:tcW w:w="1530" w:type="dxa"/>
            <w:tcBorders>
              <w:top w:val="nil"/>
              <w:bottom w:val="nil"/>
            </w:tcBorders>
          </w:tcPr>
          <w:p w:rsidR="00593993" w:rsidRDefault="0058049C">
            <w:pPr>
              <w:spacing w:line="360" w:lineRule="auto"/>
              <w:jc w:val="center"/>
              <w:rPr>
                <w:rFonts w:ascii="Arial" w:hAnsi="Arial" w:cs="Arial"/>
                <w:color w:val="000000"/>
                <w:sz w:val="20"/>
                <w:szCs w:val="20"/>
              </w:rPr>
            </w:pPr>
            <w:r>
              <w:rPr>
                <w:rFonts w:ascii="Arial" w:hAnsi="Arial" w:cs="Arial"/>
                <w:color w:val="000000"/>
                <w:sz w:val="20"/>
                <w:szCs w:val="20"/>
              </w:rPr>
              <w:t>17.9%</w:t>
            </w:r>
          </w:p>
        </w:tc>
      </w:tr>
      <w:tr w:rsidR="00593993">
        <w:trPr>
          <w:trHeight w:val="300"/>
        </w:trPr>
        <w:tc>
          <w:tcPr>
            <w:tcW w:w="5485" w:type="dxa"/>
            <w:tcBorders>
              <w:top w:val="nil"/>
              <w:bottom w:val="nil"/>
            </w:tcBorders>
            <w:shd w:val="clear" w:color="auto" w:fill="auto"/>
            <w:noWrap/>
          </w:tcPr>
          <w:p w:rsidR="00593993" w:rsidRDefault="0058049C">
            <w:pPr>
              <w:spacing w:line="360" w:lineRule="auto"/>
              <w:rPr>
                <w:rFonts w:ascii="Arial" w:hAnsi="Arial" w:cs="Arial"/>
                <w:color w:val="000000"/>
                <w:sz w:val="20"/>
                <w:szCs w:val="20"/>
              </w:rPr>
            </w:pPr>
            <w:r>
              <w:rPr>
                <w:rFonts w:ascii="Arial" w:hAnsi="Arial" w:cs="Arial"/>
                <w:color w:val="000000"/>
                <w:sz w:val="20"/>
                <w:szCs w:val="20"/>
              </w:rPr>
              <w:t>MR-</w:t>
            </w:r>
            <w:proofErr w:type="spellStart"/>
            <w:r>
              <w:rPr>
                <w:rFonts w:ascii="Arial" w:hAnsi="Arial" w:cs="Arial"/>
                <w:color w:val="000000"/>
                <w:sz w:val="20"/>
                <w:szCs w:val="20"/>
              </w:rPr>
              <w:t>proADM</w:t>
            </w:r>
            <w:proofErr w:type="spellEnd"/>
            <w:r>
              <w:rPr>
                <w:rFonts w:ascii="Arial" w:hAnsi="Arial" w:cs="Arial"/>
                <w:color w:val="000000"/>
                <w:sz w:val="20"/>
                <w:szCs w:val="20"/>
              </w:rPr>
              <w:t>, in nmol/l (geometric mean (antilog SD))</w:t>
            </w:r>
          </w:p>
        </w:tc>
        <w:tc>
          <w:tcPr>
            <w:tcW w:w="1890" w:type="dxa"/>
            <w:tcBorders>
              <w:top w:val="nil"/>
              <w:bottom w:val="nil"/>
            </w:tcBorders>
            <w:shd w:val="clear" w:color="auto" w:fill="auto"/>
            <w:noWrap/>
            <w:vAlign w:val="center"/>
          </w:tcPr>
          <w:p w:rsidR="00593993" w:rsidRDefault="0058049C">
            <w:pPr>
              <w:spacing w:line="360" w:lineRule="auto"/>
              <w:jc w:val="center"/>
              <w:rPr>
                <w:rFonts w:ascii="Arial" w:hAnsi="Arial" w:cs="Arial"/>
                <w:color w:val="000000"/>
                <w:sz w:val="20"/>
                <w:szCs w:val="20"/>
              </w:rPr>
            </w:pPr>
            <w:r>
              <w:rPr>
                <w:rFonts w:ascii="Arial" w:hAnsi="Arial" w:cs="Arial"/>
                <w:color w:val="000000"/>
                <w:sz w:val="20"/>
                <w:szCs w:val="20"/>
              </w:rPr>
              <w:t>0.45 (1.31)</w:t>
            </w:r>
          </w:p>
        </w:tc>
        <w:tc>
          <w:tcPr>
            <w:tcW w:w="1530" w:type="dxa"/>
            <w:tcBorders>
              <w:top w:val="nil"/>
              <w:bottom w:val="nil"/>
            </w:tcBorders>
          </w:tcPr>
          <w:p w:rsidR="00593993" w:rsidRDefault="0058049C">
            <w:pPr>
              <w:spacing w:line="360" w:lineRule="auto"/>
              <w:jc w:val="center"/>
              <w:rPr>
                <w:rFonts w:ascii="Arial" w:hAnsi="Arial" w:cs="Arial"/>
                <w:color w:val="000000"/>
                <w:sz w:val="20"/>
                <w:szCs w:val="20"/>
              </w:rPr>
            </w:pPr>
            <w:r>
              <w:rPr>
                <w:rFonts w:ascii="Arial" w:hAnsi="Arial" w:cs="Arial"/>
                <w:color w:val="000000"/>
                <w:sz w:val="20"/>
                <w:szCs w:val="20"/>
              </w:rPr>
              <w:t>17.9%</w:t>
            </w:r>
          </w:p>
        </w:tc>
      </w:tr>
      <w:tr w:rsidR="00593993">
        <w:trPr>
          <w:trHeight w:val="300"/>
        </w:trPr>
        <w:tc>
          <w:tcPr>
            <w:tcW w:w="5485" w:type="dxa"/>
            <w:tcBorders>
              <w:top w:val="nil"/>
              <w:bottom w:val="nil"/>
            </w:tcBorders>
            <w:shd w:val="clear" w:color="auto" w:fill="auto"/>
            <w:noWrap/>
          </w:tcPr>
          <w:p w:rsidR="00593993" w:rsidRDefault="0058049C">
            <w:pPr>
              <w:spacing w:line="360" w:lineRule="auto"/>
              <w:rPr>
                <w:rFonts w:ascii="Arial" w:hAnsi="Arial" w:cs="Arial"/>
                <w:color w:val="000000"/>
                <w:sz w:val="20"/>
                <w:szCs w:val="20"/>
              </w:rPr>
            </w:pPr>
            <w:r>
              <w:rPr>
                <w:rFonts w:ascii="Arial" w:hAnsi="Arial" w:cs="Arial"/>
                <w:color w:val="000000"/>
                <w:sz w:val="20"/>
                <w:szCs w:val="20"/>
              </w:rPr>
              <w:t>Age, in years (mean (SD))</w:t>
            </w:r>
          </w:p>
        </w:tc>
        <w:tc>
          <w:tcPr>
            <w:tcW w:w="1890" w:type="dxa"/>
            <w:tcBorders>
              <w:top w:val="nil"/>
              <w:bottom w:val="nil"/>
            </w:tcBorders>
            <w:shd w:val="clear" w:color="auto" w:fill="auto"/>
            <w:noWrap/>
            <w:vAlign w:val="center"/>
          </w:tcPr>
          <w:p w:rsidR="00593993" w:rsidRDefault="0058049C">
            <w:pPr>
              <w:spacing w:line="360" w:lineRule="auto"/>
              <w:jc w:val="center"/>
              <w:rPr>
                <w:rFonts w:ascii="Arial" w:hAnsi="Arial" w:cs="Arial"/>
                <w:color w:val="000000"/>
                <w:sz w:val="20"/>
                <w:szCs w:val="20"/>
              </w:rPr>
            </w:pPr>
            <w:r>
              <w:rPr>
                <w:rFonts w:ascii="Arial" w:hAnsi="Arial" w:cs="Arial"/>
                <w:color w:val="000000"/>
                <w:sz w:val="20"/>
                <w:szCs w:val="20"/>
              </w:rPr>
              <w:t>49.4 (11.8)</w:t>
            </w:r>
          </w:p>
        </w:tc>
        <w:tc>
          <w:tcPr>
            <w:tcW w:w="1530" w:type="dxa"/>
            <w:tcBorders>
              <w:top w:val="nil"/>
              <w:bottom w:val="nil"/>
            </w:tcBorders>
          </w:tcPr>
          <w:p w:rsidR="00593993" w:rsidRDefault="0058049C">
            <w:pPr>
              <w:spacing w:line="360" w:lineRule="auto"/>
              <w:jc w:val="center"/>
              <w:rPr>
                <w:rFonts w:ascii="Arial" w:hAnsi="Arial" w:cs="Arial"/>
                <w:color w:val="000000"/>
                <w:sz w:val="20"/>
                <w:szCs w:val="20"/>
              </w:rPr>
            </w:pPr>
            <w:r>
              <w:rPr>
                <w:rFonts w:ascii="Arial" w:hAnsi="Arial" w:cs="Arial"/>
                <w:color w:val="000000"/>
                <w:sz w:val="20"/>
                <w:szCs w:val="20"/>
              </w:rPr>
              <w:t>0%</w:t>
            </w:r>
          </w:p>
        </w:tc>
      </w:tr>
      <w:tr w:rsidR="00593993">
        <w:trPr>
          <w:trHeight w:val="300"/>
        </w:trPr>
        <w:tc>
          <w:tcPr>
            <w:tcW w:w="5485" w:type="dxa"/>
            <w:tcBorders>
              <w:top w:val="nil"/>
              <w:bottom w:val="nil"/>
            </w:tcBorders>
            <w:shd w:val="clear" w:color="auto" w:fill="auto"/>
            <w:noWrap/>
          </w:tcPr>
          <w:p w:rsidR="00593993" w:rsidRDefault="0058049C">
            <w:pPr>
              <w:spacing w:line="360" w:lineRule="auto"/>
              <w:rPr>
                <w:rFonts w:ascii="Arial" w:hAnsi="Arial" w:cs="Arial"/>
                <w:color w:val="000000"/>
                <w:sz w:val="20"/>
                <w:szCs w:val="20"/>
              </w:rPr>
            </w:pPr>
            <w:r>
              <w:rPr>
                <w:rFonts w:ascii="Arial" w:hAnsi="Arial" w:cs="Arial"/>
                <w:color w:val="000000"/>
                <w:sz w:val="20"/>
                <w:szCs w:val="20"/>
              </w:rPr>
              <w:t>Male (N (%))</w:t>
            </w:r>
          </w:p>
        </w:tc>
        <w:tc>
          <w:tcPr>
            <w:tcW w:w="1890" w:type="dxa"/>
            <w:tcBorders>
              <w:top w:val="nil"/>
              <w:bottom w:val="nil"/>
            </w:tcBorders>
            <w:shd w:val="clear" w:color="auto" w:fill="auto"/>
            <w:noWrap/>
          </w:tcPr>
          <w:p w:rsidR="00593993" w:rsidRDefault="0058049C">
            <w:pPr>
              <w:spacing w:line="360" w:lineRule="auto"/>
              <w:jc w:val="center"/>
              <w:rPr>
                <w:rFonts w:ascii="Arial" w:hAnsi="Arial" w:cs="Arial"/>
                <w:color w:val="000000"/>
                <w:sz w:val="20"/>
                <w:szCs w:val="20"/>
              </w:rPr>
            </w:pPr>
            <w:r>
              <w:rPr>
                <w:rFonts w:ascii="Arial" w:hAnsi="Arial" w:cs="Arial"/>
                <w:color w:val="000000"/>
                <w:sz w:val="20"/>
                <w:szCs w:val="20"/>
              </w:rPr>
              <w:t>7,072 (58.9%)</w:t>
            </w:r>
          </w:p>
        </w:tc>
        <w:tc>
          <w:tcPr>
            <w:tcW w:w="1530" w:type="dxa"/>
            <w:tcBorders>
              <w:top w:val="nil"/>
              <w:bottom w:val="nil"/>
            </w:tcBorders>
          </w:tcPr>
          <w:p w:rsidR="00593993" w:rsidRDefault="0058049C">
            <w:pPr>
              <w:spacing w:line="360" w:lineRule="auto"/>
              <w:jc w:val="center"/>
              <w:rPr>
                <w:rFonts w:ascii="Arial" w:hAnsi="Arial" w:cs="Arial"/>
                <w:color w:val="000000"/>
                <w:sz w:val="20"/>
                <w:szCs w:val="20"/>
              </w:rPr>
            </w:pPr>
            <w:r>
              <w:rPr>
                <w:rFonts w:ascii="Arial" w:hAnsi="Arial" w:cs="Arial"/>
                <w:color w:val="000000"/>
                <w:sz w:val="20"/>
                <w:szCs w:val="20"/>
              </w:rPr>
              <w:t>0%</w:t>
            </w:r>
          </w:p>
        </w:tc>
      </w:tr>
      <w:tr w:rsidR="00593993">
        <w:trPr>
          <w:trHeight w:val="300"/>
        </w:trPr>
        <w:tc>
          <w:tcPr>
            <w:tcW w:w="5485" w:type="dxa"/>
            <w:tcBorders>
              <w:top w:val="nil"/>
              <w:bottom w:val="nil"/>
            </w:tcBorders>
            <w:shd w:val="clear" w:color="auto" w:fill="auto"/>
            <w:noWrap/>
            <w:hideMark/>
          </w:tcPr>
          <w:p w:rsidR="00593993" w:rsidRDefault="0058049C">
            <w:pPr>
              <w:spacing w:line="360" w:lineRule="auto"/>
              <w:rPr>
                <w:rFonts w:ascii="Arial" w:hAnsi="Arial" w:cs="Arial"/>
                <w:color w:val="000000"/>
                <w:sz w:val="20"/>
                <w:szCs w:val="20"/>
              </w:rPr>
            </w:pPr>
            <w:r>
              <w:rPr>
                <w:rFonts w:ascii="Arial" w:hAnsi="Arial" w:cs="Arial"/>
                <w:color w:val="000000"/>
                <w:sz w:val="20"/>
                <w:szCs w:val="20"/>
              </w:rPr>
              <w:t>Body mass index, in kg/m</w:t>
            </w:r>
            <w:r>
              <w:rPr>
                <w:rFonts w:ascii="Arial" w:hAnsi="Arial" w:cs="Arial"/>
                <w:color w:val="000000"/>
                <w:sz w:val="20"/>
                <w:szCs w:val="20"/>
                <w:vertAlign w:val="superscript"/>
              </w:rPr>
              <w:t>2</w:t>
            </w:r>
            <w:r>
              <w:rPr>
                <w:rFonts w:ascii="Arial" w:hAnsi="Arial" w:cs="Arial"/>
                <w:color w:val="000000"/>
                <w:sz w:val="20"/>
                <w:szCs w:val="20"/>
              </w:rPr>
              <w:t xml:space="preserve"> (mean (SD))</w:t>
            </w:r>
          </w:p>
        </w:tc>
        <w:tc>
          <w:tcPr>
            <w:tcW w:w="1890" w:type="dxa"/>
            <w:tcBorders>
              <w:top w:val="nil"/>
              <w:bottom w:val="nil"/>
            </w:tcBorders>
            <w:shd w:val="clear" w:color="auto" w:fill="auto"/>
            <w:noWrap/>
            <w:hideMark/>
          </w:tcPr>
          <w:p w:rsidR="00593993" w:rsidRDefault="0058049C">
            <w:pPr>
              <w:spacing w:line="360" w:lineRule="auto"/>
              <w:jc w:val="center"/>
              <w:rPr>
                <w:rFonts w:ascii="Arial" w:hAnsi="Arial" w:cs="Arial"/>
                <w:color w:val="000000"/>
                <w:sz w:val="20"/>
                <w:szCs w:val="20"/>
              </w:rPr>
            </w:pPr>
            <w:r>
              <w:rPr>
                <w:rFonts w:ascii="Arial" w:hAnsi="Arial" w:cs="Arial"/>
                <w:color w:val="000000"/>
                <w:sz w:val="20"/>
                <w:szCs w:val="20"/>
              </w:rPr>
              <w:t>26.5 (4.25)</w:t>
            </w:r>
          </w:p>
        </w:tc>
        <w:tc>
          <w:tcPr>
            <w:tcW w:w="1530" w:type="dxa"/>
            <w:tcBorders>
              <w:top w:val="nil"/>
              <w:bottom w:val="nil"/>
            </w:tcBorders>
          </w:tcPr>
          <w:p w:rsidR="00593993" w:rsidRDefault="0058049C">
            <w:pPr>
              <w:spacing w:line="360" w:lineRule="auto"/>
              <w:jc w:val="center"/>
              <w:rPr>
                <w:rFonts w:ascii="Arial" w:hAnsi="Arial" w:cs="Arial"/>
                <w:color w:val="000000"/>
                <w:sz w:val="20"/>
                <w:szCs w:val="20"/>
              </w:rPr>
            </w:pPr>
            <w:r>
              <w:rPr>
                <w:rFonts w:ascii="Arial" w:hAnsi="Arial" w:cs="Arial"/>
                <w:color w:val="000000"/>
                <w:sz w:val="20"/>
                <w:szCs w:val="20"/>
              </w:rPr>
              <w:t>0.1%</w:t>
            </w:r>
          </w:p>
        </w:tc>
      </w:tr>
      <w:tr w:rsidR="00593993">
        <w:trPr>
          <w:trHeight w:val="300"/>
        </w:trPr>
        <w:tc>
          <w:tcPr>
            <w:tcW w:w="5485" w:type="dxa"/>
            <w:tcBorders>
              <w:top w:val="nil"/>
              <w:bottom w:val="nil"/>
            </w:tcBorders>
            <w:shd w:val="clear" w:color="auto" w:fill="auto"/>
            <w:noWrap/>
          </w:tcPr>
          <w:p w:rsidR="00593993" w:rsidRDefault="0058049C">
            <w:pPr>
              <w:spacing w:line="360" w:lineRule="auto"/>
              <w:rPr>
                <w:rFonts w:ascii="Arial" w:hAnsi="Arial" w:cs="Arial"/>
                <w:color w:val="000000"/>
                <w:sz w:val="20"/>
                <w:szCs w:val="20"/>
              </w:rPr>
            </w:pPr>
            <w:r>
              <w:rPr>
                <w:rFonts w:ascii="Arial" w:hAnsi="Arial" w:cs="Arial"/>
                <w:color w:val="000000"/>
                <w:sz w:val="20"/>
                <w:szCs w:val="20"/>
              </w:rPr>
              <w:t xml:space="preserve">Actual hypertension </w:t>
            </w:r>
            <w:r>
              <w:rPr>
                <w:rFonts w:ascii="Arial" w:hAnsi="Arial" w:cs="Arial"/>
                <w:color w:val="000000"/>
                <w:sz w:val="20"/>
                <w:szCs w:val="20"/>
                <w:vertAlign w:val="superscript"/>
              </w:rPr>
              <w:t>a</w:t>
            </w:r>
            <w:r>
              <w:rPr>
                <w:rFonts w:ascii="Arial" w:hAnsi="Arial" w:cs="Arial"/>
                <w:color w:val="000000"/>
                <w:sz w:val="20"/>
                <w:szCs w:val="20"/>
              </w:rPr>
              <w:t xml:space="preserve"> (N (%))</w:t>
            </w:r>
          </w:p>
        </w:tc>
        <w:tc>
          <w:tcPr>
            <w:tcW w:w="1890" w:type="dxa"/>
            <w:tcBorders>
              <w:top w:val="nil"/>
              <w:bottom w:val="nil"/>
            </w:tcBorders>
            <w:shd w:val="clear" w:color="auto" w:fill="auto"/>
            <w:noWrap/>
          </w:tcPr>
          <w:p w:rsidR="00593993" w:rsidRDefault="0058049C">
            <w:pPr>
              <w:spacing w:line="360" w:lineRule="auto"/>
              <w:jc w:val="center"/>
              <w:rPr>
                <w:rFonts w:ascii="Arial" w:hAnsi="Arial" w:cs="Arial"/>
                <w:color w:val="000000"/>
                <w:sz w:val="20"/>
                <w:szCs w:val="20"/>
              </w:rPr>
            </w:pPr>
            <w:r>
              <w:rPr>
                <w:rFonts w:ascii="Arial" w:hAnsi="Arial" w:cs="Arial"/>
                <w:color w:val="000000"/>
                <w:sz w:val="20"/>
                <w:szCs w:val="20"/>
              </w:rPr>
              <w:t>4,886 (41.0%)</w:t>
            </w:r>
          </w:p>
        </w:tc>
        <w:tc>
          <w:tcPr>
            <w:tcW w:w="1530" w:type="dxa"/>
            <w:tcBorders>
              <w:top w:val="nil"/>
              <w:bottom w:val="nil"/>
            </w:tcBorders>
          </w:tcPr>
          <w:p w:rsidR="00593993" w:rsidRDefault="0058049C">
            <w:pPr>
              <w:spacing w:line="360" w:lineRule="auto"/>
              <w:jc w:val="center"/>
              <w:rPr>
                <w:rFonts w:ascii="Arial" w:hAnsi="Arial" w:cs="Arial"/>
                <w:color w:val="000000"/>
                <w:sz w:val="20"/>
                <w:szCs w:val="20"/>
              </w:rPr>
            </w:pPr>
            <w:r>
              <w:rPr>
                <w:rFonts w:ascii="Arial" w:hAnsi="Arial" w:cs="Arial"/>
                <w:color w:val="000000"/>
                <w:sz w:val="20"/>
                <w:szCs w:val="20"/>
              </w:rPr>
              <w:t>0.7%</w:t>
            </w:r>
          </w:p>
        </w:tc>
      </w:tr>
      <w:tr w:rsidR="00593993">
        <w:trPr>
          <w:trHeight w:val="300"/>
        </w:trPr>
        <w:tc>
          <w:tcPr>
            <w:tcW w:w="5485" w:type="dxa"/>
            <w:tcBorders>
              <w:top w:val="nil"/>
              <w:bottom w:val="nil"/>
            </w:tcBorders>
            <w:shd w:val="clear" w:color="auto" w:fill="auto"/>
            <w:noWrap/>
            <w:hideMark/>
          </w:tcPr>
          <w:p w:rsidR="00593993" w:rsidRDefault="0058049C">
            <w:pPr>
              <w:spacing w:line="360" w:lineRule="auto"/>
              <w:rPr>
                <w:rFonts w:ascii="Arial" w:hAnsi="Arial" w:cs="Arial"/>
                <w:color w:val="000000"/>
                <w:sz w:val="20"/>
                <w:szCs w:val="20"/>
              </w:rPr>
            </w:pPr>
            <w:r>
              <w:rPr>
                <w:rFonts w:ascii="Arial" w:hAnsi="Arial" w:cs="Arial"/>
                <w:color w:val="000000"/>
                <w:sz w:val="20"/>
                <w:szCs w:val="20"/>
              </w:rPr>
              <w:t>Systolic blood pressure, in mmHg (mean (SD))</w:t>
            </w:r>
          </w:p>
        </w:tc>
        <w:tc>
          <w:tcPr>
            <w:tcW w:w="1890" w:type="dxa"/>
            <w:tcBorders>
              <w:top w:val="nil"/>
              <w:bottom w:val="nil"/>
            </w:tcBorders>
            <w:shd w:val="clear" w:color="auto" w:fill="auto"/>
            <w:noWrap/>
            <w:vAlign w:val="center"/>
            <w:hideMark/>
          </w:tcPr>
          <w:p w:rsidR="00593993" w:rsidRDefault="0058049C">
            <w:pPr>
              <w:spacing w:line="360" w:lineRule="auto"/>
              <w:jc w:val="center"/>
              <w:rPr>
                <w:rFonts w:ascii="Arial" w:hAnsi="Arial" w:cs="Arial"/>
                <w:color w:val="000000"/>
                <w:sz w:val="20"/>
                <w:szCs w:val="20"/>
              </w:rPr>
            </w:pPr>
            <w:r>
              <w:rPr>
                <w:rFonts w:ascii="Arial" w:hAnsi="Arial" w:cs="Arial"/>
                <w:color w:val="000000"/>
                <w:sz w:val="20"/>
                <w:szCs w:val="20"/>
              </w:rPr>
              <w:t>132.1 (20.1)</w:t>
            </w:r>
          </w:p>
        </w:tc>
        <w:tc>
          <w:tcPr>
            <w:tcW w:w="1530" w:type="dxa"/>
            <w:tcBorders>
              <w:top w:val="nil"/>
              <w:bottom w:val="nil"/>
            </w:tcBorders>
          </w:tcPr>
          <w:p w:rsidR="00593993" w:rsidRDefault="0058049C">
            <w:pPr>
              <w:spacing w:line="360" w:lineRule="auto"/>
              <w:jc w:val="center"/>
              <w:rPr>
                <w:rFonts w:ascii="Arial" w:hAnsi="Arial" w:cs="Arial"/>
                <w:color w:val="000000"/>
                <w:sz w:val="20"/>
                <w:szCs w:val="20"/>
              </w:rPr>
            </w:pPr>
            <w:r>
              <w:rPr>
                <w:rFonts w:ascii="Arial" w:hAnsi="Arial" w:cs="Arial"/>
                <w:color w:val="000000"/>
                <w:sz w:val="20"/>
                <w:szCs w:val="20"/>
              </w:rPr>
              <w:t>0.1%</w:t>
            </w:r>
          </w:p>
        </w:tc>
      </w:tr>
      <w:tr w:rsidR="00593993">
        <w:trPr>
          <w:trHeight w:val="300"/>
        </w:trPr>
        <w:tc>
          <w:tcPr>
            <w:tcW w:w="5485" w:type="dxa"/>
            <w:tcBorders>
              <w:top w:val="nil"/>
              <w:bottom w:val="nil"/>
            </w:tcBorders>
            <w:shd w:val="clear" w:color="auto" w:fill="auto"/>
            <w:noWrap/>
            <w:hideMark/>
          </w:tcPr>
          <w:p w:rsidR="00593993" w:rsidRDefault="0058049C">
            <w:pPr>
              <w:spacing w:line="360" w:lineRule="auto"/>
              <w:rPr>
                <w:rFonts w:ascii="Arial" w:hAnsi="Arial" w:cs="Arial"/>
                <w:color w:val="000000"/>
                <w:sz w:val="20"/>
                <w:szCs w:val="20"/>
              </w:rPr>
            </w:pPr>
            <w:r>
              <w:rPr>
                <w:rFonts w:ascii="Arial" w:hAnsi="Arial" w:cs="Arial"/>
                <w:color w:val="000000"/>
                <w:sz w:val="20"/>
                <w:szCs w:val="20"/>
              </w:rPr>
              <w:t>Diastolic blood pressure, in mmHg (mean (SD))</w:t>
            </w:r>
          </w:p>
        </w:tc>
        <w:tc>
          <w:tcPr>
            <w:tcW w:w="1890" w:type="dxa"/>
            <w:tcBorders>
              <w:top w:val="nil"/>
              <w:bottom w:val="nil"/>
            </w:tcBorders>
            <w:shd w:val="clear" w:color="auto" w:fill="auto"/>
            <w:noWrap/>
            <w:vAlign w:val="center"/>
            <w:hideMark/>
          </w:tcPr>
          <w:p w:rsidR="00593993" w:rsidRDefault="0058049C">
            <w:pPr>
              <w:spacing w:line="360" w:lineRule="auto"/>
              <w:jc w:val="center"/>
              <w:rPr>
                <w:rFonts w:ascii="Arial" w:hAnsi="Arial" w:cs="Arial"/>
                <w:color w:val="000000"/>
                <w:sz w:val="20"/>
                <w:szCs w:val="20"/>
              </w:rPr>
            </w:pPr>
            <w:r>
              <w:rPr>
                <w:rFonts w:ascii="Arial" w:hAnsi="Arial" w:cs="Arial"/>
                <w:color w:val="000000"/>
                <w:sz w:val="20"/>
                <w:szCs w:val="20"/>
              </w:rPr>
              <w:t>81.0 (11.3)</w:t>
            </w:r>
          </w:p>
        </w:tc>
        <w:tc>
          <w:tcPr>
            <w:tcW w:w="1530" w:type="dxa"/>
            <w:tcBorders>
              <w:top w:val="nil"/>
              <w:bottom w:val="nil"/>
            </w:tcBorders>
          </w:tcPr>
          <w:p w:rsidR="00593993" w:rsidRDefault="0058049C">
            <w:pPr>
              <w:spacing w:line="360" w:lineRule="auto"/>
              <w:jc w:val="center"/>
              <w:rPr>
                <w:rFonts w:ascii="Arial" w:hAnsi="Arial" w:cs="Arial"/>
                <w:color w:val="000000"/>
                <w:sz w:val="20"/>
                <w:szCs w:val="20"/>
              </w:rPr>
            </w:pPr>
            <w:r>
              <w:rPr>
                <w:rFonts w:ascii="Arial" w:hAnsi="Arial" w:cs="Arial"/>
                <w:color w:val="000000"/>
                <w:sz w:val="20"/>
                <w:szCs w:val="20"/>
              </w:rPr>
              <w:t>0.1%</w:t>
            </w:r>
          </w:p>
        </w:tc>
      </w:tr>
      <w:tr w:rsidR="00593993">
        <w:trPr>
          <w:trHeight w:val="300"/>
        </w:trPr>
        <w:tc>
          <w:tcPr>
            <w:tcW w:w="5485" w:type="dxa"/>
            <w:tcBorders>
              <w:top w:val="nil"/>
              <w:bottom w:val="nil"/>
            </w:tcBorders>
            <w:shd w:val="clear" w:color="auto" w:fill="auto"/>
            <w:noWrap/>
          </w:tcPr>
          <w:p w:rsidR="00593993" w:rsidRDefault="0058049C">
            <w:pPr>
              <w:spacing w:line="360" w:lineRule="auto"/>
              <w:rPr>
                <w:rFonts w:ascii="Arial" w:hAnsi="Arial" w:cs="Arial"/>
                <w:color w:val="000000"/>
                <w:sz w:val="20"/>
                <w:szCs w:val="20"/>
              </w:rPr>
            </w:pPr>
            <w:r>
              <w:rPr>
                <w:rFonts w:ascii="Arial" w:hAnsi="Arial" w:cs="Arial"/>
                <w:color w:val="000000"/>
                <w:sz w:val="20"/>
                <w:szCs w:val="20"/>
              </w:rPr>
              <w:t>Use of antihypertensive medication (N (%))</w:t>
            </w:r>
          </w:p>
        </w:tc>
        <w:tc>
          <w:tcPr>
            <w:tcW w:w="1890" w:type="dxa"/>
            <w:tcBorders>
              <w:top w:val="nil"/>
              <w:bottom w:val="nil"/>
            </w:tcBorders>
            <w:shd w:val="clear" w:color="auto" w:fill="auto"/>
            <w:noWrap/>
            <w:vAlign w:val="bottom"/>
          </w:tcPr>
          <w:p w:rsidR="00593993" w:rsidRDefault="0058049C">
            <w:pPr>
              <w:spacing w:line="360" w:lineRule="auto"/>
              <w:jc w:val="center"/>
              <w:rPr>
                <w:rFonts w:ascii="Arial" w:hAnsi="Arial" w:cs="Arial"/>
                <w:color w:val="000000"/>
                <w:sz w:val="20"/>
                <w:szCs w:val="20"/>
              </w:rPr>
            </w:pPr>
            <w:r>
              <w:rPr>
                <w:rFonts w:ascii="Arial" w:hAnsi="Arial" w:cs="Arial"/>
                <w:color w:val="000000"/>
                <w:sz w:val="20"/>
                <w:szCs w:val="20"/>
              </w:rPr>
              <w:t>1,294 (11.0%)</w:t>
            </w:r>
          </w:p>
        </w:tc>
        <w:tc>
          <w:tcPr>
            <w:tcW w:w="1530" w:type="dxa"/>
            <w:tcBorders>
              <w:top w:val="nil"/>
              <w:bottom w:val="nil"/>
            </w:tcBorders>
          </w:tcPr>
          <w:p w:rsidR="00593993" w:rsidRDefault="0058049C">
            <w:pPr>
              <w:spacing w:line="360" w:lineRule="auto"/>
              <w:jc w:val="center"/>
              <w:rPr>
                <w:rFonts w:ascii="Arial" w:hAnsi="Arial" w:cs="Arial"/>
                <w:color w:val="000000"/>
                <w:sz w:val="20"/>
                <w:szCs w:val="20"/>
              </w:rPr>
            </w:pPr>
            <w:r>
              <w:rPr>
                <w:rFonts w:ascii="Arial" w:hAnsi="Arial" w:cs="Arial"/>
                <w:color w:val="000000"/>
                <w:sz w:val="20"/>
                <w:szCs w:val="20"/>
              </w:rPr>
              <w:t>1.6%</w:t>
            </w:r>
          </w:p>
        </w:tc>
      </w:tr>
      <w:tr w:rsidR="00593993">
        <w:trPr>
          <w:trHeight w:val="300"/>
        </w:trPr>
        <w:tc>
          <w:tcPr>
            <w:tcW w:w="5485" w:type="dxa"/>
            <w:tcBorders>
              <w:top w:val="nil"/>
              <w:bottom w:val="nil"/>
            </w:tcBorders>
            <w:shd w:val="clear" w:color="auto" w:fill="auto"/>
            <w:noWrap/>
          </w:tcPr>
          <w:p w:rsidR="00593993" w:rsidRDefault="0058049C">
            <w:pPr>
              <w:spacing w:line="360" w:lineRule="auto"/>
              <w:rPr>
                <w:rFonts w:ascii="Arial" w:hAnsi="Arial" w:cs="Arial"/>
                <w:color w:val="000000"/>
                <w:sz w:val="20"/>
                <w:szCs w:val="20"/>
              </w:rPr>
            </w:pPr>
            <w:r>
              <w:rPr>
                <w:rFonts w:ascii="Arial" w:hAnsi="Arial" w:cs="Arial"/>
                <w:color w:val="000000"/>
                <w:sz w:val="20"/>
                <w:szCs w:val="20"/>
              </w:rPr>
              <w:t>Current smoker (N (%))</w:t>
            </w:r>
          </w:p>
        </w:tc>
        <w:tc>
          <w:tcPr>
            <w:tcW w:w="1890" w:type="dxa"/>
            <w:tcBorders>
              <w:top w:val="nil"/>
              <w:bottom w:val="nil"/>
            </w:tcBorders>
            <w:shd w:val="clear" w:color="auto" w:fill="auto"/>
            <w:noWrap/>
            <w:vAlign w:val="bottom"/>
          </w:tcPr>
          <w:p w:rsidR="00593993" w:rsidRDefault="0058049C">
            <w:pPr>
              <w:spacing w:line="360" w:lineRule="auto"/>
              <w:jc w:val="center"/>
              <w:rPr>
                <w:rFonts w:ascii="Arial" w:hAnsi="Arial" w:cs="Arial"/>
                <w:color w:val="000000"/>
                <w:sz w:val="20"/>
                <w:szCs w:val="20"/>
              </w:rPr>
            </w:pPr>
            <w:r>
              <w:rPr>
                <w:rFonts w:ascii="Arial" w:hAnsi="Arial" w:cs="Arial"/>
                <w:color w:val="000000"/>
                <w:sz w:val="20"/>
                <w:szCs w:val="20"/>
              </w:rPr>
              <w:t>3,234 (26.9%)</w:t>
            </w:r>
          </w:p>
        </w:tc>
        <w:tc>
          <w:tcPr>
            <w:tcW w:w="1530" w:type="dxa"/>
            <w:tcBorders>
              <w:top w:val="nil"/>
              <w:bottom w:val="nil"/>
            </w:tcBorders>
          </w:tcPr>
          <w:p w:rsidR="00593993" w:rsidRDefault="0058049C">
            <w:pPr>
              <w:spacing w:line="360" w:lineRule="auto"/>
              <w:jc w:val="center"/>
              <w:rPr>
                <w:rFonts w:ascii="Arial" w:hAnsi="Arial" w:cs="Arial"/>
                <w:color w:val="000000"/>
                <w:sz w:val="20"/>
                <w:szCs w:val="20"/>
              </w:rPr>
            </w:pPr>
            <w:r>
              <w:rPr>
                <w:rFonts w:ascii="Arial" w:hAnsi="Arial" w:cs="Arial"/>
                <w:color w:val="000000"/>
                <w:sz w:val="20"/>
                <w:szCs w:val="20"/>
              </w:rPr>
              <w:t>0%</w:t>
            </w:r>
          </w:p>
        </w:tc>
      </w:tr>
      <w:tr w:rsidR="00593993">
        <w:trPr>
          <w:trHeight w:val="300"/>
        </w:trPr>
        <w:tc>
          <w:tcPr>
            <w:tcW w:w="5485" w:type="dxa"/>
            <w:tcBorders>
              <w:top w:val="nil"/>
              <w:bottom w:val="nil"/>
            </w:tcBorders>
            <w:shd w:val="clear" w:color="auto" w:fill="auto"/>
            <w:noWrap/>
            <w:hideMark/>
          </w:tcPr>
          <w:p w:rsidR="00593993" w:rsidRDefault="0058049C">
            <w:pPr>
              <w:spacing w:line="360" w:lineRule="auto"/>
              <w:rPr>
                <w:rFonts w:ascii="Arial" w:hAnsi="Arial" w:cs="Arial"/>
                <w:color w:val="000000"/>
                <w:sz w:val="20"/>
                <w:szCs w:val="20"/>
              </w:rPr>
            </w:pPr>
            <w:r>
              <w:rPr>
                <w:rFonts w:ascii="Arial" w:hAnsi="Arial" w:cs="Arial"/>
                <w:color w:val="000000"/>
                <w:sz w:val="20"/>
                <w:szCs w:val="20"/>
              </w:rPr>
              <w:t>Total cholesterol, in mmol/l (mean (SD))</w:t>
            </w:r>
          </w:p>
        </w:tc>
        <w:tc>
          <w:tcPr>
            <w:tcW w:w="1890" w:type="dxa"/>
            <w:tcBorders>
              <w:top w:val="nil"/>
              <w:bottom w:val="nil"/>
            </w:tcBorders>
            <w:shd w:val="clear" w:color="auto" w:fill="auto"/>
            <w:noWrap/>
            <w:hideMark/>
          </w:tcPr>
          <w:p w:rsidR="00593993" w:rsidRDefault="0058049C">
            <w:pPr>
              <w:spacing w:line="360" w:lineRule="auto"/>
              <w:jc w:val="center"/>
              <w:rPr>
                <w:rFonts w:ascii="Arial" w:hAnsi="Arial" w:cs="Arial"/>
                <w:color w:val="000000"/>
                <w:sz w:val="20"/>
                <w:szCs w:val="20"/>
              </w:rPr>
            </w:pPr>
            <w:r>
              <w:rPr>
                <w:rFonts w:ascii="Arial" w:hAnsi="Arial" w:cs="Arial"/>
                <w:color w:val="000000"/>
                <w:sz w:val="20"/>
                <w:szCs w:val="20"/>
              </w:rPr>
              <w:t>5.59 (1.05)</w:t>
            </w:r>
          </w:p>
        </w:tc>
        <w:tc>
          <w:tcPr>
            <w:tcW w:w="1530" w:type="dxa"/>
            <w:tcBorders>
              <w:top w:val="nil"/>
              <w:bottom w:val="nil"/>
            </w:tcBorders>
          </w:tcPr>
          <w:p w:rsidR="00593993" w:rsidRDefault="0058049C">
            <w:pPr>
              <w:spacing w:line="360" w:lineRule="auto"/>
              <w:jc w:val="center"/>
              <w:rPr>
                <w:rFonts w:ascii="Arial" w:hAnsi="Arial" w:cs="Arial"/>
                <w:color w:val="000000"/>
                <w:sz w:val="20"/>
                <w:szCs w:val="20"/>
              </w:rPr>
            </w:pPr>
            <w:r>
              <w:rPr>
                <w:rFonts w:ascii="Arial" w:hAnsi="Arial" w:cs="Arial"/>
                <w:color w:val="000000"/>
                <w:sz w:val="20"/>
                <w:szCs w:val="20"/>
              </w:rPr>
              <w:t>0.4%</w:t>
            </w:r>
          </w:p>
        </w:tc>
      </w:tr>
      <w:tr w:rsidR="00593993">
        <w:trPr>
          <w:trHeight w:val="300"/>
        </w:trPr>
        <w:tc>
          <w:tcPr>
            <w:tcW w:w="5485" w:type="dxa"/>
            <w:tcBorders>
              <w:top w:val="nil"/>
              <w:bottom w:val="nil"/>
            </w:tcBorders>
            <w:shd w:val="clear" w:color="auto" w:fill="auto"/>
            <w:noWrap/>
            <w:hideMark/>
          </w:tcPr>
          <w:p w:rsidR="00593993" w:rsidRDefault="0058049C">
            <w:pPr>
              <w:spacing w:line="360" w:lineRule="auto"/>
              <w:rPr>
                <w:rFonts w:ascii="Arial" w:hAnsi="Arial" w:cs="Arial"/>
                <w:color w:val="000000"/>
                <w:sz w:val="20"/>
                <w:szCs w:val="20"/>
              </w:rPr>
            </w:pPr>
            <w:r>
              <w:rPr>
                <w:rFonts w:ascii="Arial" w:hAnsi="Arial" w:cs="Arial"/>
                <w:color w:val="000000"/>
                <w:sz w:val="20"/>
                <w:szCs w:val="20"/>
              </w:rPr>
              <w:t>HDL, in mmol/l (mean (SD))</w:t>
            </w:r>
          </w:p>
        </w:tc>
        <w:tc>
          <w:tcPr>
            <w:tcW w:w="1890" w:type="dxa"/>
            <w:tcBorders>
              <w:top w:val="nil"/>
              <w:bottom w:val="nil"/>
            </w:tcBorders>
            <w:shd w:val="clear" w:color="auto" w:fill="auto"/>
            <w:noWrap/>
            <w:hideMark/>
          </w:tcPr>
          <w:p w:rsidR="00593993" w:rsidRDefault="0058049C">
            <w:pPr>
              <w:spacing w:line="360" w:lineRule="auto"/>
              <w:jc w:val="center"/>
              <w:rPr>
                <w:rFonts w:ascii="Arial" w:hAnsi="Arial" w:cs="Arial"/>
                <w:color w:val="000000"/>
                <w:sz w:val="20"/>
                <w:szCs w:val="20"/>
              </w:rPr>
            </w:pPr>
            <w:r>
              <w:rPr>
                <w:rFonts w:ascii="Arial" w:hAnsi="Arial" w:cs="Arial"/>
                <w:color w:val="000000"/>
                <w:sz w:val="20"/>
                <w:szCs w:val="20"/>
              </w:rPr>
              <w:t>1.38 (0.37)</w:t>
            </w:r>
          </w:p>
        </w:tc>
        <w:tc>
          <w:tcPr>
            <w:tcW w:w="1530" w:type="dxa"/>
            <w:tcBorders>
              <w:top w:val="nil"/>
              <w:bottom w:val="nil"/>
            </w:tcBorders>
          </w:tcPr>
          <w:p w:rsidR="00593993" w:rsidRDefault="0058049C">
            <w:pPr>
              <w:spacing w:line="360" w:lineRule="auto"/>
              <w:jc w:val="center"/>
              <w:rPr>
                <w:rFonts w:ascii="Arial" w:hAnsi="Arial" w:cs="Arial"/>
                <w:color w:val="000000"/>
                <w:sz w:val="20"/>
                <w:szCs w:val="20"/>
              </w:rPr>
            </w:pPr>
            <w:r>
              <w:rPr>
                <w:rFonts w:ascii="Arial" w:hAnsi="Arial" w:cs="Arial"/>
                <w:color w:val="000000"/>
                <w:sz w:val="20"/>
                <w:szCs w:val="20"/>
              </w:rPr>
              <w:t>0.4%</w:t>
            </w:r>
          </w:p>
        </w:tc>
      </w:tr>
      <w:tr w:rsidR="00593993">
        <w:trPr>
          <w:trHeight w:val="300"/>
        </w:trPr>
        <w:tc>
          <w:tcPr>
            <w:tcW w:w="5485" w:type="dxa"/>
            <w:tcBorders>
              <w:top w:val="nil"/>
              <w:bottom w:val="nil"/>
            </w:tcBorders>
            <w:shd w:val="clear" w:color="auto" w:fill="auto"/>
            <w:noWrap/>
          </w:tcPr>
          <w:p w:rsidR="00593993" w:rsidRDefault="0058049C">
            <w:pPr>
              <w:spacing w:line="360" w:lineRule="auto"/>
              <w:rPr>
                <w:rFonts w:ascii="Arial" w:hAnsi="Arial" w:cs="Arial"/>
                <w:color w:val="000000"/>
                <w:sz w:val="20"/>
                <w:szCs w:val="20"/>
              </w:rPr>
            </w:pPr>
            <w:r>
              <w:rPr>
                <w:rFonts w:ascii="Arial" w:hAnsi="Arial" w:cs="Arial"/>
                <w:color w:val="000000"/>
                <w:sz w:val="20"/>
                <w:szCs w:val="20"/>
              </w:rPr>
              <w:t>eGFR (ml/min/1.73m</w:t>
            </w:r>
            <w:r>
              <w:rPr>
                <w:rFonts w:ascii="Arial" w:hAnsi="Arial" w:cs="Arial"/>
                <w:color w:val="000000"/>
                <w:sz w:val="20"/>
                <w:szCs w:val="20"/>
                <w:vertAlign w:val="superscript"/>
              </w:rPr>
              <w:t>2</w:t>
            </w:r>
            <w:r>
              <w:rPr>
                <w:rFonts w:ascii="Arial" w:hAnsi="Arial" w:cs="Arial"/>
                <w:color w:val="000000"/>
                <w:sz w:val="20"/>
                <w:szCs w:val="20"/>
              </w:rPr>
              <w:t>) (mean (SD))</w:t>
            </w:r>
          </w:p>
        </w:tc>
        <w:tc>
          <w:tcPr>
            <w:tcW w:w="1890" w:type="dxa"/>
            <w:tcBorders>
              <w:top w:val="nil"/>
              <w:bottom w:val="nil"/>
            </w:tcBorders>
            <w:shd w:val="clear" w:color="auto" w:fill="auto"/>
            <w:noWrap/>
          </w:tcPr>
          <w:p w:rsidR="00593993" w:rsidRDefault="0058049C">
            <w:pPr>
              <w:spacing w:line="360" w:lineRule="auto"/>
              <w:jc w:val="center"/>
              <w:rPr>
                <w:rFonts w:ascii="Arial" w:hAnsi="Arial" w:cs="Arial"/>
                <w:color w:val="000000"/>
                <w:sz w:val="20"/>
                <w:szCs w:val="20"/>
              </w:rPr>
            </w:pPr>
            <w:r>
              <w:rPr>
                <w:rFonts w:ascii="Arial" w:hAnsi="Arial" w:cs="Arial"/>
                <w:color w:val="000000"/>
                <w:sz w:val="20"/>
                <w:szCs w:val="20"/>
              </w:rPr>
              <w:t>89.5 (19.1)</w:t>
            </w:r>
          </w:p>
        </w:tc>
        <w:tc>
          <w:tcPr>
            <w:tcW w:w="1530" w:type="dxa"/>
            <w:tcBorders>
              <w:top w:val="nil"/>
              <w:bottom w:val="nil"/>
            </w:tcBorders>
          </w:tcPr>
          <w:p w:rsidR="00593993" w:rsidRDefault="0058049C">
            <w:pPr>
              <w:spacing w:line="360" w:lineRule="auto"/>
              <w:jc w:val="center"/>
              <w:rPr>
                <w:rFonts w:ascii="Arial" w:hAnsi="Arial" w:cs="Arial"/>
                <w:color w:val="000000"/>
                <w:sz w:val="20"/>
                <w:szCs w:val="20"/>
              </w:rPr>
            </w:pPr>
            <w:r>
              <w:rPr>
                <w:rFonts w:ascii="Arial" w:hAnsi="Arial" w:cs="Arial"/>
                <w:color w:val="000000"/>
                <w:sz w:val="20"/>
                <w:szCs w:val="20"/>
              </w:rPr>
              <w:t>10.5%</w:t>
            </w:r>
          </w:p>
        </w:tc>
      </w:tr>
      <w:tr w:rsidR="00593993">
        <w:trPr>
          <w:trHeight w:val="300"/>
        </w:trPr>
        <w:tc>
          <w:tcPr>
            <w:tcW w:w="5485" w:type="dxa"/>
            <w:tcBorders>
              <w:top w:val="nil"/>
              <w:bottom w:val="nil"/>
            </w:tcBorders>
            <w:shd w:val="clear" w:color="auto" w:fill="auto"/>
            <w:noWrap/>
          </w:tcPr>
          <w:p w:rsidR="00593993" w:rsidRDefault="0058049C">
            <w:pPr>
              <w:spacing w:line="360" w:lineRule="auto"/>
              <w:rPr>
                <w:rFonts w:ascii="Arial" w:hAnsi="Arial" w:cs="Arial"/>
                <w:color w:val="000000"/>
                <w:sz w:val="20"/>
                <w:szCs w:val="20"/>
              </w:rPr>
            </w:pPr>
            <w:proofErr w:type="spellStart"/>
            <w:r>
              <w:rPr>
                <w:rFonts w:ascii="Arial" w:hAnsi="Arial" w:cs="Arial"/>
                <w:color w:val="000000"/>
                <w:sz w:val="20"/>
                <w:szCs w:val="20"/>
              </w:rPr>
              <w:t>hsCRP</w:t>
            </w:r>
            <w:proofErr w:type="spellEnd"/>
            <w:r>
              <w:rPr>
                <w:rFonts w:ascii="Arial" w:hAnsi="Arial" w:cs="Arial"/>
                <w:color w:val="000000"/>
                <w:sz w:val="20"/>
                <w:szCs w:val="20"/>
              </w:rPr>
              <w:t xml:space="preserve"> (mg/l) (geometric mean (antilog SD))</w:t>
            </w:r>
          </w:p>
        </w:tc>
        <w:tc>
          <w:tcPr>
            <w:tcW w:w="1890" w:type="dxa"/>
            <w:tcBorders>
              <w:top w:val="nil"/>
              <w:bottom w:val="nil"/>
            </w:tcBorders>
            <w:shd w:val="clear" w:color="auto" w:fill="auto"/>
            <w:noWrap/>
          </w:tcPr>
          <w:p w:rsidR="00593993" w:rsidRDefault="0058049C">
            <w:pPr>
              <w:spacing w:line="360" w:lineRule="auto"/>
              <w:jc w:val="center"/>
              <w:rPr>
                <w:rFonts w:ascii="Arial" w:hAnsi="Arial" w:cs="Arial"/>
                <w:color w:val="000000"/>
                <w:sz w:val="20"/>
                <w:szCs w:val="20"/>
              </w:rPr>
            </w:pPr>
            <w:r>
              <w:rPr>
                <w:rFonts w:ascii="Arial" w:hAnsi="Arial" w:cs="Arial"/>
                <w:color w:val="000000"/>
                <w:sz w:val="20"/>
                <w:szCs w:val="20"/>
              </w:rPr>
              <w:t>1.22 (3.03)</w:t>
            </w:r>
          </w:p>
        </w:tc>
        <w:tc>
          <w:tcPr>
            <w:tcW w:w="1530" w:type="dxa"/>
            <w:tcBorders>
              <w:top w:val="nil"/>
              <w:bottom w:val="nil"/>
            </w:tcBorders>
          </w:tcPr>
          <w:p w:rsidR="00593993" w:rsidRDefault="0058049C">
            <w:pPr>
              <w:spacing w:line="360" w:lineRule="auto"/>
              <w:jc w:val="center"/>
              <w:rPr>
                <w:rFonts w:ascii="Arial" w:hAnsi="Arial" w:cs="Arial"/>
                <w:color w:val="000000"/>
                <w:sz w:val="20"/>
                <w:szCs w:val="20"/>
              </w:rPr>
            </w:pPr>
            <w:r>
              <w:rPr>
                <w:rFonts w:ascii="Arial" w:hAnsi="Arial" w:cs="Arial"/>
                <w:color w:val="000000"/>
                <w:sz w:val="20"/>
                <w:szCs w:val="20"/>
              </w:rPr>
              <w:t>5.7%</w:t>
            </w:r>
          </w:p>
        </w:tc>
      </w:tr>
      <w:tr w:rsidR="00593993">
        <w:trPr>
          <w:trHeight w:val="300"/>
        </w:trPr>
        <w:tc>
          <w:tcPr>
            <w:tcW w:w="5485" w:type="dxa"/>
            <w:tcBorders>
              <w:top w:val="nil"/>
              <w:bottom w:val="nil"/>
            </w:tcBorders>
            <w:shd w:val="clear" w:color="auto" w:fill="auto"/>
            <w:noWrap/>
          </w:tcPr>
          <w:p w:rsidR="00593993" w:rsidRDefault="0058049C">
            <w:pPr>
              <w:spacing w:line="360" w:lineRule="auto"/>
              <w:rPr>
                <w:rFonts w:ascii="Arial" w:hAnsi="Arial" w:cs="Arial"/>
                <w:color w:val="000000"/>
                <w:sz w:val="20"/>
                <w:szCs w:val="20"/>
              </w:rPr>
            </w:pPr>
            <w:r>
              <w:rPr>
                <w:rFonts w:ascii="Arial" w:hAnsi="Arial" w:cs="Arial"/>
                <w:color w:val="000000"/>
                <w:sz w:val="20"/>
                <w:szCs w:val="20"/>
              </w:rPr>
              <w:t>Insulin (</w:t>
            </w:r>
            <w:proofErr w:type="spellStart"/>
            <w:r>
              <w:rPr>
                <w:rFonts w:ascii="Arial" w:hAnsi="Arial" w:cs="Arial"/>
                <w:color w:val="000000"/>
                <w:sz w:val="20"/>
                <w:szCs w:val="20"/>
              </w:rPr>
              <w:t>microU</w:t>
            </w:r>
            <w:proofErr w:type="spellEnd"/>
            <w:r>
              <w:rPr>
                <w:rFonts w:ascii="Arial" w:hAnsi="Arial" w:cs="Arial"/>
                <w:color w:val="000000"/>
                <w:sz w:val="20"/>
                <w:szCs w:val="20"/>
              </w:rPr>
              <w:t>/ml) (geometric mean (antilog SD))</w:t>
            </w:r>
          </w:p>
        </w:tc>
        <w:tc>
          <w:tcPr>
            <w:tcW w:w="1890" w:type="dxa"/>
            <w:tcBorders>
              <w:top w:val="nil"/>
              <w:bottom w:val="nil"/>
            </w:tcBorders>
            <w:shd w:val="clear" w:color="auto" w:fill="auto"/>
            <w:noWrap/>
          </w:tcPr>
          <w:p w:rsidR="00593993" w:rsidRDefault="0058049C">
            <w:pPr>
              <w:spacing w:line="360" w:lineRule="auto"/>
              <w:jc w:val="center"/>
              <w:rPr>
                <w:rFonts w:ascii="Arial" w:hAnsi="Arial" w:cs="Arial"/>
                <w:color w:val="000000"/>
                <w:sz w:val="20"/>
                <w:szCs w:val="20"/>
              </w:rPr>
            </w:pPr>
            <w:r>
              <w:rPr>
                <w:rFonts w:ascii="Arial" w:hAnsi="Arial" w:cs="Arial"/>
                <w:color w:val="000000"/>
                <w:sz w:val="20"/>
                <w:szCs w:val="20"/>
              </w:rPr>
              <w:t>5.81 (1.84)</w:t>
            </w:r>
          </w:p>
        </w:tc>
        <w:tc>
          <w:tcPr>
            <w:tcW w:w="1530" w:type="dxa"/>
            <w:tcBorders>
              <w:top w:val="nil"/>
              <w:bottom w:val="nil"/>
            </w:tcBorders>
          </w:tcPr>
          <w:p w:rsidR="00593993" w:rsidRDefault="0058049C">
            <w:pPr>
              <w:spacing w:line="360" w:lineRule="auto"/>
              <w:jc w:val="center"/>
              <w:rPr>
                <w:rFonts w:ascii="Arial" w:hAnsi="Arial" w:cs="Arial"/>
                <w:color w:val="000000"/>
                <w:sz w:val="20"/>
                <w:szCs w:val="20"/>
              </w:rPr>
            </w:pPr>
            <w:r>
              <w:rPr>
                <w:rFonts w:ascii="Arial" w:hAnsi="Arial" w:cs="Arial"/>
                <w:color w:val="000000"/>
                <w:sz w:val="20"/>
                <w:szCs w:val="20"/>
              </w:rPr>
              <w:t>8.1%</w:t>
            </w:r>
          </w:p>
        </w:tc>
      </w:tr>
      <w:tr w:rsidR="00593993">
        <w:trPr>
          <w:trHeight w:val="300"/>
        </w:trPr>
        <w:tc>
          <w:tcPr>
            <w:tcW w:w="5485" w:type="dxa"/>
            <w:tcBorders>
              <w:top w:val="nil"/>
              <w:bottom w:val="nil"/>
            </w:tcBorders>
            <w:shd w:val="clear" w:color="auto" w:fill="auto"/>
            <w:noWrap/>
          </w:tcPr>
          <w:p w:rsidR="00593993" w:rsidRDefault="0058049C">
            <w:pPr>
              <w:spacing w:line="360" w:lineRule="auto"/>
              <w:rPr>
                <w:rFonts w:ascii="Arial" w:hAnsi="Arial" w:cs="Arial"/>
                <w:color w:val="000000"/>
                <w:sz w:val="20"/>
                <w:szCs w:val="20"/>
              </w:rPr>
            </w:pPr>
            <w:r>
              <w:rPr>
                <w:rFonts w:ascii="Arial" w:hAnsi="Arial" w:cs="Arial"/>
                <w:color w:val="000000"/>
                <w:sz w:val="20"/>
                <w:szCs w:val="20"/>
              </w:rPr>
              <w:t>Leptin (ng/ml) (geometric mean (antilog SD))</w:t>
            </w:r>
          </w:p>
        </w:tc>
        <w:tc>
          <w:tcPr>
            <w:tcW w:w="1890" w:type="dxa"/>
            <w:tcBorders>
              <w:top w:val="nil"/>
              <w:bottom w:val="nil"/>
            </w:tcBorders>
            <w:shd w:val="clear" w:color="auto" w:fill="auto"/>
            <w:noWrap/>
          </w:tcPr>
          <w:p w:rsidR="00593993" w:rsidRDefault="0058049C">
            <w:pPr>
              <w:spacing w:line="360" w:lineRule="auto"/>
              <w:jc w:val="center"/>
              <w:rPr>
                <w:rFonts w:ascii="Arial" w:hAnsi="Arial" w:cs="Arial"/>
                <w:color w:val="000000"/>
                <w:sz w:val="20"/>
                <w:szCs w:val="20"/>
              </w:rPr>
            </w:pPr>
            <w:r>
              <w:rPr>
                <w:rFonts w:ascii="Arial" w:hAnsi="Arial" w:cs="Arial"/>
                <w:color w:val="000000"/>
                <w:sz w:val="20"/>
                <w:szCs w:val="20"/>
              </w:rPr>
              <w:t>7.37 (2.69)</w:t>
            </w:r>
          </w:p>
        </w:tc>
        <w:tc>
          <w:tcPr>
            <w:tcW w:w="1530" w:type="dxa"/>
            <w:tcBorders>
              <w:top w:val="nil"/>
              <w:bottom w:val="nil"/>
            </w:tcBorders>
          </w:tcPr>
          <w:p w:rsidR="00593993" w:rsidRDefault="0058049C">
            <w:pPr>
              <w:spacing w:line="360" w:lineRule="auto"/>
              <w:jc w:val="center"/>
              <w:rPr>
                <w:rFonts w:ascii="Arial" w:hAnsi="Arial" w:cs="Arial"/>
                <w:color w:val="000000"/>
                <w:sz w:val="20"/>
                <w:szCs w:val="20"/>
              </w:rPr>
            </w:pPr>
            <w:r>
              <w:rPr>
                <w:rFonts w:ascii="Arial" w:hAnsi="Arial" w:cs="Arial"/>
                <w:color w:val="000000"/>
                <w:sz w:val="20"/>
                <w:szCs w:val="20"/>
              </w:rPr>
              <w:t>6.1%</w:t>
            </w:r>
          </w:p>
        </w:tc>
      </w:tr>
      <w:tr w:rsidR="00593993">
        <w:trPr>
          <w:trHeight w:val="300"/>
        </w:trPr>
        <w:tc>
          <w:tcPr>
            <w:tcW w:w="5485" w:type="dxa"/>
            <w:tcBorders>
              <w:top w:val="nil"/>
            </w:tcBorders>
            <w:shd w:val="clear" w:color="auto" w:fill="auto"/>
            <w:noWrap/>
          </w:tcPr>
          <w:p w:rsidR="00593993" w:rsidRDefault="0058049C">
            <w:pPr>
              <w:spacing w:line="360" w:lineRule="auto"/>
              <w:rPr>
                <w:rFonts w:ascii="Arial" w:hAnsi="Arial" w:cs="Arial"/>
                <w:color w:val="000000"/>
                <w:sz w:val="20"/>
                <w:szCs w:val="20"/>
              </w:rPr>
            </w:pPr>
            <w:r>
              <w:rPr>
                <w:rFonts w:ascii="Arial" w:hAnsi="Arial" w:cs="Arial"/>
                <w:color w:val="000000"/>
                <w:sz w:val="20"/>
                <w:szCs w:val="20"/>
              </w:rPr>
              <w:t>Fasting glucose (mmol/l) (geometric mean (antilog SD))</w:t>
            </w:r>
            <w:r>
              <w:rPr>
                <w:rFonts w:ascii="Arial" w:hAnsi="Arial" w:cs="Arial"/>
                <w:vertAlign w:val="superscript"/>
              </w:rPr>
              <w:t xml:space="preserve"> b</w:t>
            </w:r>
          </w:p>
        </w:tc>
        <w:tc>
          <w:tcPr>
            <w:tcW w:w="1890" w:type="dxa"/>
            <w:tcBorders>
              <w:top w:val="nil"/>
            </w:tcBorders>
            <w:shd w:val="clear" w:color="auto" w:fill="auto"/>
            <w:noWrap/>
          </w:tcPr>
          <w:p w:rsidR="00593993" w:rsidRDefault="0058049C">
            <w:pPr>
              <w:spacing w:line="360" w:lineRule="auto"/>
              <w:jc w:val="center"/>
              <w:rPr>
                <w:rFonts w:ascii="Arial" w:hAnsi="Arial" w:cs="Arial"/>
                <w:color w:val="000000"/>
                <w:sz w:val="20"/>
                <w:szCs w:val="20"/>
              </w:rPr>
            </w:pPr>
            <w:r>
              <w:rPr>
                <w:rFonts w:ascii="Arial" w:hAnsi="Arial" w:cs="Arial"/>
                <w:color w:val="000000"/>
                <w:sz w:val="20"/>
                <w:szCs w:val="20"/>
              </w:rPr>
              <w:t>5.03 (1.13)</w:t>
            </w:r>
          </w:p>
        </w:tc>
        <w:tc>
          <w:tcPr>
            <w:tcW w:w="1530" w:type="dxa"/>
            <w:tcBorders>
              <w:top w:val="nil"/>
            </w:tcBorders>
          </w:tcPr>
          <w:p w:rsidR="00593993" w:rsidRDefault="0058049C">
            <w:pPr>
              <w:spacing w:line="360" w:lineRule="auto"/>
              <w:jc w:val="center"/>
              <w:rPr>
                <w:rFonts w:ascii="Arial" w:hAnsi="Arial" w:cs="Arial"/>
                <w:color w:val="000000"/>
                <w:sz w:val="20"/>
                <w:szCs w:val="20"/>
              </w:rPr>
            </w:pPr>
            <w:r>
              <w:rPr>
                <w:rFonts w:ascii="Arial" w:hAnsi="Arial" w:cs="Arial"/>
                <w:color w:val="000000"/>
                <w:sz w:val="20"/>
                <w:szCs w:val="20"/>
              </w:rPr>
              <w:t>27.0%</w:t>
            </w:r>
          </w:p>
        </w:tc>
      </w:tr>
    </w:tbl>
    <w:p w:rsidR="00593993" w:rsidRDefault="0058049C">
      <w:pPr>
        <w:spacing w:after="0" w:line="360" w:lineRule="auto"/>
        <w:jc w:val="both"/>
        <w:rPr>
          <w:rFonts w:ascii="Arial" w:hAnsi="Arial" w:cs="Arial"/>
          <w:sz w:val="24"/>
          <w:szCs w:val="24"/>
        </w:rPr>
      </w:pPr>
      <w:r>
        <w:rPr>
          <w:rFonts w:ascii="Arial" w:hAnsi="Arial" w:cs="Arial"/>
          <w:sz w:val="24"/>
          <w:szCs w:val="24"/>
        </w:rPr>
        <w:lastRenderedPageBreak/>
        <w:t xml:space="preserve">Data are presented as frequency (percentage) for categorical variables and as mean (SD) for continuous variables. Continuous variables with skewed distributions are presented as geometric mean (antilog SD). </w:t>
      </w:r>
      <w:proofErr w:type="spellStart"/>
      <w:proofErr w:type="gramStart"/>
      <w:r>
        <w:rPr>
          <w:rFonts w:ascii="Arial" w:hAnsi="Arial" w:cs="Arial"/>
          <w:sz w:val="24"/>
          <w:szCs w:val="24"/>
          <w:vertAlign w:val="superscript"/>
        </w:rPr>
        <w:t>a</w:t>
      </w:r>
      <w:proofErr w:type="spellEnd"/>
      <w:proofErr w:type="gramEnd"/>
      <w:r>
        <w:rPr>
          <w:rFonts w:ascii="Arial" w:hAnsi="Arial" w:cs="Arial"/>
          <w:sz w:val="24"/>
          <w:szCs w:val="24"/>
        </w:rPr>
        <w:t xml:space="preserve"> Actual hypertension was defined as having systolic blood pressure ≥ 140 mmHg, diastolic blood pressure ≥ 90 mmHg or using antihypertensive medication. </w:t>
      </w:r>
      <w:r>
        <w:rPr>
          <w:rFonts w:ascii="Arial" w:hAnsi="Arial" w:cs="Arial"/>
          <w:sz w:val="24"/>
          <w:szCs w:val="24"/>
          <w:vertAlign w:val="superscript"/>
        </w:rPr>
        <w:t xml:space="preserve">b </w:t>
      </w:r>
      <w:r>
        <w:rPr>
          <w:rFonts w:ascii="Arial" w:hAnsi="Arial" w:cs="Arial"/>
          <w:sz w:val="24"/>
          <w:szCs w:val="24"/>
        </w:rPr>
        <w:t>Data were available and calculated in participants of FINRISK and KORA F4 who fasted at least 4 hours.</w:t>
      </w:r>
    </w:p>
    <w:p w:rsidR="00593993" w:rsidRDefault="0058049C">
      <w:pPr>
        <w:spacing w:line="360" w:lineRule="auto"/>
        <w:jc w:val="both"/>
        <w:rPr>
          <w:rFonts w:ascii="Arial" w:hAnsi="Arial" w:cs="Arial"/>
          <w:sz w:val="24"/>
          <w:szCs w:val="24"/>
        </w:rPr>
      </w:pPr>
      <w:r>
        <w:rPr>
          <w:rFonts w:ascii="Arial" w:hAnsi="Arial" w:cs="Arial"/>
          <w:sz w:val="24"/>
          <w:szCs w:val="24"/>
        </w:rPr>
        <w:t xml:space="preserve">Abbreviations: eGFR, estimated glomerular filtration rate; CT-proET-1, C-terminal-proendothelin-1; HDL, high-density lipoprotein; </w:t>
      </w:r>
      <w:proofErr w:type="spellStart"/>
      <w:r>
        <w:rPr>
          <w:rFonts w:ascii="Arial" w:hAnsi="Arial" w:cs="Arial"/>
          <w:sz w:val="24"/>
          <w:szCs w:val="24"/>
        </w:rPr>
        <w:t>hsCRP</w:t>
      </w:r>
      <w:proofErr w:type="spellEnd"/>
      <w:r>
        <w:rPr>
          <w:rFonts w:ascii="Arial" w:hAnsi="Arial" w:cs="Arial"/>
          <w:sz w:val="24"/>
          <w:szCs w:val="24"/>
        </w:rPr>
        <w:t>, high-sensitivity C-reactive protein; KORA, Cooperative Health Research in the Region of Augsburg Study; MR-</w:t>
      </w:r>
      <w:proofErr w:type="spellStart"/>
      <w:r>
        <w:rPr>
          <w:rFonts w:ascii="Arial" w:hAnsi="Arial" w:cs="Arial"/>
          <w:sz w:val="24"/>
          <w:szCs w:val="24"/>
        </w:rPr>
        <w:t>proADM</w:t>
      </w:r>
      <w:proofErr w:type="spellEnd"/>
      <w:r>
        <w:rPr>
          <w:rFonts w:ascii="Arial" w:hAnsi="Arial" w:cs="Arial"/>
          <w:sz w:val="24"/>
          <w:szCs w:val="24"/>
        </w:rPr>
        <w:t>, mid-regional-</w:t>
      </w:r>
      <w:proofErr w:type="spellStart"/>
      <w:r>
        <w:rPr>
          <w:rFonts w:ascii="Arial" w:hAnsi="Arial" w:cs="Arial"/>
          <w:sz w:val="24"/>
          <w:szCs w:val="24"/>
        </w:rPr>
        <w:t>proadrenomedullin</w:t>
      </w:r>
      <w:proofErr w:type="spellEnd"/>
      <w:r>
        <w:rPr>
          <w:rFonts w:ascii="Arial" w:hAnsi="Arial" w:cs="Arial"/>
          <w:sz w:val="24"/>
          <w:szCs w:val="24"/>
        </w:rPr>
        <w:t>; PRIME, Prospective Epidemiological Study of Myocardial Infarction; SD, standard deviation.</w:t>
      </w:r>
    </w:p>
    <w:p w:rsidR="00593993" w:rsidRDefault="00593993">
      <w:pPr>
        <w:sectPr w:rsidR="00593993">
          <w:footnotePr>
            <w:pos w:val="beneathText"/>
            <w:numFmt w:val="chicago"/>
          </w:footnotePr>
          <w:pgSz w:w="11906" w:h="16838" w:code="9"/>
          <w:pgMar w:top="1440" w:right="1440" w:bottom="1440" w:left="1440" w:header="720" w:footer="720" w:gutter="0"/>
          <w:cols w:space="720"/>
          <w:docGrid w:linePitch="360"/>
        </w:sectPr>
      </w:pPr>
    </w:p>
    <w:p w:rsidR="00593993" w:rsidRDefault="0058049C">
      <w:pPr>
        <w:pStyle w:val="Heading1"/>
        <w:spacing w:before="0" w:after="240" w:line="360" w:lineRule="auto"/>
        <w:jc w:val="both"/>
        <w:rPr>
          <w:rFonts w:ascii="Arial" w:hAnsi="Arial" w:cs="Arial"/>
          <w:b/>
          <w:color w:val="auto"/>
          <w:sz w:val="24"/>
          <w:szCs w:val="24"/>
        </w:rPr>
      </w:pPr>
      <w:r>
        <w:rPr>
          <w:rFonts w:ascii="Arial" w:hAnsi="Arial" w:cs="Arial"/>
          <w:b/>
          <w:color w:val="auto"/>
          <w:sz w:val="24"/>
          <w:szCs w:val="24"/>
        </w:rPr>
        <w:lastRenderedPageBreak/>
        <w:t>Table S4. Characteristics of participant by participating cohort</w:t>
      </w:r>
      <w:bookmarkEnd w:id="6"/>
    </w:p>
    <w:tbl>
      <w:tblPr>
        <w:tblW w:w="89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15"/>
        <w:gridCol w:w="1618"/>
        <w:gridCol w:w="1590"/>
        <w:gridCol w:w="1470"/>
      </w:tblGrid>
      <w:tr w:rsidR="00593993">
        <w:trPr>
          <w:trHeight w:val="505"/>
        </w:trPr>
        <w:tc>
          <w:tcPr>
            <w:tcW w:w="4315" w:type="dxa"/>
            <w:tcBorders>
              <w:top w:val="single" w:sz="4" w:space="0" w:color="auto"/>
              <w:bottom w:val="single" w:sz="4" w:space="0" w:color="auto"/>
            </w:tcBorders>
            <w:shd w:val="clear" w:color="auto" w:fill="auto"/>
            <w:noWrap/>
          </w:tcPr>
          <w:p w:rsidR="00593993" w:rsidRDefault="00593993">
            <w:pPr>
              <w:spacing w:after="60" w:line="360" w:lineRule="auto"/>
              <w:rPr>
                <w:rFonts w:ascii="Arial" w:hAnsi="Arial" w:cs="Arial"/>
                <w:sz w:val="20"/>
                <w:szCs w:val="20"/>
              </w:rPr>
            </w:pPr>
          </w:p>
        </w:tc>
        <w:tc>
          <w:tcPr>
            <w:tcW w:w="1618" w:type="dxa"/>
            <w:tcBorders>
              <w:top w:val="single" w:sz="4" w:space="0" w:color="auto"/>
              <w:bottom w:val="single" w:sz="4" w:space="0" w:color="auto"/>
            </w:tcBorders>
          </w:tcPr>
          <w:p w:rsidR="00593993" w:rsidRDefault="0058049C">
            <w:pPr>
              <w:spacing w:after="60" w:line="360" w:lineRule="auto"/>
              <w:jc w:val="center"/>
              <w:rPr>
                <w:rFonts w:ascii="Arial" w:hAnsi="Arial" w:cs="Arial"/>
                <w:b/>
                <w:sz w:val="20"/>
                <w:szCs w:val="20"/>
              </w:rPr>
            </w:pPr>
            <w:r>
              <w:rPr>
                <w:rFonts w:ascii="Arial" w:hAnsi="Arial" w:cs="Arial"/>
                <w:b/>
                <w:sz w:val="20"/>
                <w:szCs w:val="20"/>
              </w:rPr>
              <w:t>FINRISK</w:t>
            </w:r>
          </w:p>
        </w:tc>
        <w:tc>
          <w:tcPr>
            <w:tcW w:w="1590" w:type="dxa"/>
            <w:tcBorders>
              <w:top w:val="single" w:sz="4" w:space="0" w:color="auto"/>
              <w:bottom w:val="single" w:sz="4" w:space="0" w:color="auto"/>
            </w:tcBorders>
          </w:tcPr>
          <w:p w:rsidR="00593993" w:rsidRDefault="0058049C">
            <w:pPr>
              <w:spacing w:after="60" w:line="360" w:lineRule="auto"/>
              <w:jc w:val="center"/>
              <w:rPr>
                <w:rFonts w:ascii="Arial" w:hAnsi="Arial" w:cs="Arial"/>
                <w:b/>
                <w:sz w:val="20"/>
                <w:szCs w:val="20"/>
              </w:rPr>
            </w:pPr>
            <w:r>
              <w:rPr>
                <w:rFonts w:ascii="Arial" w:hAnsi="Arial" w:cs="Arial"/>
                <w:b/>
                <w:sz w:val="20"/>
                <w:szCs w:val="20"/>
              </w:rPr>
              <w:t>PRIME Belfast</w:t>
            </w:r>
          </w:p>
        </w:tc>
        <w:tc>
          <w:tcPr>
            <w:tcW w:w="1470" w:type="dxa"/>
            <w:tcBorders>
              <w:top w:val="single" w:sz="4" w:space="0" w:color="auto"/>
              <w:bottom w:val="single" w:sz="4" w:space="0" w:color="auto"/>
            </w:tcBorders>
          </w:tcPr>
          <w:p w:rsidR="00593993" w:rsidRDefault="0058049C">
            <w:pPr>
              <w:spacing w:after="60" w:line="360" w:lineRule="auto"/>
              <w:jc w:val="center"/>
              <w:rPr>
                <w:rFonts w:ascii="Arial" w:hAnsi="Arial" w:cs="Arial"/>
                <w:b/>
                <w:sz w:val="20"/>
                <w:szCs w:val="20"/>
              </w:rPr>
            </w:pPr>
            <w:r>
              <w:rPr>
                <w:rFonts w:ascii="Arial" w:hAnsi="Arial" w:cs="Arial"/>
                <w:b/>
                <w:sz w:val="20"/>
                <w:szCs w:val="20"/>
              </w:rPr>
              <w:t>KORA F4</w:t>
            </w:r>
          </w:p>
        </w:tc>
      </w:tr>
      <w:tr w:rsidR="00593993">
        <w:trPr>
          <w:trHeight w:val="505"/>
        </w:trPr>
        <w:tc>
          <w:tcPr>
            <w:tcW w:w="4315" w:type="dxa"/>
            <w:tcBorders>
              <w:bottom w:val="nil"/>
            </w:tcBorders>
            <w:shd w:val="clear" w:color="auto" w:fill="auto"/>
            <w:noWrap/>
            <w:hideMark/>
          </w:tcPr>
          <w:p w:rsidR="00593993" w:rsidRDefault="0058049C">
            <w:pPr>
              <w:spacing w:after="60" w:line="360" w:lineRule="auto"/>
              <w:rPr>
                <w:rFonts w:ascii="Arial" w:hAnsi="Arial" w:cs="Arial"/>
                <w:color w:val="000000"/>
                <w:sz w:val="20"/>
                <w:szCs w:val="20"/>
              </w:rPr>
            </w:pPr>
            <w:r>
              <w:rPr>
                <w:rFonts w:ascii="Arial" w:hAnsi="Arial" w:cs="Arial"/>
                <w:color w:val="000000"/>
                <w:sz w:val="20"/>
                <w:szCs w:val="20"/>
              </w:rPr>
              <w:t>N</w:t>
            </w:r>
          </w:p>
        </w:tc>
        <w:tc>
          <w:tcPr>
            <w:tcW w:w="1618" w:type="dxa"/>
            <w:tcBorders>
              <w:bottom w:val="nil"/>
            </w:tcBorders>
          </w:tcPr>
          <w:p w:rsidR="00593993" w:rsidRDefault="0058049C">
            <w:pPr>
              <w:spacing w:line="360" w:lineRule="auto"/>
              <w:jc w:val="center"/>
              <w:rPr>
                <w:rFonts w:ascii="Arial" w:hAnsi="Arial" w:cs="Arial"/>
                <w:sz w:val="20"/>
                <w:szCs w:val="20"/>
              </w:rPr>
            </w:pPr>
            <w:r>
              <w:rPr>
                <w:rFonts w:ascii="Arial" w:hAnsi="Arial" w:cs="Arial"/>
                <w:sz w:val="20"/>
                <w:szCs w:val="20"/>
              </w:rPr>
              <w:t>7,336</w:t>
            </w:r>
          </w:p>
        </w:tc>
        <w:tc>
          <w:tcPr>
            <w:tcW w:w="1590" w:type="dxa"/>
            <w:tcBorders>
              <w:bottom w:val="nil"/>
            </w:tcBorders>
          </w:tcPr>
          <w:p w:rsidR="00593993" w:rsidRDefault="0058049C">
            <w:pPr>
              <w:spacing w:line="360" w:lineRule="auto"/>
              <w:jc w:val="center"/>
              <w:rPr>
                <w:rFonts w:ascii="Arial" w:hAnsi="Arial" w:cs="Arial"/>
                <w:sz w:val="20"/>
                <w:szCs w:val="20"/>
              </w:rPr>
            </w:pPr>
            <w:r>
              <w:rPr>
                <w:rFonts w:ascii="Arial" w:hAnsi="Arial" w:cs="Arial"/>
                <w:sz w:val="20"/>
                <w:szCs w:val="20"/>
              </w:rPr>
              <w:t>2,496</w:t>
            </w:r>
          </w:p>
        </w:tc>
        <w:tc>
          <w:tcPr>
            <w:tcW w:w="1470" w:type="dxa"/>
            <w:tcBorders>
              <w:bottom w:val="nil"/>
            </w:tcBorders>
          </w:tcPr>
          <w:p w:rsidR="00593993" w:rsidRDefault="0058049C">
            <w:pPr>
              <w:spacing w:line="360" w:lineRule="auto"/>
              <w:jc w:val="center"/>
              <w:rPr>
                <w:rFonts w:ascii="Arial" w:hAnsi="Arial" w:cs="Arial"/>
                <w:sz w:val="20"/>
                <w:szCs w:val="20"/>
              </w:rPr>
            </w:pPr>
            <w:r>
              <w:rPr>
                <w:rFonts w:ascii="Arial" w:hAnsi="Arial" w:cs="Arial"/>
                <w:sz w:val="20"/>
                <w:szCs w:val="20"/>
              </w:rPr>
              <w:t>2,174</w:t>
            </w:r>
          </w:p>
        </w:tc>
      </w:tr>
      <w:tr w:rsidR="00593993">
        <w:trPr>
          <w:trHeight w:val="505"/>
        </w:trPr>
        <w:tc>
          <w:tcPr>
            <w:tcW w:w="4315" w:type="dxa"/>
            <w:tcBorders>
              <w:top w:val="nil"/>
              <w:bottom w:val="nil"/>
            </w:tcBorders>
            <w:shd w:val="clear" w:color="auto" w:fill="auto"/>
            <w:noWrap/>
          </w:tcPr>
          <w:p w:rsidR="00593993" w:rsidRDefault="0058049C">
            <w:pPr>
              <w:spacing w:after="60" w:line="360" w:lineRule="auto"/>
              <w:rPr>
                <w:rFonts w:ascii="Arial" w:hAnsi="Arial" w:cs="Arial"/>
                <w:color w:val="000000"/>
                <w:sz w:val="20"/>
                <w:szCs w:val="20"/>
              </w:rPr>
            </w:pPr>
            <w:r>
              <w:rPr>
                <w:rFonts w:ascii="Arial" w:hAnsi="Arial" w:cs="Arial"/>
                <w:color w:val="000000"/>
                <w:sz w:val="20"/>
                <w:szCs w:val="20"/>
              </w:rPr>
              <w:t>Examination years</w:t>
            </w:r>
          </w:p>
        </w:tc>
        <w:tc>
          <w:tcPr>
            <w:tcW w:w="1618" w:type="dxa"/>
            <w:tcBorders>
              <w:top w:val="nil"/>
              <w:bottom w:val="nil"/>
            </w:tcBorders>
          </w:tcPr>
          <w:p w:rsidR="00593993" w:rsidRDefault="0058049C">
            <w:pPr>
              <w:spacing w:line="360" w:lineRule="auto"/>
              <w:jc w:val="center"/>
              <w:rPr>
                <w:rFonts w:ascii="Arial" w:hAnsi="Arial" w:cs="Arial"/>
                <w:sz w:val="20"/>
                <w:szCs w:val="20"/>
              </w:rPr>
            </w:pPr>
            <w:r>
              <w:rPr>
                <w:rFonts w:ascii="Arial" w:hAnsi="Arial" w:cs="Arial"/>
                <w:sz w:val="20"/>
                <w:szCs w:val="20"/>
              </w:rPr>
              <w:t>1997</w:t>
            </w:r>
          </w:p>
        </w:tc>
        <w:tc>
          <w:tcPr>
            <w:tcW w:w="1590" w:type="dxa"/>
            <w:tcBorders>
              <w:top w:val="nil"/>
              <w:bottom w:val="nil"/>
            </w:tcBorders>
          </w:tcPr>
          <w:p w:rsidR="00593993" w:rsidRDefault="0058049C">
            <w:pPr>
              <w:spacing w:line="360" w:lineRule="auto"/>
              <w:jc w:val="center"/>
              <w:rPr>
                <w:rFonts w:ascii="Arial" w:hAnsi="Arial" w:cs="Arial"/>
                <w:sz w:val="20"/>
                <w:szCs w:val="20"/>
              </w:rPr>
            </w:pPr>
            <w:r>
              <w:rPr>
                <w:rFonts w:ascii="Arial" w:hAnsi="Arial" w:cs="Arial"/>
                <w:sz w:val="20"/>
                <w:szCs w:val="20"/>
              </w:rPr>
              <w:t>1991-1994</w:t>
            </w:r>
          </w:p>
        </w:tc>
        <w:tc>
          <w:tcPr>
            <w:tcW w:w="1470" w:type="dxa"/>
            <w:tcBorders>
              <w:top w:val="nil"/>
              <w:bottom w:val="nil"/>
            </w:tcBorders>
          </w:tcPr>
          <w:p w:rsidR="00593993" w:rsidRDefault="0058049C">
            <w:pPr>
              <w:spacing w:line="360" w:lineRule="auto"/>
              <w:jc w:val="center"/>
              <w:rPr>
                <w:rFonts w:ascii="Arial" w:hAnsi="Arial" w:cs="Arial"/>
                <w:sz w:val="20"/>
                <w:szCs w:val="20"/>
              </w:rPr>
            </w:pPr>
            <w:r>
              <w:rPr>
                <w:rFonts w:ascii="Arial" w:hAnsi="Arial" w:cs="Arial"/>
                <w:sz w:val="20"/>
                <w:szCs w:val="20"/>
              </w:rPr>
              <w:t>2006-2008</w:t>
            </w:r>
          </w:p>
        </w:tc>
      </w:tr>
      <w:tr w:rsidR="00593993">
        <w:trPr>
          <w:trHeight w:val="505"/>
        </w:trPr>
        <w:tc>
          <w:tcPr>
            <w:tcW w:w="4315" w:type="dxa"/>
            <w:tcBorders>
              <w:top w:val="nil"/>
              <w:bottom w:val="nil"/>
            </w:tcBorders>
            <w:shd w:val="clear" w:color="auto" w:fill="auto"/>
            <w:noWrap/>
          </w:tcPr>
          <w:p w:rsidR="00593993" w:rsidRDefault="0058049C">
            <w:pPr>
              <w:spacing w:after="60" w:line="360" w:lineRule="auto"/>
              <w:rPr>
                <w:rFonts w:ascii="Arial" w:hAnsi="Arial" w:cs="Arial"/>
                <w:color w:val="000000"/>
                <w:sz w:val="20"/>
                <w:szCs w:val="20"/>
              </w:rPr>
            </w:pPr>
            <w:r>
              <w:rPr>
                <w:rFonts w:ascii="Arial" w:hAnsi="Arial" w:cs="Arial"/>
                <w:color w:val="000000"/>
                <w:sz w:val="20"/>
                <w:szCs w:val="20"/>
              </w:rPr>
              <w:t>Median of follow-up time in years (IQR)</w:t>
            </w:r>
          </w:p>
        </w:tc>
        <w:tc>
          <w:tcPr>
            <w:tcW w:w="1618" w:type="dxa"/>
            <w:tcBorders>
              <w:top w:val="nil"/>
              <w:bottom w:val="nil"/>
            </w:tcBorders>
          </w:tcPr>
          <w:p w:rsidR="00593993" w:rsidRDefault="0058049C">
            <w:pPr>
              <w:spacing w:line="360" w:lineRule="auto"/>
              <w:jc w:val="center"/>
              <w:rPr>
                <w:rFonts w:ascii="Arial" w:hAnsi="Arial" w:cs="Arial"/>
                <w:sz w:val="20"/>
                <w:szCs w:val="20"/>
              </w:rPr>
            </w:pPr>
            <w:r>
              <w:rPr>
                <w:rFonts w:ascii="Arial" w:hAnsi="Arial" w:cs="Arial"/>
                <w:sz w:val="20"/>
                <w:szCs w:val="20"/>
              </w:rPr>
              <w:t>13.8 (0.11)</w:t>
            </w:r>
          </w:p>
        </w:tc>
        <w:tc>
          <w:tcPr>
            <w:tcW w:w="1590" w:type="dxa"/>
            <w:tcBorders>
              <w:top w:val="nil"/>
              <w:bottom w:val="nil"/>
            </w:tcBorders>
          </w:tcPr>
          <w:p w:rsidR="00593993" w:rsidRDefault="0058049C">
            <w:pPr>
              <w:spacing w:line="360" w:lineRule="auto"/>
              <w:jc w:val="center"/>
              <w:rPr>
                <w:rFonts w:ascii="Arial" w:hAnsi="Arial" w:cs="Arial"/>
                <w:sz w:val="20"/>
                <w:szCs w:val="20"/>
              </w:rPr>
            </w:pPr>
            <w:r>
              <w:rPr>
                <w:rFonts w:ascii="Arial" w:hAnsi="Arial" w:cs="Arial"/>
                <w:sz w:val="20"/>
                <w:szCs w:val="20"/>
              </w:rPr>
              <w:t>18.0 (4.38)</w:t>
            </w:r>
          </w:p>
        </w:tc>
        <w:tc>
          <w:tcPr>
            <w:tcW w:w="1470" w:type="dxa"/>
            <w:tcBorders>
              <w:top w:val="nil"/>
              <w:bottom w:val="nil"/>
            </w:tcBorders>
          </w:tcPr>
          <w:p w:rsidR="00593993" w:rsidRDefault="0058049C">
            <w:pPr>
              <w:spacing w:line="360" w:lineRule="auto"/>
              <w:jc w:val="center"/>
              <w:rPr>
                <w:rFonts w:ascii="Arial" w:hAnsi="Arial" w:cs="Arial"/>
                <w:sz w:val="20"/>
                <w:szCs w:val="20"/>
              </w:rPr>
            </w:pPr>
            <w:r>
              <w:rPr>
                <w:rFonts w:ascii="Arial" w:hAnsi="Arial" w:cs="Arial"/>
                <w:sz w:val="20"/>
                <w:szCs w:val="20"/>
              </w:rPr>
              <w:t>8.1 (1.02)</w:t>
            </w:r>
          </w:p>
        </w:tc>
      </w:tr>
      <w:tr w:rsidR="00593993">
        <w:trPr>
          <w:trHeight w:val="505"/>
        </w:trPr>
        <w:tc>
          <w:tcPr>
            <w:tcW w:w="4315" w:type="dxa"/>
            <w:tcBorders>
              <w:top w:val="nil"/>
              <w:bottom w:val="nil"/>
            </w:tcBorders>
            <w:shd w:val="clear" w:color="auto" w:fill="auto"/>
            <w:noWrap/>
          </w:tcPr>
          <w:p w:rsidR="00593993" w:rsidRDefault="0058049C">
            <w:pPr>
              <w:spacing w:after="60" w:line="360" w:lineRule="auto"/>
              <w:rPr>
                <w:rFonts w:ascii="Arial" w:hAnsi="Arial" w:cs="Arial"/>
                <w:color w:val="000000"/>
                <w:sz w:val="20"/>
                <w:szCs w:val="20"/>
              </w:rPr>
            </w:pPr>
            <w:r>
              <w:rPr>
                <w:rFonts w:ascii="Arial" w:hAnsi="Arial" w:cs="Arial"/>
                <w:sz w:val="20"/>
                <w:szCs w:val="20"/>
              </w:rPr>
              <w:t xml:space="preserve">Incident type 2 diabetes </w:t>
            </w:r>
            <w:r>
              <w:rPr>
                <w:rFonts w:ascii="Arial" w:hAnsi="Arial" w:cs="Arial"/>
                <w:color w:val="000000"/>
                <w:sz w:val="20"/>
                <w:szCs w:val="20"/>
              </w:rPr>
              <w:t>(N (%))</w:t>
            </w:r>
          </w:p>
        </w:tc>
        <w:tc>
          <w:tcPr>
            <w:tcW w:w="1618" w:type="dxa"/>
            <w:tcBorders>
              <w:top w:val="nil"/>
              <w:bottom w:val="nil"/>
            </w:tcBorders>
          </w:tcPr>
          <w:p w:rsidR="00593993" w:rsidRDefault="0058049C">
            <w:pPr>
              <w:spacing w:line="360" w:lineRule="auto"/>
              <w:jc w:val="center"/>
              <w:rPr>
                <w:rFonts w:ascii="Arial" w:hAnsi="Arial" w:cs="Arial"/>
                <w:sz w:val="20"/>
                <w:szCs w:val="20"/>
              </w:rPr>
            </w:pPr>
            <w:r>
              <w:rPr>
                <w:rFonts w:ascii="Arial" w:hAnsi="Arial" w:cs="Arial"/>
                <w:color w:val="000000"/>
                <w:sz w:val="20"/>
                <w:szCs w:val="20"/>
              </w:rPr>
              <w:t>531 (7.2)</w:t>
            </w:r>
          </w:p>
        </w:tc>
        <w:tc>
          <w:tcPr>
            <w:tcW w:w="1590" w:type="dxa"/>
            <w:tcBorders>
              <w:top w:val="nil"/>
              <w:bottom w:val="nil"/>
            </w:tcBorders>
          </w:tcPr>
          <w:p w:rsidR="00593993" w:rsidRDefault="0058049C">
            <w:pPr>
              <w:spacing w:line="360" w:lineRule="auto"/>
              <w:jc w:val="center"/>
              <w:rPr>
                <w:rFonts w:ascii="Arial" w:hAnsi="Arial" w:cs="Arial"/>
                <w:sz w:val="20"/>
                <w:szCs w:val="20"/>
              </w:rPr>
            </w:pPr>
            <w:r>
              <w:rPr>
                <w:rFonts w:ascii="Arial" w:hAnsi="Arial" w:cs="Arial"/>
                <w:color w:val="000000"/>
                <w:sz w:val="20"/>
                <w:szCs w:val="20"/>
              </w:rPr>
              <w:t>240 (9.6)</w:t>
            </w:r>
          </w:p>
        </w:tc>
        <w:tc>
          <w:tcPr>
            <w:tcW w:w="1470" w:type="dxa"/>
            <w:tcBorders>
              <w:top w:val="nil"/>
              <w:bottom w:val="nil"/>
            </w:tcBorders>
          </w:tcPr>
          <w:p w:rsidR="00593993" w:rsidRDefault="0058049C">
            <w:pPr>
              <w:spacing w:line="360" w:lineRule="auto"/>
              <w:jc w:val="center"/>
              <w:rPr>
                <w:rFonts w:ascii="Arial" w:hAnsi="Arial" w:cs="Arial"/>
                <w:color w:val="000000"/>
                <w:sz w:val="20"/>
                <w:szCs w:val="20"/>
              </w:rPr>
            </w:pPr>
            <w:r>
              <w:rPr>
                <w:rFonts w:ascii="Arial" w:hAnsi="Arial" w:cs="Arial"/>
                <w:color w:val="000000"/>
                <w:sz w:val="20"/>
                <w:szCs w:val="20"/>
              </w:rPr>
              <w:t>91 (4.2)</w:t>
            </w:r>
          </w:p>
        </w:tc>
      </w:tr>
      <w:tr w:rsidR="00593993">
        <w:trPr>
          <w:trHeight w:val="505"/>
        </w:trPr>
        <w:tc>
          <w:tcPr>
            <w:tcW w:w="4315" w:type="dxa"/>
            <w:tcBorders>
              <w:top w:val="nil"/>
              <w:bottom w:val="nil"/>
            </w:tcBorders>
            <w:shd w:val="clear" w:color="auto" w:fill="auto"/>
            <w:noWrap/>
          </w:tcPr>
          <w:p w:rsidR="00593993" w:rsidRDefault="0058049C">
            <w:pPr>
              <w:spacing w:after="60" w:line="360" w:lineRule="auto"/>
              <w:rPr>
                <w:rFonts w:ascii="Arial" w:hAnsi="Arial" w:cs="Arial"/>
                <w:color w:val="000000"/>
                <w:sz w:val="20"/>
                <w:szCs w:val="20"/>
              </w:rPr>
            </w:pPr>
            <w:r>
              <w:rPr>
                <w:rFonts w:ascii="Arial" w:hAnsi="Arial" w:cs="Arial"/>
                <w:color w:val="000000"/>
                <w:sz w:val="20"/>
                <w:szCs w:val="20"/>
              </w:rPr>
              <w:t>Person-years</w:t>
            </w:r>
          </w:p>
        </w:tc>
        <w:tc>
          <w:tcPr>
            <w:tcW w:w="1618" w:type="dxa"/>
            <w:tcBorders>
              <w:top w:val="nil"/>
              <w:bottom w:val="nil"/>
            </w:tcBorders>
          </w:tcPr>
          <w:p w:rsidR="00593993" w:rsidRDefault="0058049C">
            <w:pPr>
              <w:spacing w:line="360" w:lineRule="auto"/>
              <w:jc w:val="center"/>
              <w:rPr>
                <w:rFonts w:ascii="Arial" w:hAnsi="Arial" w:cs="Arial"/>
                <w:sz w:val="20"/>
                <w:szCs w:val="20"/>
              </w:rPr>
            </w:pPr>
            <w:r>
              <w:rPr>
                <w:rFonts w:ascii="Arial" w:hAnsi="Arial" w:cs="Arial"/>
                <w:sz w:val="20"/>
                <w:szCs w:val="20"/>
              </w:rPr>
              <w:t>95,093</w:t>
            </w:r>
          </w:p>
        </w:tc>
        <w:tc>
          <w:tcPr>
            <w:tcW w:w="1590" w:type="dxa"/>
            <w:tcBorders>
              <w:top w:val="nil"/>
              <w:bottom w:val="nil"/>
            </w:tcBorders>
          </w:tcPr>
          <w:p w:rsidR="00593993" w:rsidRDefault="0058049C">
            <w:pPr>
              <w:spacing w:line="360" w:lineRule="auto"/>
              <w:jc w:val="center"/>
              <w:rPr>
                <w:rFonts w:ascii="Arial" w:hAnsi="Arial" w:cs="Arial"/>
                <w:sz w:val="20"/>
                <w:szCs w:val="20"/>
              </w:rPr>
            </w:pPr>
            <w:r>
              <w:rPr>
                <w:rFonts w:ascii="Arial" w:hAnsi="Arial" w:cs="Arial"/>
                <w:sz w:val="20"/>
                <w:szCs w:val="20"/>
              </w:rPr>
              <w:t>38,380</w:t>
            </w:r>
          </w:p>
        </w:tc>
        <w:tc>
          <w:tcPr>
            <w:tcW w:w="1470" w:type="dxa"/>
            <w:tcBorders>
              <w:top w:val="nil"/>
              <w:bottom w:val="nil"/>
            </w:tcBorders>
          </w:tcPr>
          <w:p w:rsidR="00593993" w:rsidRDefault="0058049C">
            <w:pPr>
              <w:spacing w:line="360" w:lineRule="auto"/>
              <w:jc w:val="center"/>
              <w:rPr>
                <w:rFonts w:ascii="Arial" w:hAnsi="Arial" w:cs="Arial"/>
                <w:sz w:val="20"/>
                <w:szCs w:val="20"/>
              </w:rPr>
            </w:pPr>
            <w:r>
              <w:rPr>
                <w:rFonts w:ascii="Arial" w:hAnsi="Arial" w:cs="Arial"/>
                <w:sz w:val="20"/>
                <w:szCs w:val="20"/>
              </w:rPr>
              <w:t>16,464</w:t>
            </w:r>
          </w:p>
        </w:tc>
      </w:tr>
      <w:tr w:rsidR="00593993">
        <w:trPr>
          <w:trHeight w:val="505"/>
        </w:trPr>
        <w:tc>
          <w:tcPr>
            <w:tcW w:w="4315" w:type="dxa"/>
            <w:tcBorders>
              <w:top w:val="nil"/>
              <w:bottom w:val="nil"/>
            </w:tcBorders>
            <w:shd w:val="clear" w:color="auto" w:fill="auto"/>
            <w:noWrap/>
          </w:tcPr>
          <w:p w:rsidR="00593993" w:rsidRDefault="0058049C">
            <w:pPr>
              <w:spacing w:after="60" w:line="360" w:lineRule="auto"/>
              <w:rPr>
                <w:rFonts w:ascii="Arial" w:hAnsi="Arial" w:cs="Arial"/>
                <w:sz w:val="20"/>
                <w:szCs w:val="20"/>
              </w:rPr>
            </w:pPr>
            <w:r>
              <w:rPr>
                <w:rFonts w:ascii="Arial" w:hAnsi="Arial" w:cs="Arial"/>
                <w:sz w:val="20"/>
                <w:szCs w:val="20"/>
              </w:rPr>
              <w:t>Incidence rate of type 2 diabetes per 1000 person-years (95% CI)</w:t>
            </w:r>
          </w:p>
        </w:tc>
        <w:tc>
          <w:tcPr>
            <w:tcW w:w="1618" w:type="dxa"/>
            <w:tcBorders>
              <w:top w:val="nil"/>
              <w:bottom w:val="nil"/>
            </w:tcBorders>
          </w:tcPr>
          <w:p w:rsidR="00593993" w:rsidRDefault="0058049C">
            <w:pPr>
              <w:spacing w:line="360" w:lineRule="auto"/>
              <w:jc w:val="center"/>
              <w:rPr>
                <w:rFonts w:ascii="Arial" w:hAnsi="Arial" w:cs="Arial"/>
                <w:color w:val="000000"/>
                <w:sz w:val="20"/>
                <w:szCs w:val="20"/>
              </w:rPr>
            </w:pPr>
            <w:r>
              <w:rPr>
                <w:rFonts w:ascii="Arial" w:hAnsi="Arial" w:cs="Arial"/>
                <w:color w:val="000000"/>
                <w:sz w:val="20"/>
                <w:szCs w:val="20"/>
              </w:rPr>
              <w:t>5.58 (5.12; 6.08)</w:t>
            </w:r>
          </w:p>
        </w:tc>
        <w:tc>
          <w:tcPr>
            <w:tcW w:w="1590" w:type="dxa"/>
            <w:tcBorders>
              <w:top w:val="nil"/>
              <w:bottom w:val="nil"/>
            </w:tcBorders>
          </w:tcPr>
          <w:p w:rsidR="00593993" w:rsidRDefault="0058049C">
            <w:pPr>
              <w:spacing w:line="360" w:lineRule="auto"/>
              <w:jc w:val="center"/>
              <w:rPr>
                <w:rFonts w:ascii="Arial" w:hAnsi="Arial" w:cs="Arial"/>
                <w:color w:val="000000"/>
                <w:sz w:val="20"/>
                <w:szCs w:val="20"/>
              </w:rPr>
            </w:pPr>
            <w:r>
              <w:rPr>
                <w:rFonts w:ascii="Arial" w:hAnsi="Arial" w:cs="Arial"/>
                <w:color w:val="000000"/>
                <w:sz w:val="20"/>
                <w:szCs w:val="20"/>
              </w:rPr>
              <w:t>6.25 (5.49; 7.10)</w:t>
            </w:r>
          </w:p>
        </w:tc>
        <w:tc>
          <w:tcPr>
            <w:tcW w:w="1470" w:type="dxa"/>
            <w:tcBorders>
              <w:top w:val="nil"/>
              <w:bottom w:val="nil"/>
            </w:tcBorders>
          </w:tcPr>
          <w:p w:rsidR="00593993" w:rsidRDefault="0058049C">
            <w:pPr>
              <w:spacing w:line="360" w:lineRule="auto"/>
              <w:jc w:val="center"/>
              <w:rPr>
                <w:rFonts w:ascii="Arial" w:hAnsi="Arial" w:cs="Arial"/>
                <w:color w:val="000000"/>
                <w:sz w:val="20"/>
                <w:szCs w:val="20"/>
              </w:rPr>
            </w:pPr>
            <w:r>
              <w:rPr>
                <w:rFonts w:ascii="Arial" w:hAnsi="Arial" w:cs="Arial"/>
                <w:color w:val="000000"/>
                <w:sz w:val="20"/>
                <w:szCs w:val="20"/>
              </w:rPr>
              <w:t>5.53 (4.45; 6.79)</w:t>
            </w:r>
          </w:p>
        </w:tc>
      </w:tr>
      <w:tr w:rsidR="00593993">
        <w:trPr>
          <w:trHeight w:val="505"/>
        </w:trPr>
        <w:tc>
          <w:tcPr>
            <w:tcW w:w="4315" w:type="dxa"/>
            <w:tcBorders>
              <w:top w:val="nil"/>
              <w:bottom w:val="nil"/>
            </w:tcBorders>
            <w:shd w:val="clear" w:color="auto" w:fill="auto"/>
            <w:noWrap/>
          </w:tcPr>
          <w:p w:rsidR="00593993" w:rsidRDefault="0058049C">
            <w:pPr>
              <w:spacing w:line="360" w:lineRule="auto"/>
              <w:rPr>
                <w:rFonts w:ascii="Arial" w:hAnsi="Arial" w:cs="Arial"/>
                <w:color w:val="000000"/>
                <w:sz w:val="20"/>
                <w:szCs w:val="20"/>
              </w:rPr>
            </w:pPr>
            <w:r>
              <w:rPr>
                <w:rFonts w:ascii="Arial" w:hAnsi="Arial" w:cs="Arial"/>
                <w:color w:val="000000"/>
                <w:sz w:val="20"/>
                <w:szCs w:val="20"/>
              </w:rPr>
              <w:t xml:space="preserve">CT-proET-1, in </w:t>
            </w:r>
            <w:proofErr w:type="spellStart"/>
            <w:r>
              <w:rPr>
                <w:rFonts w:ascii="Arial" w:hAnsi="Arial" w:cs="Arial"/>
                <w:color w:val="000000"/>
                <w:sz w:val="20"/>
                <w:szCs w:val="20"/>
              </w:rPr>
              <w:t>pmol</w:t>
            </w:r>
            <w:proofErr w:type="spellEnd"/>
            <w:r>
              <w:rPr>
                <w:rFonts w:ascii="Arial" w:hAnsi="Arial" w:cs="Arial"/>
                <w:color w:val="000000"/>
                <w:sz w:val="20"/>
                <w:szCs w:val="20"/>
              </w:rPr>
              <w:t>/l (mean (SD))</w:t>
            </w:r>
          </w:p>
        </w:tc>
        <w:tc>
          <w:tcPr>
            <w:tcW w:w="1618" w:type="dxa"/>
            <w:tcBorders>
              <w:top w:val="nil"/>
              <w:bottom w:val="nil"/>
            </w:tcBorders>
          </w:tcPr>
          <w:p w:rsidR="00593993" w:rsidRDefault="0058049C">
            <w:pPr>
              <w:spacing w:line="360" w:lineRule="auto"/>
              <w:jc w:val="center"/>
              <w:rPr>
                <w:rFonts w:ascii="Arial" w:hAnsi="Arial" w:cs="Arial"/>
                <w:color w:val="000000"/>
                <w:sz w:val="20"/>
                <w:szCs w:val="20"/>
              </w:rPr>
            </w:pPr>
            <w:r>
              <w:rPr>
                <w:rFonts w:ascii="Arial" w:hAnsi="Arial" w:cs="Arial"/>
                <w:color w:val="000000"/>
                <w:sz w:val="20"/>
                <w:szCs w:val="20"/>
              </w:rPr>
              <w:t>53.2 (14.5)</w:t>
            </w:r>
          </w:p>
        </w:tc>
        <w:tc>
          <w:tcPr>
            <w:tcW w:w="1590" w:type="dxa"/>
            <w:tcBorders>
              <w:top w:val="nil"/>
              <w:bottom w:val="nil"/>
            </w:tcBorders>
          </w:tcPr>
          <w:p w:rsidR="00593993" w:rsidRDefault="0058049C">
            <w:pPr>
              <w:spacing w:line="360" w:lineRule="auto"/>
              <w:jc w:val="center"/>
              <w:rPr>
                <w:rFonts w:ascii="Arial" w:hAnsi="Arial" w:cs="Arial"/>
                <w:color w:val="000000"/>
                <w:sz w:val="20"/>
                <w:szCs w:val="20"/>
              </w:rPr>
            </w:pPr>
            <w:r>
              <w:rPr>
                <w:rFonts w:ascii="Arial" w:hAnsi="Arial" w:cs="Arial"/>
                <w:color w:val="000000"/>
                <w:sz w:val="20"/>
                <w:szCs w:val="20"/>
              </w:rPr>
              <w:t>49.2 (9.7)</w:t>
            </w:r>
          </w:p>
        </w:tc>
        <w:tc>
          <w:tcPr>
            <w:tcW w:w="1470" w:type="dxa"/>
            <w:tcBorders>
              <w:top w:val="nil"/>
              <w:bottom w:val="nil"/>
            </w:tcBorders>
          </w:tcPr>
          <w:p w:rsidR="00593993" w:rsidRDefault="0058049C">
            <w:pPr>
              <w:spacing w:line="360" w:lineRule="auto"/>
              <w:jc w:val="center"/>
              <w:rPr>
                <w:rFonts w:ascii="Arial" w:hAnsi="Arial" w:cs="Arial"/>
                <w:color w:val="000000"/>
                <w:sz w:val="20"/>
                <w:szCs w:val="20"/>
              </w:rPr>
            </w:pPr>
            <w:r>
              <w:rPr>
                <w:rFonts w:ascii="Arial" w:hAnsi="Arial" w:cs="Arial"/>
                <w:color w:val="000000"/>
                <w:sz w:val="20"/>
                <w:szCs w:val="20"/>
              </w:rPr>
              <w:t>44.2 (10.5)</w:t>
            </w:r>
          </w:p>
        </w:tc>
      </w:tr>
      <w:tr w:rsidR="00593993">
        <w:trPr>
          <w:trHeight w:val="505"/>
        </w:trPr>
        <w:tc>
          <w:tcPr>
            <w:tcW w:w="4315" w:type="dxa"/>
            <w:tcBorders>
              <w:top w:val="nil"/>
              <w:bottom w:val="nil"/>
            </w:tcBorders>
            <w:shd w:val="clear" w:color="auto" w:fill="auto"/>
            <w:noWrap/>
            <w:hideMark/>
          </w:tcPr>
          <w:p w:rsidR="00593993" w:rsidRDefault="0058049C">
            <w:pPr>
              <w:spacing w:line="360" w:lineRule="auto"/>
              <w:rPr>
                <w:rFonts w:ascii="Arial" w:hAnsi="Arial" w:cs="Arial"/>
                <w:color w:val="000000"/>
                <w:sz w:val="20"/>
                <w:szCs w:val="20"/>
              </w:rPr>
            </w:pPr>
            <w:r>
              <w:rPr>
                <w:rFonts w:ascii="Arial" w:hAnsi="Arial" w:cs="Arial"/>
                <w:color w:val="000000"/>
                <w:sz w:val="20"/>
                <w:szCs w:val="20"/>
              </w:rPr>
              <w:t>MR-</w:t>
            </w:r>
            <w:proofErr w:type="spellStart"/>
            <w:r>
              <w:rPr>
                <w:rFonts w:ascii="Arial" w:hAnsi="Arial" w:cs="Arial"/>
                <w:color w:val="000000"/>
                <w:sz w:val="20"/>
                <w:szCs w:val="20"/>
              </w:rPr>
              <w:t>proADM</w:t>
            </w:r>
            <w:proofErr w:type="spellEnd"/>
            <w:r>
              <w:rPr>
                <w:rFonts w:ascii="Arial" w:hAnsi="Arial" w:cs="Arial"/>
                <w:color w:val="000000"/>
                <w:sz w:val="20"/>
                <w:szCs w:val="20"/>
              </w:rPr>
              <w:t>, in nmol/l (geometric mean (antilog SD))</w:t>
            </w:r>
          </w:p>
        </w:tc>
        <w:tc>
          <w:tcPr>
            <w:tcW w:w="1618" w:type="dxa"/>
            <w:tcBorders>
              <w:top w:val="nil"/>
              <w:bottom w:val="nil"/>
            </w:tcBorders>
          </w:tcPr>
          <w:p w:rsidR="00593993" w:rsidRDefault="0058049C">
            <w:pPr>
              <w:spacing w:line="360" w:lineRule="auto"/>
              <w:jc w:val="center"/>
              <w:rPr>
                <w:rFonts w:ascii="Arial" w:hAnsi="Arial" w:cs="Arial"/>
                <w:color w:val="000000"/>
                <w:sz w:val="20"/>
                <w:szCs w:val="20"/>
              </w:rPr>
            </w:pPr>
            <w:r>
              <w:rPr>
                <w:rFonts w:ascii="Arial" w:hAnsi="Arial" w:cs="Arial"/>
                <w:color w:val="000000"/>
                <w:sz w:val="20"/>
                <w:szCs w:val="20"/>
              </w:rPr>
              <w:t>0.46 (1.34)</w:t>
            </w:r>
          </w:p>
        </w:tc>
        <w:tc>
          <w:tcPr>
            <w:tcW w:w="1590" w:type="dxa"/>
            <w:tcBorders>
              <w:top w:val="nil"/>
              <w:bottom w:val="nil"/>
            </w:tcBorders>
          </w:tcPr>
          <w:p w:rsidR="00593993" w:rsidRDefault="0058049C">
            <w:pPr>
              <w:spacing w:line="360" w:lineRule="auto"/>
              <w:jc w:val="center"/>
              <w:rPr>
                <w:rFonts w:ascii="Arial" w:hAnsi="Arial" w:cs="Arial"/>
                <w:color w:val="000000"/>
                <w:sz w:val="20"/>
                <w:szCs w:val="20"/>
              </w:rPr>
            </w:pPr>
            <w:r>
              <w:rPr>
                <w:rFonts w:ascii="Arial" w:hAnsi="Arial" w:cs="Arial"/>
                <w:color w:val="000000"/>
                <w:sz w:val="20"/>
                <w:szCs w:val="20"/>
              </w:rPr>
              <w:t>0.44 (1.23)</w:t>
            </w:r>
          </w:p>
        </w:tc>
        <w:tc>
          <w:tcPr>
            <w:tcW w:w="1470" w:type="dxa"/>
            <w:tcBorders>
              <w:top w:val="nil"/>
              <w:bottom w:val="nil"/>
            </w:tcBorders>
          </w:tcPr>
          <w:p w:rsidR="00593993" w:rsidRDefault="0058049C">
            <w:pPr>
              <w:spacing w:line="360" w:lineRule="auto"/>
              <w:jc w:val="center"/>
              <w:rPr>
                <w:rFonts w:ascii="Arial" w:hAnsi="Arial" w:cs="Arial"/>
                <w:color w:val="000000"/>
                <w:sz w:val="20"/>
                <w:szCs w:val="20"/>
              </w:rPr>
            </w:pPr>
            <w:r>
              <w:rPr>
                <w:rFonts w:ascii="Arial" w:hAnsi="Arial" w:cs="Arial"/>
                <w:color w:val="000000"/>
                <w:sz w:val="20"/>
                <w:szCs w:val="20"/>
              </w:rPr>
              <w:t>0.47 (1.26)</w:t>
            </w:r>
          </w:p>
        </w:tc>
      </w:tr>
      <w:tr w:rsidR="00593993">
        <w:trPr>
          <w:trHeight w:val="505"/>
        </w:trPr>
        <w:tc>
          <w:tcPr>
            <w:tcW w:w="4315" w:type="dxa"/>
            <w:tcBorders>
              <w:top w:val="nil"/>
              <w:bottom w:val="nil"/>
            </w:tcBorders>
            <w:shd w:val="clear" w:color="auto" w:fill="auto"/>
            <w:noWrap/>
            <w:hideMark/>
          </w:tcPr>
          <w:p w:rsidR="00593993" w:rsidRDefault="0058049C">
            <w:pPr>
              <w:spacing w:after="60" w:line="360" w:lineRule="auto"/>
              <w:rPr>
                <w:rFonts w:ascii="Arial" w:hAnsi="Arial" w:cs="Arial"/>
                <w:sz w:val="20"/>
                <w:szCs w:val="20"/>
              </w:rPr>
            </w:pPr>
            <w:r>
              <w:rPr>
                <w:rFonts w:ascii="Arial" w:hAnsi="Arial" w:cs="Arial"/>
                <w:sz w:val="20"/>
                <w:szCs w:val="20"/>
              </w:rPr>
              <w:t xml:space="preserve">Age, in years </w:t>
            </w:r>
            <w:r>
              <w:rPr>
                <w:rFonts w:ascii="Arial" w:hAnsi="Arial" w:cs="Arial"/>
                <w:color w:val="000000"/>
                <w:sz w:val="20"/>
                <w:szCs w:val="20"/>
              </w:rPr>
              <w:t>(mean (SD))</w:t>
            </w:r>
          </w:p>
        </w:tc>
        <w:tc>
          <w:tcPr>
            <w:tcW w:w="1618" w:type="dxa"/>
            <w:tcBorders>
              <w:top w:val="nil"/>
              <w:bottom w:val="nil"/>
            </w:tcBorders>
          </w:tcPr>
          <w:p w:rsidR="00593993" w:rsidRDefault="0058049C">
            <w:pPr>
              <w:jc w:val="center"/>
              <w:rPr>
                <w:rFonts w:ascii="Arial" w:hAnsi="Arial" w:cs="Arial"/>
                <w:color w:val="000000"/>
                <w:sz w:val="20"/>
                <w:szCs w:val="20"/>
              </w:rPr>
            </w:pPr>
            <w:r>
              <w:rPr>
                <w:rFonts w:ascii="Arial" w:hAnsi="Arial" w:cs="Arial"/>
                <w:color w:val="000000"/>
                <w:sz w:val="20"/>
                <w:szCs w:val="20"/>
              </w:rPr>
              <w:t>47.0 (13.1)</w:t>
            </w:r>
          </w:p>
        </w:tc>
        <w:tc>
          <w:tcPr>
            <w:tcW w:w="1590" w:type="dxa"/>
            <w:tcBorders>
              <w:top w:val="nil"/>
              <w:bottom w:val="nil"/>
            </w:tcBorders>
          </w:tcPr>
          <w:p w:rsidR="00593993" w:rsidRDefault="0058049C">
            <w:pPr>
              <w:jc w:val="center"/>
              <w:rPr>
                <w:rFonts w:ascii="Arial" w:hAnsi="Arial" w:cs="Arial"/>
                <w:color w:val="000000"/>
                <w:sz w:val="20"/>
                <w:szCs w:val="20"/>
              </w:rPr>
            </w:pPr>
            <w:r>
              <w:rPr>
                <w:rFonts w:ascii="Arial" w:hAnsi="Arial" w:cs="Arial"/>
                <w:color w:val="000000"/>
                <w:sz w:val="20"/>
                <w:szCs w:val="20"/>
              </w:rPr>
              <w:t>54.7 (2.90)</w:t>
            </w:r>
          </w:p>
        </w:tc>
        <w:tc>
          <w:tcPr>
            <w:tcW w:w="1470" w:type="dxa"/>
            <w:tcBorders>
              <w:top w:val="nil"/>
              <w:bottom w:val="nil"/>
            </w:tcBorders>
          </w:tcPr>
          <w:p w:rsidR="00593993" w:rsidRDefault="0058049C">
            <w:pPr>
              <w:jc w:val="center"/>
              <w:rPr>
                <w:rFonts w:ascii="Arial" w:hAnsi="Arial" w:cs="Arial"/>
                <w:color w:val="000000"/>
                <w:sz w:val="20"/>
                <w:szCs w:val="20"/>
              </w:rPr>
            </w:pPr>
            <w:r>
              <w:rPr>
                <w:rFonts w:ascii="Arial" w:hAnsi="Arial" w:cs="Arial"/>
                <w:color w:val="000000"/>
                <w:sz w:val="20"/>
                <w:szCs w:val="20"/>
              </w:rPr>
              <w:t>51.5 (10.7)</w:t>
            </w:r>
          </w:p>
        </w:tc>
      </w:tr>
      <w:tr w:rsidR="00593993">
        <w:trPr>
          <w:trHeight w:val="505"/>
        </w:trPr>
        <w:tc>
          <w:tcPr>
            <w:tcW w:w="4315" w:type="dxa"/>
            <w:tcBorders>
              <w:top w:val="nil"/>
              <w:bottom w:val="nil"/>
            </w:tcBorders>
            <w:shd w:val="clear" w:color="auto" w:fill="auto"/>
            <w:noWrap/>
          </w:tcPr>
          <w:p w:rsidR="00593993" w:rsidRDefault="0058049C">
            <w:pPr>
              <w:spacing w:after="60" w:line="360" w:lineRule="auto"/>
              <w:rPr>
                <w:rFonts w:ascii="Arial" w:hAnsi="Arial" w:cs="Arial"/>
                <w:sz w:val="20"/>
                <w:szCs w:val="20"/>
              </w:rPr>
            </w:pPr>
            <w:r>
              <w:rPr>
                <w:rFonts w:ascii="Arial" w:hAnsi="Arial" w:cs="Arial"/>
                <w:color w:val="000000"/>
                <w:sz w:val="20"/>
                <w:szCs w:val="20"/>
              </w:rPr>
              <w:t>Male (N (%))</w:t>
            </w:r>
          </w:p>
        </w:tc>
        <w:tc>
          <w:tcPr>
            <w:tcW w:w="1618" w:type="dxa"/>
            <w:tcBorders>
              <w:top w:val="nil"/>
              <w:bottom w:val="nil"/>
            </w:tcBorders>
          </w:tcPr>
          <w:p w:rsidR="00593993" w:rsidRDefault="0058049C">
            <w:pPr>
              <w:spacing w:line="360" w:lineRule="auto"/>
              <w:jc w:val="center"/>
              <w:rPr>
                <w:rFonts w:ascii="Arial" w:hAnsi="Arial" w:cs="Arial"/>
                <w:color w:val="000000"/>
                <w:sz w:val="20"/>
                <w:szCs w:val="20"/>
              </w:rPr>
            </w:pPr>
            <w:r>
              <w:rPr>
                <w:rFonts w:ascii="Arial" w:hAnsi="Arial" w:cs="Arial"/>
                <w:color w:val="000000"/>
                <w:sz w:val="20"/>
                <w:szCs w:val="20"/>
              </w:rPr>
              <w:t>3,569 (48.7)</w:t>
            </w:r>
          </w:p>
        </w:tc>
        <w:tc>
          <w:tcPr>
            <w:tcW w:w="1590" w:type="dxa"/>
            <w:tcBorders>
              <w:top w:val="nil"/>
              <w:bottom w:val="nil"/>
            </w:tcBorders>
          </w:tcPr>
          <w:p w:rsidR="00593993" w:rsidRDefault="0058049C">
            <w:pPr>
              <w:spacing w:line="360" w:lineRule="auto"/>
              <w:jc w:val="center"/>
              <w:rPr>
                <w:rFonts w:ascii="Arial" w:hAnsi="Arial" w:cs="Arial"/>
                <w:color w:val="000000"/>
                <w:sz w:val="20"/>
                <w:szCs w:val="20"/>
              </w:rPr>
            </w:pPr>
            <w:r>
              <w:rPr>
                <w:rFonts w:ascii="Arial" w:hAnsi="Arial" w:cs="Arial"/>
                <w:color w:val="000000"/>
                <w:sz w:val="20"/>
                <w:szCs w:val="20"/>
              </w:rPr>
              <w:t>2,496 (100.0)</w:t>
            </w:r>
          </w:p>
        </w:tc>
        <w:tc>
          <w:tcPr>
            <w:tcW w:w="1470" w:type="dxa"/>
            <w:tcBorders>
              <w:top w:val="nil"/>
              <w:bottom w:val="nil"/>
            </w:tcBorders>
          </w:tcPr>
          <w:p w:rsidR="00593993" w:rsidRDefault="0058049C">
            <w:pPr>
              <w:spacing w:line="360" w:lineRule="auto"/>
              <w:jc w:val="center"/>
              <w:rPr>
                <w:rFonts w:ascii="Arial" w:hAnsi="Arial" w:cs="Arial"/>
                <w:color w:val="000000"/>
                <w:sz w:val="20"/>
                <w:szCs w:val="20"/>
              </w:rPr>
            </w:pPr>
            <w:r>
              <w:rPr>
                <w:rFonts w:ascii="Arial" w:hAnsi="Arial" w:cs="Arial"/>
                <w:color w:val="000000"/>
                <w:sz w:val="20"/>
                <w:szCs w:val="20"/>
              </w:rPr>
              <w:t>1,007 (46.3)</w:t>
            </w:r>
          </w:p>
        </w:tc>
      </w:tr>
      <w:tr w:rsidR="00593993">
        <w:trPr>
          <w:trHeight w:val="505"/>
        </w:trPr>
        <w:tc>
          <w:tcPr>
            <w:tcW w:w="4315" w:type="dxa"/>
            <w:tcBorders>
              <w:top w:val="nil"/>
              <w:bottom w:val="nil"/>
            </w:tcBorders>
            <w:shd w:val="clear" w:color="auto" w:fill="auto"/>
            <w:noWrap/>
            <w:hideMark/>
          </w:tcPr>
          <w:p w:rsidR="00593993" w:rsidRDefault="0058049C">
            <w:pPr>
              <w:spacing w:line="360" w:lineRule="auto"/>
              <w:rPr>
                <w:rFonts w:ascii="Arial" w:hAnsi="Arial" w:cs="Arial"/>
                <w:color w:val="000000"/>
                <w:sz w:val="20"/>
                <w:szCs w:val="20"/>
              </w:rPr>
            </w:pPr>
            <w:r>
              <w:rPr>
                <w:rFonts w:ascii="Arial" w:hAnsi="Arial" w:cs="Arial"/>
                <w:color w:val="000000"/>
                <w:sz w:val="20"/>
                <w:szCs w:val="20"/>
              </w:rPr>
              <w:t>Body mass index, in kg/m</w:t>
            </w:r>
            <w:r>
              <w:rPr>
                <w:rFonts w:ascii="Arial" w:hAnsi="Arial" w:cs="Arial"/>
                <w:color w:val="000000"/>
                <w:sz w:val="20"/>
                <w:szCs w:val="20"/>
                <w:vertAlign w:val="superscript"/>
              </w:rPr>
              <w:t>2</w:t>
            </w:r>
            <w:r>
              <w:rPr>
                <w:rFonts w:ascii="Arial" w:hAnsi="Arial" w:cs="Arial"/>
                <w:color w:val="000000"/>
                <w:sz w:val="20"/>
                <w:szCs w:val="20"/>
              </w:rPr>
              <w:t xml:space="preserve"> (mean (SD))</w:t>
            </w:r>
          </w:p>
        </w:tc>
        <w:tc>
          <w:tcPr>
            <w:tcW w:w="1618" w:type="dxa"/>
            <w:tcBorders>
              <w:top w:val="nil"/>
              <w:bottom w:val="nil"/>
            </w:tcBorders>
          </w:tcPr>
          <w:p w:rsidR="00593993" w:rsidRDefault="0058049C">
            <w:pPr>
              <w:spacing w:line="360" w:lineRule="auto"/>
              <w:jc w:val="center"/>
              <w:rPr>
                <w:rFonts w:ascii="Arial" w:hAnsi="Arial" w:cs="Arial"/>
                <w:sz w:val="20"/>
                <w:szCs w:val="20"/>
              </w:rPr>
            </w:pPr>
            <w:r>
              <w:rPr>
                <w:rFonts w:ascii="Arial" w:hAnsi="Arial" w:cs="Arial"/>
                <w:sz w:val="20"/>
                <w:szCs w:val="20"/>
              </w:rPr>
              <w:t>26.4 (4.42)</w:t>
            </w:r>
          </w:p>
        </w:tc>
        <w:tc>
          <w:tcPr>
            <w:tcW w:w="1590" w:type="dxa"/>
            <w:tcBorders>
              <w:top w:val="nil"/>
              <w:bottom w:val="nil"/>
            </w:tcBorders>
          </w:tcPr>
          <w:p w:rsidR="00593993" w:rsidRDefault="0058049C">
            <w:pPr>
              <w:spacing w:line="360" w:lineRule="auto"/>
              <w:jc w:val="center"/>
              <w:rPr>
                <w:rFonts w:ascii="Arial" w:hAnsi="Arial" w:cs="Arial"/>
                <w:sz w:val="20"/>
                <w:szCs w:val="20"/>
              </w:rPr>
            </w:pPr>
            <w:r>
              <w:rPr>
                <w:rFonts w:ascii="Arial" w:hAnsi="Arial" w:cs="Arial"/>
                <w:sz w:val="20"/>
                <w:szCs w:val="20"/>
              </w:rPr>
              <w:t>26.2 (3.38)</w:t>
            </w:r>
          </w:p>
        </w:tc>
        <w:tc>
          <w:tcPr>
            <w:tcW w:w="1470" w:type="dxa"/>
            <w:tcBorders>
              <w:top w:val="nil"/>
              <w:bottom w:val="nil"/>
            </w:tcBorders>
          </w:tcPr>
          <w:p w:rsidR="00593993" w:rsidRDefault="0058049C">
            <w:pPr>
              <w:spacing w:line="360" w:lineRule="auto"/>
              <w:jc w:val="center"/>
              <w:rPr>
                <w:rFonts w:ascii="Arial" w:hAnsi="Arial" w:cs="Arial"/>
                <w:sz w:val="20"/>
                <w:szCs w:val="20"/>
              </w:rPr>
            </w:pPr>
            <w:r>
              <w:rPr>
                <w:rFonts w:ascii="Arial" w:hAnsi="Arial" w:cs="Arial"/>
                <w:sz w:val="20"/>
                <w:szCs w:val="20"/>
              </w:rPr>
              <w:t>26.9 (4.55)</w:t>
            </w:r>
          </w:p>
        </w:tc>
      </w:tr>
      <w:tr w:rsidR="00593993">
        <w:trPr>
          <w:trHeight w:val="505"/>
        </w:trPr>
        <w:tc>
          <w:tcPr>
            <w:tcW w:w="4315" w:type="dxa"/>
            <w:tcBorders>
              <w:top w:val="nil"/>
              <w:bottom w:val="nil"/>
            </w:tcBorders>
            <w:shd w:val="clear" w:color="auto" w:fill="auto"/>
            <w:noWrap/>
            <w:hideMark/>
          </w:tcPr>
          <w:p w:rsidR="00593993" w:rsidRDefault="0058049C">
            <w:pPr>
              <w:spacing w:line="360" w:lineRule="auto"/>
              <w:rPr>
                <w:rFonts w:ascii="Arial" w:hAnsi="Arial" w:cs="Arial"/>
                <w:color w:val="000000"/>
                <w:sz w:val="20"/>
                <w:szCs w:val="20"/>
              </w:rPr>
            </w:pPr>
            <w:r>
              <w:rPr>
                <w:rFonts w:ascii="Arial" w:hAnsi="Arial" w:cs="Arial"/>
                <w:color w:val="000000"/>
                <w:sz w:val="20"/>
                <w:szCs w:val="20"/>
              </w:rPr>
              <w:t xml:space="preserve">Waist circumference, in cm (mean (SD)) </w:t>
            </w:r>
          </w:p>
        </w:tc>
        <w:tc>
          <w:tcPr>
            <w:tcW w:w="1618" w:type="dxa"/>
            <w:tcBorders>
              <w:top w:val="nil"/>
              <w:bottom w:val="nil"/>
            </w:tcBorders>
          </w:tcPr>
          <w:p w:rsidR="00593993" w:rsidRDefault="0058049C">
            <w:pPr>
              <w:spacing w:line="360" w:lineRule="auto"/>
              <w:jc w:val="center"/>
              <w:rPr>
                <w:rFonts w:ascii="Arial" w:hAnsi="Arial" w:cs="Arial"/>
                <w:sz w:val="20"/>
                <w:szCs w:val="20"/>
              </w:rPr>
            </w:pPr>
            <w:r>
              <w:rPr>
                <w:rFonts w:ascii="Arial" w:hAnsi="Arial" w:cs="Arial"/>
                <w:sz w:val="20"/>
                <w:szCs w:val="20"/>
              </w:rPr>
              <w:t>87.4 (13.3)</w:t>
            </w:r>
          </w:p>
        </w:tc>
        <w:tc>
          <w:tcPr>
            <w:tcW w:w="1590" w:type="dxa"/>
            <w:tcBorders>
              <w:top w:val="nil"/>
              <w:bottom w:val="nil"/>
            </w:tcBorders>
          </w:tcPr>
          <w:p w:rsidR="00593993" w:rsidRDefault="0058049C">
            <w:pPr>
              <w:spacing w:line="360" w:lineRule="auto"/>
              <w:jc w:val="center"/>
              <w:rPr>
                <w:rFonts w:ascii="Arial" w:hAnsi="Arial" w:cs="Arial"/>
                <w:sz w:val="20"/>
                <w:szCs w:val="20"/>
              </w:rPr>
            </w:pPr>
            <w:r>
              <w:rPr>
                <w:rFonts w:ascii="Arial" w:hAnsi="Arial" w:cs="Arial"/>
                <w:sz w:val="20"/>
                <w:szCs w:val="20"/>
              </w:rPr>
              <w:t>91.1 (9.3)</w:t>
            </w:r>
          </w:p>
        </w:tc>
        <w:tc>
          <w:tcPr>
            <w:tcW w:w="1470" w:type="dxa"/>
            <w:tcBorders>
              <w:top w:val="nil"/>
              <w:bottom w:val="nil"/>
            </w:tcBorders>
          </w:tcPr>
          <w:p w:rsidR="00593993" w:rsidRDefault="0058049C">
            <w:pPr>
              <w:spacing w:line="360" w:lineRule="auto"/>
              <w:jc w:val="center"/>
              <w:rPr>
                <w:rFonts w:ascii="Arial" w:hAnsi="Arial" w:cs="Arial"/>
                <w:sz w:val="20"/>
                <w:szCs w:val="20"/>
              </w:rPr>
            </w:pPr>
            <w:r>
              <w:rPr>
                <w:rFonts w:ascii="Arial" w:hAnsi="Arial" w:cs="Arial"/>
                <w:sz w:val="20"/>
                <w:szCs w:val="20"/>
              </w:rPr>
              <w:t>91.2 (13.6)</w:t>
            </w:r>
          </w:p>
        </w:tc>
      </w:tr>
      <w:tr w:rsidR="00593993">
        <w:trPr>
          <w:trHeight w:val="505"/>
        </w:trPr>
        <w:tc>
          <w:tcPr>
            <w:tcW w:w="4315" w:type="dxa"/>
            <w:tcBorders>
              <w:top w:val="nil"/>
              <w:bottom w:val="nil"/>
            </w:tcBorders>
            <w:shd w:val="clear" w:color="auto" w:fill="auto"/>
            <w:noWrap/>
          </w:tcPr>
          <w:p w:rsidR="00593993" w:rsidRDefault="0058049C">
            <w:pPr>
              <w:spacing w:line="360" w:lineRule="auto"/>
              <w:rPr>
                <w:rFonts w:ascii="Arial" w:hAnsi="Arial" w:cs="Arial"/>
                <w:color w:val="000000"/>
                <w:sz w:val="20"/>
                <w:szCs w:val="20"/>
              </w:rPr>
            </w:pPr>
            <w:r>
              <w:rPr>
                <w:rFonts w:ascii="Arial" w:hAnsi="Arial" w:cs="Arial"/>
                <w:color w:val="000000"/>
                <w:sz w:val="20"/>
                <w:szCs w:val="20"/>
              </w:rPr>
              <w:t xml:space="preserve">Actual hypertension (N (%)) </w:t>
            </w:r>
            <w:r>
              <w:rPr>
                <w:rFonts w:ascii="Arial" w:hAnsi="Arial" w:cs="Arial"/>
                <w:color w:val="000000"/>
                <w:sz w:val="20"/>
                <w:szCs w:val="20"/>
                <w:vertAlign w:val="superscript"/>
              </w:rPr>
              <w:t>a</w:t>
            </w:r>
          </w:p>
        </w:tc>
        <w:tc>
          <w:tcPr>
            <w:tcW w:w="1618" w:type="dxa"/>
            <w:tcBorders>
              <w:top w:val="nil"/>
              <w:bottom w:val="nil"/>
            </w:tcBorders>
          </w:tcPr>
          <w:p w:rsidR="00593993" w:rsidRDefault="0058049C">
            <w:pPr>
              <w:spacing w:line="360" w:lineRule="auto"/>
              <w:jc w:val="center"/>
              <w:rPr>
                <w:rFonts w:ascii="Arial" w:hAnsi="Arial" w:cs="Arial"/>
                <w:sz w:val="20"/>
                <w:szCs w:val="20"/>
              </w:rPr>
            </w:pPr>
            <w:r>
              <w:rPr>
                <w:rFonts w:ascii="Arial" w:hAnsi="Arial" w:cs="Arial"/>
                <w:sz w:val="20"/>
                <w:szCs w:val="20"/>
              </w:rPr>
              <w:t>3,273 (44.6)</w:t>
            </w:r>
          </w:p>
        </w:tc>
        <w:tc>
          <w:tcPr>
            <w:tcW w:w="1590" w:type="dxa"/>
            <w:tcBorders>
              <w:top w:val="nil"/>
              <w:bottom w:val="nil"/>
            </w:tcBorders>
          </w:tcPr>
          <w:p w:rsidR="00593993" w:rsidRDefault="0058049C">
            <w:pPr>
              <w:spacing w:line="360" w:lineRule="auto"/>
              <w:jc w:val="center"/>
              <w:rPr>
                <w:rFonts w:ascii="Arial" w:hAnsi="Arial" w:cs="Arial"/>
                <w:sz w:val="20"/>
                <w:szCs w:val="20"/>
              </w:rPr>
            </w:pPr>
            <w:r>
              <w:rPr>
                <w:rFonts w:ascii="Arial" w:hAnsi="Arial" w:cs="Arial"/>
                <w:sz w:val="20"/>
                <w:szCs w:val="20"/>
              </w:rPr>
              <w:t>1,044 (41.8)</w:t>
            </w:r>
          </w:p>
        </w:tc>
        <w:tc>
          <w:tcPr>
            <w:tcW w:w="1470" w:type="dxa"/>
            <w:tcBorders>
              <w:top w:val="nil"/>
              <w:bottom w:val="nil"/>
            </w:tcBorders>
          </w:tcPr>
          <w:p w:rsidR="00593993" w:rsidRDefault="0058049C">
            <w:pPr>
              <w:spacing w:line="360" w:lineRule="auto"/>
              <w:jc w:val="center"/>
              <w:rPr>
                <w:rFonts w:ascii="Arial" w:hAnsi="Arial" w:cs="Arial"/>
                <w:sz w:val="20"/>
                <w:szCs w:val="20"/>
              </w:rPr>
            </w:pPr>
            <w:r>
              <w:rPr>
                <w:rFonts w:ascii="Arial" w:hAnsi="Arial" w:cs="Arial"/>
                <w:sz w:val="20"/>
                <w:szCs w:val="20"/>
              </w:rPr>
              <w:t>582 (26.8)</w:t>
            </w:r>
          </w:p>
        </w:tc>
      </w:tr>
      <w:tr w:rsidR="00593993">
        <w:trPr>
          <w:trHeight w:val="505"/>
        </w:trPr>
        <w:tc>
          <w:tcPr>
            <w:tcW w:w="4315" w:type="dxa"/>
            <w:tcBorders>
              <w:top w:val="nil"/>
              <w:bottom w:val="nil"/>
            </w:tcBorders>
            <w:shd w:val="clear" w:color="auto" w:fill="auto"/>
            <w:noWrap/>
          </w:tcPr>
          <w:p w:rsidR="00593993" w:rsidRDefault="0058049C">
            <w:pPr>
              <w:spacing w:line="360" w:lineRule="auto"/>
              <w:rPr>
                <w:rFonts w:ascii="Arial" w:hAnsi="Arial" w:cs="Arial"/>
                <w:color w:val="000000"/>
                <w:sz w:val="20"/>
                <w:szCs w:val="20"/>
              </w:rPr>
            </w:pPr>
            <w:r>
              <w:rPr>
                <w:rFonts w:ascii="Arial" w:hAnsi="Arial" w:cs="Arial"/>
                <w:color w:val="000000"/>
                <w:sz w:val="20"/>
                <w:szCs w:val="20"/>
              </w:rPr>
              <w:t>Systolic blood pressure, in mmHg (mean (SD))</w:t>
            </w:r>
          </w:p>
        </w:tc>
        <w:tc>
          <w:tcPr>
            <w:tcW w:w="1618" w:type="dxa"/>
            <w:tcBorders>
              <w:top w:val="nil"/>
              <w:bottom w:val="nil"/>
            </w:tcBorders>
          </w:tcPr>
          <w:p w:rsidR="00593993" w:rsidRDefault="0058049C">
            <w:pPr>
              <w:spacing w:line="360" w:lineRule="auto"/>
              <w:jc w:val="center"/>
              <w:rPr>
                <w:rFonts w:ascii="Arial" w:hAnsi="Arial" w:cs="Arial"/>
                <w:sz w:val="20"/>
                <w:szCs w:val="20"/>
              </w:rPr>
            </w:pPr>
            <w:r>
              <w:rPr>
                <w:rFonts w:ascii="Arial" w:hAnsi="Arial" w:cs="Arial"/>
                <w:sz w:val="20"/>
                <w:szCs w:val="20"/>
              </w:rPr>
              <w:t>134.9 (19.7)</w:t>
            </w:r>
          </w:p>
        </w:tc>
        <w:tc>
          <w:tcPr>
            <w:tcW w:w="1590" w:type="dxa"/>
            <w:tcBorders>
              <w:top w:val="nil"/>
              <w:bottom w:val="nil"/>
            </w:tcBorders>
          </w:tcPr>
          <w:p w:rsidR="00593993" w:rsidRDefault="0058049C">
            <w:pPr>
              <w:spacing w:line="360" w:lineRule="auto"/>
              <w:jc w:val="center"/>
              <w:rPr>
                <w:rFonts w:ascii="Arial" w:hAnsi="Arial" w:cs="Arial"/>
                <w:sz w:val="20"/>
                <w:szCs w:val="20"/>
              </w:rPr>
            </w:pPr>
            <w:r>
              <w:rPr>
                <w:rFonts w:ascii="Arial" w:hAnsi="Arial" w:cs="Arial"/>
                <w:sz w:val="20"/>
                <w:szCs w:val="20"/>
              </w:rPr>
              <w:t>133.7 (20.3)</w:t>
            </w:r>
          </w:p>
        </w:tc>
        <w:tc>
          <w:tcPr>
            <w:tcW w:w="1470" w:type="dxa"/>
            <w:tcBorders>
              <w:top w:val="nil"/>
              <w:bottom w:val="nil"/>
            </w:tcBorders>
          </w:tcPr>
          <w:p w:rsidR="00593993" w:rsidRDefault="0058049C">
            <w:pPr>
              <w:spacing w:line="360" w:lineRule="auto"/>
              <w:jc w:val="center"/>
              <w:rPr>
                <w:rFonts w:ascii="Arial" w:hAnsi="Arial" w:cs="Arial"/>
                <w:sz w:val="20"/>
                <w:szCs w:val="20"/>
              </w:rPr>
            </w:pPr>
            <w:r>
              <w:rPr>
                <w:rFonts w:ascii="Arial" w:hAnsi="Arial" w:cs="Arial"/>
                <w:sz w:val="20"/>
                <w:szCs w:val="20"/>
              </w:rPr>
              <w:t>120.8 (17.5)</w:t>
            </w:r>
          </w:p>
        </w:tc>
      </w:tr>
      <w:tr w:rsidR="00593993">
        <w:trPr>
          <w:trHeight w:val="505"/>
        </w:trPr>
        <w:tc>
          <w:tcPr>
            <w:tcW w:w="4315" w:type="dxa"/>
            <w:tcBorders>
              <w:top w:val="nil"/>
              <w:bottom w:val="nil"/>
            </w:tcBorders>
            <w:shd w:val="clear" w:color="auto" w:fill="auto"/>
            <w:noWrap/>
          </w:tcPr>
          <w:p w:rsidR="00593993" w:rsidRDefault="0058049C">
            <w:pPr>
              <w:spacing w:line="360" w:lineRule="auto"/>
              <w:rPr>
                <w:rFonts w:ascii="Arial" w:hAnsi="Arial" w:cs="Arial"/>
                <w:color w:val="000000"/>
                <w:sz w:val="20"/>
                <w:szCs w:val="20"/>
              </w:rPr>
            </w:pPr>
            <w:r>
              <w:rPr>
                <w:rFonts w:ascii="Arial" w:hAnsi="Arial" w:cs="Arial"/>
                <w:color w:val="000000"/>
                <w:sz w:val="20"/>
                <w:szCs w:val="20"/>
              </w:rPr>
              <w:t>Diastolic blood pressure, in mmHg (mean (SD))</w:t>
            </w:r>
          </w:p>
        </w:tc>
        <w:tc>
          <w:tcPr>
            <w:tcW w:w="1618" w:type="dxa"/>
            <w:tcBorders>
              <w:top w:val="nil"/>
              <w:bottom w:val="nil"/>
            </w:tcBorders>
          </w:tcPr>
          <w:p w:rsidR="00593993" w:rsidRDefault="0058049C">
            <w:pPr>
              <w:spacing w:line="360" w:lineRule="auto"/>
              <w:jc w:val="center"/>
              <w:rPr>
                <w:rFonts w:ascii="Arial" w:hAnsi="Arial" w:cs="Arial"/>
                <w:sz w:val="20"/>
                <w:szCs w:val="20"/>
              </w:rPr>
            </w:pPr>
            <w:r>
              <w:rPr>
                <w:rFonts w:ascii="Arial" w:hAnsi="Arial" w:cs="Arial"/>
                <w:sz w:val="20"/>
                <w:szCs w:val="20"/>
              </w:rPr>
              <w:t>82.1 (11.3)</w:t>
            </w:r>
          </w:p>
        </w:tc>
        <w:tc>
          <w:tcPr>
            <w:tcW w:w="1590" w:type="dxa"/>
            <w:tcBorders>
              <w:top w:val="nil"/>
              <w:bottom w:val="nil"/>
            </w:tcBorders>
          </w:tcPr>
          <w:p w:rsidR="00593993" w:rsidRDefault="0058049C">
            <w:pPr>
              <w:spacing w:line="360" w:lineRule="auto"/>
              <w:jc w:val="center"/>
              <w:rPr>
                <w:rFonts w:ascii="Arial" w:hAnsi="Arial" w:cs="Arial"/>
                <w:sz w:val="20"/>
                <w:szCs w:val="20"/>
              </w:rPr>
            </w:pPr>
            <w:r>
              <w:rPr>
                <w:rFonts w:ascii="Arial" w:hAnsi="Arial" w:cs="Arial"/>
                <w:sz w:val="20"/>
                <w:szCs w:val="20"/>
              </w:rPr>
              <w:t>81.8 (11.4)</w:t>
            </w:r>
          </w:p>
        </w:tc>
        <w:tc>
          <w:tcPr>
            <w:tcW w:w="1470" w:type="dxa"/>
            <w:tcBorders>
              <w:top w:val="nil"/>
              <w:bottom w:val="nil"/>
            </w:tcBorders>
          </w:tcPr>
          <w:p w:rsidR="00593993" w:rsidRDefault="0058049C">
            <w:pPr>
              <w:spacing w:line="360" w:lineRule="auto"/>
              <w:jc w:val="center"/>
              <w:rPr>
                <w:rFonts w:ascii="Arial" w:hAnsi="Arial" w:cs="Arial"/>
                <w:sz w:val="20"/>
                <w:szCs w:val="20"/>
              </w:rPr>
            </w:pPr>
            <w:r>
              <w:rPr>
                <w:rFonts w:ascii="Arial" w:hAnsi="Arial" w:cs="Arial"/>
                <w:sz w:val="20"/>
                <w:szCs w:val="20"/>
              </w:rPr>
              <w:t>76.1 (9.9)</w:t>
            </w:r>
          </w:p>
        </w:tc>
      </w:tr>
      <w:tr w:rsidR="00593993">
        <w:trPr>
          <w:trHeight w:val="505"/>
        </w:trPr>
        <w:tc>
          <w:tcPr>
            <w:tcW w:w="4315" w:type="dxa"/>
            <w:tcBorders>
              <w:top w:val="nil"/>
              <w:bottom w:val="nil"/>
            </w:tcBorders>
            <w:shd w:val="clear" w:color="auto" w:fill="auto"/>
            <w:noWrap/>
          </w:tcPr>
          <w:p w:rsidR="00593993" w:rsidRDefault="0058049C">
            <w:pPr>
              <w:spacing w:line="360" w:lineRule="auto"/>
              <w:rPr>
                <w:rFonts w:ascii="Arial" w:hAnsi="Arial" w:cs="Arial"/>
                <w:color w:val="000000"/>
                <w:sz w:val="20"/>
                <w:szCs w:val="20"/>
              </w:rPr>
            </w:pPr>
            <w:r>
              <w:rPr>
                <w:rFonts w:ascii="Arial" w:hAnsi="Arial" w:cs="Arial"/>
                <w:color w:val="000000"/>
                <w:sz w:val="20"/>
                <w:szCs w:val="20"/>
              </w:rPr>
              <w:t>Use of antihypertensive medication (N (%))</w:t>
            </w:r>
          </w:p>
        </w:tc>
        <w:tc>
          <w:tcPr>
            <w:tcW w:w="1618" w:type="dxa"/>
            <w:tcBorders>
              <w:top w:val="nil"/>
              <w:bottom w:val="nil"/>
            </w:tcBorders>
          </w:tcPr>
          <w:p w:rsidR="00593993" w:rsidRDefault="0058049C">
            <w:pPr>
              <w:spacing w:line="360" w:lineRule="auto"/>
              <w:jc w:val="center"/>
              <w:rPr>
                <w:rFonts w:ascii="Arial" w:hAnsi="Arial" w:cs="Arial"/>
                <w:sz w:val="20"/>
                <w:szCs w:val="20"/>
              </w:rPr>
            </w:pPr>
            <w:r>
              <w:rPr>
                <w:rFonts w:ascii="Arial" w:hAnsi="Arial" w:cs="Arial"/>
                <w:sz w:val="20"/>
                <w:szCs w:val="20"/>
              </w:rPr>
              <w:t>748 (10.2)</w:t>
            </w:r>
          </w:p>
        </w:tc>
        <w:tc>
          <w:tcPr>
            <w:tcW w:w="1590" w:type="dxa"/>
            <w:tcBorders>
              <w:top w:val="nil"/>
              <w:bottom w:val="nil"/>
            </w:tcBorders>
          </w:tcPr>
          <w:p w:rsidR="00593993" w:rsidRDefault="0058049C">
            <w:pPr>
              <w:spacing w:line="360" w:lineRule="auto"/>
              <w:jc w:val="center"/>
              <w:rPr>
                <w:rFonts w:ascii="Arial" w:hAnsi="Arial" w:cs="Arial"/>
                <w:sz w:val="20"/>
                <w:szCs w:val="20"/>
              </w:rPr>
            </w:pPr>
            <w:r>
              <w:rPr>
                <w:rFonts w:ascii="Arial" w:hAnsi="Arial" w:cs="Arial"/>
                <w:sz w:val="20"/>
                <w:szCs w:val="20"/>
              </w:rPr>
              <w:t>217 (8.7)</w:t>
            </w:r>
          </w:p>
        </w:tc>
        <w:tc>
          <w:tcPr>
            <w:tcW w:w="1470" w:type="dxa"/>
            <w:tcBorders>
              <w:top w:val="nil"/>
              <w:bottom w:val="nil"/>
            </w:tcBorders>
          </w:tcPr>
          <w:p w:rsidR="00593993" w:rsidRDefault="0058049C">
            <w:pPr>
              <w:spacing w:line="360" w:lineRule="auto"/>
              <w:jc w:val="center"/>
              <w:rPr>
                <w:rFonts w:ascii="Arial" w:hAnsi="Arial" w:cs="Arial"/>
                <w:sz w:val="20"/>
                <w:szCs w:val="20"/>
              </w:rPr>
            </w:pPr>
            <w:r>
              <w:rPr>
                <w:rFonts w:ascii="Arial" w:hAnsi="Arial" w:cs="Arial"/>
                <w:sz w:val="20"/>
                <w:szCs w:val="20"/>
              </w:rPr>
              <w:t>343 (15.8)</w:t>
            </w:r>
          </w:p>
        </w:tc>
      </w:tr>
      <w:tr w:rsidR="00593993">
        <w:trPr>
          <w:trHeight w:val="505"/>
        </w:trPr>
        <w:tc>
          <w:tcPr>
            <w:tcW w:w="4315" w:type="dxa"/>
            <w:tcBorders>
              <w:top w:val="nil"/>
              <w:bottom w:val="nil"/>
            </w:tcBorders>
            <w:shd w:val="clear" w:color="auto" w:fill="auto"/>
            <w:noWrap/>
            <w:hideMark/>
          </w:tcPr>
          <w:p w:rsidR="00593993" w:rsidRDefault="0058049C">
            <w:pPr>
              <w:spacing w:line="360" w:lineRule="auto"/>
              <w:rPr>
                <w:rFonts w:ascii="Arial" w:hAnsi="Arial" w:cs="Arial"/>
                <w:color w:val="000000"/>
                <w:sz w:val="20"/>
                <w:szCs w:val="20"/>
              </w:rPr>
            </w:pPr>
            <w:r>
              <w:rPr>
                <w:rFonts w:ascii="Arial" w:hAnsi="Arial" w:cs="Arial"/>
                <w:color w:val="000000"/>
                <w:sz w:val="20"/>
                <w:szCs w:val="20"/>
              </w:rPr>
              <w:t>Current smoker (N (%))</w:t>
            </w:r>
          </w:p>
        </w:tc>
        <w:tc>
          <w:tcPr>
            <w:tcW w:w="1618" w:type="dxa"/>
            <w:tcBorders>
              <w:top w:val="nil"/>
              <w:bottom w:val="nil"/>
            </w:tcBorders>
          </w:tcPr>
          <w:p w:rsidR="00593993" w:rsidRDefault="0058049C">
            <w:pPr>
              <w:spacing w:line="360" w:lineRule="auto"/>
              <w:jc w:val="center"/>
              <w:rPr>
                <w:rFonts w:ascii="Arial" w:hAnsi="Arial" w:cs="Arial"/>
                <w:sz w:val="20"/>
                <w:szCs w:val="20"/>
              </w:rPr>
            </w:pPr>
            <w:r>
              <w:rPr>
                <w:rFonts w:ascii="Arial" w:hAnsi="Arial" w:cs="Arial"/>
                <w:sz w:val="20"/>
                <w:szCs w:val="20"/>
              </w:rPr>
              <w:t>1,991 (27.1)</w:t>
            </w:r>
          </w:p>
        </w:tc>
        <w:tc>
          <w:tcPr>
            <w:tcW w:w="1590" w:type="dxa"/>
            <w:tcBorders>
              <w:top w:val="nil"/>
              <w:bottom w:val="nil"/>
            </w:tcBorders>
          </w:tcPr>
          <w:p w:rsidR="00593993" w:rsidRDefault="0058049C">
            <w:pPr>
              <w:spacing w:line="360" w:lineRule="auto"/>
              <w:jc w:val="center"/>
              <w:rPr>
                <w:rFonts w:ascii="Arial" w:hAnsi="Arial" w:cs="Arial"/>
                <w:sz w:val="20"/>
                <w:szCs w:val="20"/>
              </w:rPr>
            </w:pPr>
            <w:r>
              <w:rPr>
                <w:rFonts w:ascii="Arial" w:hAnsi="Arial" w:cs="Arial"/>
                <w:sz w:val="20"/>
                <w:szCs w:val="20"/>
              </w:rPr>
              <w:t>786 (31.5)</w:t>
            </w:r>
          </w:p>
        </w:tc>
        <w:tc>
          <w:tcPr>
            <w:tcW w:w="1470" w:type="dxa"/>
            <w:tcBorders>
              <w:top w:val="nil"/>
              <w:bottom w:val="nil"/>
            </w:tcBorders>
          </w:tcPr>
          <w:p w:rsidR="00593993" w:rsidRDefault="0058049C">
            <w:pPr>
              <w:spacing w:line="360" w:lineRule="auto"/>
              <w:jc w:val="center"/>
              <w:rPr>
                <w:rFonts w:ascii="Arial" w:hAnsi="Arial" w:cs="Arial"/>
                <w:sz w:val="20"/>
                <w:szCs w:val="20"/>
              </w:rPr>
            </w:pPr>
            <w:r>
              <w:rPr>
                <w:rFonts w:ascii="Arial" w:hAnsi="Arial" w:cs="Arial"/>
                <w:sz w:val="20"/>
                <w:szCs w:val="20"/>
              </w:rPr>
              <w:t>457 (21.0)</w:t>
            </w:r>
          </w:p>
        </w:tc>
      </w:tr>
      <w:tr w:rsidR="00593993">
        <w:trPr>
          <w:trHeight w:val="505"/>
        </w:trPr>
        <w:tc>
          <w:tcPr>
            <w:tcW w:w="4315" w:type="dxa"/>
            <w:tcBorders>
              <w:top w:val="nil"/>
              <w:bottom w:val="nil"/>
            </w:tcBorders>
            <w:shd w:val="clear" w:color="auto" w:fill="auto"/>
            <w:noWrap/>
            <w:hideMark/>
          </w:tcPr>
          <w:p w:rsidR="00593993" w:rsidRDefault="0058049C">
            <w:pPr>
              <w:spacing w:line="360" w:lineRule="auto"/>
              <w:rPr>
                <w:rFonts w:ascii="Arial" w:hAnsi="Arial" w:cs="Arial"/>
                <w:color w:val="000000"/>
                <w:sz w:val="20"/>
                <w:szCs w:val="20"/>
              </w:rPr>
            </w:pPr>
            <w:r>
              <w:rPr>
                <w:rFonts w:ascii="Arial" w:hAnsi="Arial" w:cs="Arial"/>
                <w:color w:val="000000"/>
                <w:sz w:val="20"/>
                <w:szCs w:val="20"/>
              </w:rPr>
              <w:t>Total cholesterol, in mmol/l (mean (SD))</w:t>
            </w:r>
          </w:p>
        </w:tc>
        <w:tc>
          <w:tcPr>
            <w:tcW w:w="1618" w:type="dxa"/>
            <w:tcBorders>
              <w:top w:val="nil"/>
              <w:bottom w:val="nil"/>
            </w:tcBorders>
          </w:tcPr>
          <w:p w:rsidR="00593993" w:rsidRDefault="0058049C">
            <w:pPr>
              <w:spacing w:line="360" w:lineRule="auto"/>
              <w:jc w:val="center"/>
              <w:rPr>
                <w:rFonts w:ascii="Arial" w:hAnsi="Arial" w:cs="Arial"/>
                <w:sz w:val="20"/>
                <w:szCs w:val="20"/>
              </w:rPr>
            </w:pPr>
            <w:r>
              <w:rPr>
                <w:rFonts w:ascii="Arial" w:hAnsi="Arial" w:cs="Arial"/>
                <w:sz w:val="20"/>
                <w:szCs w:val="20"/>
              </w:rPr>
              <w:t>5.49 (1.06)</w:t>
            </w:r>
          </w:p>
        </w:tc>
        <w:tc>
          <w:tcPr>
            <w:tcW w:w="1590" w:type="dxa"/>
            <w:tcBorders>
              <w:top w:val="nil"/>
              <w:bottom w:val="nil"/>
            </w:tcBorders>
          </w:tcPr>
          <w:p w:rsidR="00593993" w:rsidRDefault="0058049C">
            <w:pPr>
              <w:spacing w:line="360" w:lineRule="auto"/>
              <w:jc w:val="center"/>
              <w:rPr>
                <w:rFonts w:ascii="Arial" w:hAnsi="Arial" w:cs="Arial"/>
                <w:sz w:val="20"/>
                <w:szCs w:val="20"/>
              </w:rPr>
            </w:pPr>
            <w:r>
              <w:rPr>
                <w:rFonts w:ascii="Arial" w:hAnsi="Arial" w:cs="Arial"/>
                <w:sz w:val="20"/>
                <w:szCs w:val="20"/>
              </w:rPr>
              <w:t>5.88 (1.02)</w:t>
            </w:r>
          </w:p>
        </w:tc>
        <w:tc>
          <w:tcPr>
            <w:tcW w:w="1470" w:type="dxa"/>
            <w:tcBorders>
              <w:top w:val="nil"/>
              <w:bottom w:val="nil"/>
            </w:tcBorders>
          </w:tcPr>
          <w:p w:rsidR="00593993" w:rsidRDefault="0058049C">
            <w:pPr>
              <w:spacing w:line="360" w:lineRule="auto"/>
              <w:jc w:val="center"/>
              <w:rPr>
                <w:rFonts w:ascii="Arial" w:hAnsi="Arial" w:cs="Arial"/>
                <w:sz w:val="20"/>
                <w:szCs w:val="20"/>
              </w:rPr>
            </w:pPr>
            <w:r>
              <w:rPr>
                <w:rFonts w:ascii="Arial" w:hAnsi="Arial" w:cs="Arial"/>
                <w:sz w:val="20"/>
                <w:szCs w:val="20"/>
              </w:rPr>
              <w:t>5.58 (1.00)</w:t>
            </w:r>
          </w:p>
        </w:tc>
      </w:tr>
      <w:tr w:rsidR="00593993">
        <w:trPr>
          <w:trHeight w:val="505"/>
        </w:trPr>
        <w:tc>
          <w:tcPr>
            <w:tcW w:w="4315" w:type="dxa"/>
            <w:tcBorders>
              <w:top w:val="nil"/>
              <w:bottom w:val="nil"/>
            </w:tcBorders>
            <w:shd w:val="clear" w:color="auto" w:fill="auto"/>
            <w:noWrap/>
            <w:hideMark/>
          </w:tcPr>
          <w:p w:rsidR="00593993" w:rsidRDefault="0058049C">
            <w:pPr>
              <w:spacing w:line="360" w:lineRule="auto"/>
              <w:rPr>
                <w:rFonts w:ascii="Arial" w:hAnsi="Arial" w:cs="Arial"/>
                <w:color w:val="000000"/>
                <w:sz w:val="20"/>
                <w:szCs w:val="20"/>
              </w:rPr>
            </w:pPr>
            <w:r>
              <w:rPr>
                <w:rFonts w:ascii="Arial" w:hAnsi="Arial" w:cs="Arial"/>
                <w:color w:val="000000"/>
                <w:sz w:val="20"/>
                <w:szCs w:val="20"/>
              </w:rPr>
              <w:t>HDL, in mmol/l (mean (SD))</w:t>
            </w:r>
          </w:p>
        </w:tc>
        <w:tc>
          <w:tcPr>
            <w:tcW w:w="1618" w:type="dxa"/>
            <w:tcBorders>
              <w:top w:val="nil"/>
              <w:bottom w:val="nil"/>
            </w:tcBorders>
          </w:tcPr>
          <w:p w:rsidR="00593993" w:rsidRDefault="0058049C">
            <w:pPr>
              <w:spacing w:line="360" w:lineRule="auto"/>
              <w:jc w:val="center"/>
              <w:rPr>
                <w:rFonts w:ascii="Arial" w:hAnsi="Arial" w:cs="Arial"/>
                <w:sz w:val="20"/>
                <w:szCs w:val="20"/>
              </w:rPr>
            </w:pPr>
            <w:r>
              <w:rPr>
                <w:rFonts w:ascii="Arial" w:hAnsi="Arial" w:cs="Arial"/>
                <w:sz w:val="20"/>
                <w:szCs w:val="20"/>
              </w:rPr>
              <w:t>1.41 (0.36)</w:t>
            </w:r>
          </w:p>
        </w:tc>
        <w:tc>
          <w:tcPr>
            <w:tcW w:w="1590" w:type="dxa"/>
            <w:tcBorders>
              <w:top w:val="nil"/>
              <w:bottom w:val="nil"/>
            </w:tcBorders>
          </w:tcPr>
          <w:p w:rsidR="00593993" w:rsidRDefault="0058049C">
            <w:pPr>
              <w:spacing w:line="360" w:lineRule="auto"/>
              <w:jc w:val="center"/>
              <w:rPr>
                <w:rFonts w:ascii="Arial" w:hAnsi="Arial" w:cs="Arial"/>
                <w:sz w:val="20"/>
                <w:szCs w:val="20"/>
              </w:rPr>
            </w:pPr>
            <w:r>
              <w:rPr>
                <w:rFonts w:ascii="Arial" w:hAnsi="Arial" w:cs="Arial"/>
                <w:sz w:val="20"/>
                <w:szCs w:val="20"/>
              </w:rPr>
              <w:t>1.19 (0.32)</w:t>
            </w:r>
          </w:p>
        </w:tc>
        <w:tc>
          <w:tcPr>
            <w:tcW w:w="1470" w:type="dxa"/>
            <w:tcBorders>
              <w:top w:val="nil"/>
              <w:bottom w:val="nil"/>
            </w:tcBorders>
          </w:tcPr>
          <w:p w:rsidR="00593993" w:rsidRDefault="0058049C">
            <w:pPr>
              <w:spacing w:line="360" w:lineRule="auto"/>
              <w:jc w:val="center"/>
              <w:rPr>
                <w:rFonts w:ascii="Arial" w:hAnsi="Arial" w:cs="Arial"/>
                <w:sz w:val="20"/>
                <w:szCs w:val="20"/>
              </w:rPr>
            </w:pPr>
            <w:r>
              <w:rPr>
                <w:rFonts w:ascii="Arial" w:hAnsi="Arial" w:cs="Arial"/>
                <w:sz w:val="20"/>
                <w:szCs w:val="20"/>
              </w:rPr>
              <w:t>1.47 (0.38)</w:t>
            </w:r>
          </w:p>
        </w:tc>
      </w:tr>
      <w:tr w:rsidR="00593993">
        <w:trPr>
          <w:trHeight w:val="505"/>
        </w:trPr>
        <w:tc>
          <w:tcPr>
            <w:tcW w:w="4315" w:type="dxa"/>
            <w:tcBorders>
              <w:top w:val="nil"/>
              <w:bottom w:val="nil"/>
            </w:tcBorders>
            <w:shd w:val="clear" w:color="auto" w:fill="auto"/>
            <w:noWrap/>
          </w:tcPr>
          <w:p w:rsidR="00593993" w:rsidRDefault="0058049C">
            <w:pPr>
              <w:spacing w:line="360" w:lineRule="auto"/>
              <w:rPr>
                <w:rFonts w:ascii="Arial" w:hAnsi="Arial" w:cs="Arial"/>
                <w:color w:val="000000"/>
                <w:sz w:val="20"/>
                <w:szCs w:val="20"/>
              </w:rPr>
            </w:pPr>
            <w:r>
              <w:rPr>
                <w:rFonts w:ascii="Arial" w:hAnsi="Arial" w:cs="Arial"/>
                <w:color w:val="000000"/>
                <w:sz w:val="20"/>
                <w:szCs w:val="20"/>
              </w:rPr>
              <w:t>eGFR (ml/min/1.73m</w:t>
            </w:r>
            <w:r>
              <w:rPr>
                <w:rFonts w:ascii="Arial" w:hAnsi="Arial" w:cs="Arial"/>
                <w:color w:val="000000"/>
                <w:sz w:val="20"/>
                <w:szCs w:val="20"/>
                <w:vertAlign w:val="superscript"/>
              </w:rPr>
              <w:t>2</w:t>
            </w:r>
            <w:r>
              <w:rPr>
                <w:rFonts w:ascii="Arial" w:hAnsi="Arial" w:cs="Arial"/>
                <w:color w:val="000000"/>
                <w:sz w:val="20"/>
                <w:szCs w:val="20"/>
              </w:rPr>
              <w:t>) (mean (SD))</w:t>
            </w:r>
          </w:p>
        </w:tc>
        <w:tc>
          <w:tcPr>
            <w:tcW w:w="1618" w:type="dxa"/>
            <w:tcBorders>
              <w:top w:val="nil"/>
              <w:bottom w:val="nil"/>
            </w:tcBorders>
          </w:tcPr>
          <w:p w:rsidR="00593993" w:rsidRDefault="0058049C">
            <w:pPr>
              <w:spacing w:line="360" w:lineRule="auto"/>
              <w:jc w:val="center"/>
              <w:rPr>
                <w:rFonts w:ascii="Arial" w:hAnsi="Arial" w:cs="Arial"/>
                <w:sz w:val="20"/>
                <w:szCs w:val="20"/>
              </w:rPr>
            </w:pPr>
            <w:r>
              <w:rPr>
                <w:rFonts w:ascii="Arial" w:hAnsi="Arial" w:cs="Arial"/>
                <w:sz w:val="20"/>
                <w:szCs w:val="20"/>
              </w:rPr>
              <w:t>89.7 (19.9)</w:t>
            </w:r>
          </w:p>
        </w:tc>
        <w:tc>
          <w:tcPr>
            <w:tcW w:w="1590" w:type="dxa"/>
            <w:tcBorders>
              <w:top w:val="nil"/>
              <w:bottom w:val="nil"/>
            </w:tcBorders>
          </w:tcPr>
          <w:p w:rsidR="00593993" w:rsidRDefault="0058049C">
            <w:pPr>
              <w:spacing w:line="360" w:lineRule="auto"/>
              <w:jc w:val="center"/>
              <w:rPr>
                <w:rFonts w:ascii="Arial" w:hAnsi="Arial" w:cs="Arial"/>
                <w:sz w:val="20"/>
                <w:szCs w:val="20"/>
              </w:rPr>
            </w:pPr>
            <w:r>
              <w:rPr>
                <w:rFonts w:ascii="Arial" w:hAnsi="Arial" w:cs="Arial"/>
                <w:sz w:val="20"/>
                <w:szCs w:val="20"/>
              </w:rPr>
              <w:t>83.9 (20.9)</w:t>
            </w:r>
          </w:p>
        </w:tc>
        <w:tc>
          <w:tcPr>
            <w:tcW w:w="1470" w:type="dxa"/>
            <w:tcBorders>
              <w:top w:val="nil"/>
              <w:bottom w:val="nil"/>
            </w:tcBorders>
          </w:tcPr>
          <w:p w:rsidR="00593993" w:rsidRDefault="0058049C">
            <w:pPr>
              <w:spacing w:line="360" w:lineRule="auto"/>
              <w:jc w:val="center"/>
              <w:rPr>
                <w:rFonts w:ascii="Arial" w:hAnsi="Arial" w:cs="Arial"/>
                <w:sz w:val="20"/>
                <w:szCs w:val="20"/>
              </w:rPr>
            </w:pPr>
            <w:r>
              <w:rPr>
                <w:rFonts w:ascii="Arial" w:hAnsi="Arial" w:cs="Arial"/>
                <w:sz w:val="20"/>
                <w:szCs w:val="20"/>
              </w:rPr>
              <w:t>92.8 (14.2)</w:t>
            </w:r>
          </w:p>
        </w:tc>
      </w:tr>
      <w:tr w:rsidR="00593993">
        <w:trPr>
          <w:trHeight w:val="505"/>
        </w:trPr>
        <w:tc>
          <w:tcPr>
            <w:tcW w:w="4315" w:type="dxa"/>
            <w:tcBorders>
              <w:top w:val="nil"/>
              <w:bottom w:val="nil"/>
            </w:tcBorders>
            <w:shd w:val="clear" w:color="auto" w:fill="auto"/>
            <w:noWrap/>
          </w:tcPr>
          <w:p w:rsidR="00593993" w:rsidRDefault="0058049C">
            <w:pPr>
              <w:spacing w:line="360" w:lineRule="auto"/>
              <w:rPr>
                <w:rFonts w:ascii="Arial" w:hAnsi="Arial" w:cs="Arial"/>
                <w:color w:val="000000"/>
                <w:sz w:val="20"/>
                <w:szCs w:val="20"/>
              </w:rPr>
            </w:pPr>
            <w:proofErr w:type="spellStart"/>
            <w:r>
              <w:rPr>
                <w:rFonts w:ascii="Arial" w:hAnsi="Arial" w:cs="Arial"/>
                <w:color w:val="000000"/>
                <w:sz w:val="20"/>
                <w:szCs w:val="20"/>
              </w:rPr>
              <w:t>hsCRP</w:t>
            </w:r>
            <w:proofErr w:type="spellEnd"/>
            <w:r>
              <w:rPr>
                <w:rFonts w:ascii="Arial" w:hAnsi="Arial" w:cs="Arial"/>
                <w:color w:val="000000"/>
                <w:sz w:val="20"/>
                <w:szCs w:val="20"/>
              </w:rPr>
              <w:t xml:space="preserve"> (mg/l) (geometric mean (antilog SD))</w:t>
            </w:r>
          </w:p>
        </w:tc>
        <w:tc>
          <w:tcPr>
            <w:tcW w:w="1618" w:type="dxa"/>
            <w:tcBorders>
              <w:top w:val="nil"/>
              <w:bottom w:val="nil"/>
            </w:tcBorders>
          </w:tcPr>
          <w:p w:rsidR="00593993" w:rsidRDefault="0058049C">
            <w:pPr>
              <w:spacing w:line="360" w:lineRule="auto"/>
              <w:jc w:val="center"/>
              <w:rPr>
                <w:rFonts w:ascii="Arial" w:hAnsi="Arial" w:cs="Arial"/>
                <w:sz w:val="20"/>
                <w:szCs w:val="20"/>
              </w:rPr>
            </w:pPr>
            <w:r>
              <w:rPr>
                <w:rFonts w:ascii="Arial" w:hAnsi="Arial" w:cs="Arial"/>
                <w:sz w:val="20"/>
                <w:szCs w:val="20"/>
              </w:rPr>
              <w:t>1.16 (3.04)</w:t>
            </w:r>
          </w:p>
        </w:tc>
        <w:tc>
          <w:tcPr>
            <w:tcW w:w="1590" w:type="dxa"/>
            <w:tcBorders>
              <w:top w:val="nil"/>
              <w:bottom w:val="nil"/>
            </w:tcBorders>
          </w:tcPr>
          <w:p w:rsidR="00593993" w:rsidRDefault="0058049C">
            <w:pPr>
              <w:spacing w:line="360" w:lineRule="auto"/>
              <w:jc w:val="center"/>
              <w:rPr>
                <w:rFonts w:ascii="Arial" w:hAnsi="Arial" w:cs="Arial"/>
                <w:sz w:val="20"/>
                <w:szCs w:val="20"/>
              </w:rPr>
            </w:pPr>
            <w:r>
              <w:rPr>
                <w:rFonts w:ascii="Arial" w:hAnsi="Arial" w:cs="Arial"/>
                <w:sz w:val="20"/>
                <w:szCs w:val="20"/>
              </w:rPr>
              <w:t>1.63 (2.87)</w:t>
            </w:r>
          </w:p>
        </w:tc>
        <w:tc>
          <w:tcPr>
            <w:tcW w:w="1470" w:type="dxa"/>
            <w:tcBorders>
              <w:top w:val="nil"/>
              <w:bottom w:val="nil"/>
            </w:tcBorders>
          </w:tcPr>
          <w:p w:rsidR="00593993" w:rsidRDefault="0058049C">
            <w:pPr>
              <w:spacing w:line="360" w:lineRule="auto"/>
              <w:jc w:val="center"/>
              <w:rPr>
                <w:rFonts w:ascii="Arial" w:hAnsi="Arial" w:cs="Arial"/>
                <w:sz w:val="20"/>
                <w:szCs w:val="20"/>
              </w:rPr>
            </w:pPr>
            <w:r>
              <w:rPr>
                <w:rFonts w:ascii="Arial" w:hAnsi="Arial" w:cs="Arial"/>
                <w:sz w:val="20"/>
                <w:szCs w:val="20"/>
              </w:rPr>
              <w:t>1.09 (3.06)</w:t>
            </w:r>
          </w:p>
        </w:tc>
      </w:tr>
      <w:tr w:rsidR="00593993">
        <w:trPr>
          <w:trHeight w:val="505"/>
        </w:trPr>
        <w:tc>
          <w:tcPr>
            <w:tcW w:w="4315" w:type="dxa"/>
            <w:tcBorders>
              <w:top w:val="nil"/>
              <w:bottom w:val="nil"/>
            </w:tcBorders>
            <w:shd w:val="clear" w:color="auto" w:fill="auto"/>
            <w:noWrap/>
          </w:tcPr>
          <w:p w:rsidR="00593993" w:rsidRDefault="0058049C">
            <w:pPr>
              <w:spacing w:line="360" w:lineRule="auto"/>
              <w:rPr>
                <w:rFonts w:ascii="Arial" w:hAnsi="Arial" w:cs="Arial"/>
                <w:color w:val="000000"/>
                <w:sz w:val="20"/>
                <w:szCs w:val="20"/>
              </w:rPr>
            </w:pPr>
            <w:r>
              <w:rPr>
                <w:rFonts w:ascii="Arial" w:hAnsi="Arial" w:cs="Arial"/>
                <w:color w:val="000000"/>
                <w:sz w:val="20"/>
                <w:szCs w:val="20"/>
              </w:rPr>
              <w:lastRenderedPageBreak/>
              <w:t>Insulin (</w:t>
            </w:r>
            <w:proofErr w:type="spellStart"/>
            <w:r>
              <w:rPr>
                <w:rFonts w:ascii="Arial" w:hAnsi="Arial" w:cs="Arial"/>
                <w:color w:val="000000"/>
                <w:sz w:val="20"/>
                <w:szCs w:val="20"/>
              </w:rPr>
              <w:t>microU</w:t>
            </w:r>
            <w:proofErr w:type="spellEnd"/>
            <w:r>
              <w:rPr>
                <w:rFonts w:ascii="Arial" w:hAnsi="Arial" w:cs="Arial"/>
                <w:color w:val="000000"/>
                <w:sz w:val="20"/>
                <w:szCs w:val="20"/>
              </w:rPr>
              <w:t>/ml) (geometric mean (antilog SD))</w:t>
            </w:r>
          </w:p>
        </w:tc>
        <w:tc>
          <w:tcPr>
            <w:tcW w:w="1618" w:type="dxa"/>
            <w:tcBorders>
              <w:top w:val="nil"/>
              <w:bottom w:val="nil"/>
            </w:tcBorders>
          </w:tcPr>
          <w:p w:rsidR="00593993" w:rsidRDefault="0058049C">
            <w:pPr>
              <w:spacing w:line="360" w:lineRule="auto"/>
              <w:jc w:val="center"/>
              <w:rPr>
                <w:rFonts w:ascii="Arial" w:hAnsi="Arial" w:cs="Arial"/>
                <w:sz w:val="20"/>
                <w:szCs w:val="20"/>
              </w:rPr>
            </w:pPr>
            <w:r>
              <w:rPr>
                <w:rFonts w:ascii="Arial" w:hAnsi="Arial" w:cs="Arial"/>
                <w:sz w:val="20"/>
                <w:szCs w:val="20"/>
              </w:rPr>
              <w:t>5.18 (1.87)</w:t>
            </w:r>
          </w:p>
        </w:tc>
        <w:tc>
          <w:tcPr>
            <w:tcW w:w="1590" w:type="dxa"/>
            <w:tcBorders>
              <w:top w:val="nil"/>
              <w:bottom w:val="nil"/>
            </w:tcBorders>
          </w:tcPr>
          <w:p w:rsidR="00593993" w:rsidRDefault="0058049C">
            <w:pPr>
              <w:spacing w:line="360" w:lineRule="auto"/>
              <w:jc w:val="center"/>
              <w:rPr>
                <w:rFonts w:ascii="Arial" w:hAnsi="Arial" w:cs="Arial"/>
                <w:sz w:val="20"/>
                <w:szCs w:val="20"/>
              </w:rPr>
            </w:pPr>
            <w:r>
              <w:rPr>
                <w:rFonts w:ascii="Arial" w:hAnsi="Arial" w:cs="Arial"/>
                <w:sz w:val="20"/>
                <w:szCs w:val="20"/>
              </w:rPr>
              <w:t>5.77 (1.70)</w:t>
            </w:r>
          </w:p>
        </w:tc>
        <w:tc>
          <w:tcPr>
            <w:tcW w:w="1470" w:type="dxa"/>
            <w:tcBorders>
              <w:top w:val="nil"/>
              <w:bottom w:val="nil"/>
            </w:tcBorders>
          </w:tcPr>
          <w:p w:rsidR="00593993" w:rsidRDefault="0058049C">
            <w:pPr>
              <w:spacing w:line="360" w:lineRule="auto"/>
              <w:jc w:val="center"/>
              <w:rPr>
                <w:rFonts w:ascii="Arial" w:hAnsi="Arial" w:cs="Arial"/>
                <w:sz w:val="20"/>
                <w:szCs w:val="20"/>
              </w:rPr>
            </w:pPr>
            <w:r>
              <w:rPr>
                <w:rFonts w:ascii="Arial" w:hAnsi="Arial" w:cs="Arial"/>
                <w:sz w:val="20"/>
                <w:szCs w:val="20"/>
              </w:rPr>
              <w:t>8.48 (1.68)</w:t>
            </w:r>
          </w:p>
        </w:tc>
      </w:tr>
      <w:tr w:rsidR="00593993">
        <w:trPr>
          <w:trHeight w:val="505"/>
        </w:trPr>
        <w:tc>
          <w:tcPr>
            <w:tcW w:w="4315" w:type="dxa"/>
            <w:tcBorders>
              <w:top w:val="nil"/>
              <w:bottom w:val="nil"/>
            </w:tcBorders>
            <w:shd w:val="clear" w:color="auto" w:fill="auto"/>
            <w:noWrap/>
          </w:tcPr>
          <w:p w:rsidR="00593993" w:rsidRDefault="0058049C">
            <w:pPr>
              <w:spacing w:line="360" w:lineRule="auto"/>
              <w:rPr>
                <w:rFonts w:ascii="Arial" w:hAnsi="Arial" w:cs="Arial"/>
                <w:color w:val="000000"/>
                <w:sz w:val="20"/>
                <w:szCs w:val="20"/>
              </w:rPr>
            </w:pPr>
            <w:r>
              <w:rPr>
                <w:rFonts w:ascii="Arial" w:hAnsi="Arial" w:cs="Arial"/>
                <w:color w:val="000000"/>
                <w:sz w:val="20"/>
                <w:szCs w:val="20"/>
              </w:rPr>
              <w:t>Leptin (ng/ml) (geometric mean (antilog SD))</w:t>
            </w:r>
          </w:p>
        </w:tc>
        <w:tc>
          <w:tcPr>
            <w:tcW w:w="1618" w:type="dxa"/>
            <w:tcBorders>
              <w:top w:val="nil"/>
              <w:bottom w:val="nil"/>
            </w:tcBorders>
          </w:tcPr>
          <w:p w:rsidR="00593993" w:rsidRDefault="0058049C">
            <w:pPr>
              <w:spacing w:line="360" w:lineRule="auto"/>
              <w:jc w:val="center"/>
              <w:rPr>
                <w:rFonts w:ascii="Arial" w:hAnsi="Arial" w:cs="Arial"/>
                <w:sz w:val="20"/>
                <w:szCs w:val="20"/>
              </w:rPr>
            </w:pPr>
            <w:r>
              <w:rPr>
                <w:rFonts w:ascii="Arial" w:hAnsi="Arial" w:cs="Arial"/>
                <w:sz w:val="20"/>
                <w:szCs w:val="20"/>
              </w:rPr>
              <w:t>7.98 (2.57)</w:t>
            </w:r>
          </w:p>
        </w:tc>
        <w:tc>
          <w:tcPr>
            <w:tcW w:w="1590" w:type="dxa"/>
            <w:tcBorders>
              <w:top w:val="nil"/>
              <w:bottom w:val="nil"/>
            </w:tcBorders>
          </w:tcPr>
          <w:p w:rsidR="00593993" w:rsidRDefault="0058049C">
            <w:pPr>
              <w:spacing w:line="360" w:lineRule="auto"/>
              <w:jc w:val="center"/>
              <w:rPr>
                <w:rFonts w:ascii="Arial" w:hAnsi="Arial" w:cs="Arial"/>
                <w:sz w:val="20"/>
                <w:szCs w:val="20"/>
              </w:rPr>
            </w:pPr>
            <w:r>
              <w:rPr>
                <w:rFonts w:ascii="Arial" w:hAnsi="Arial" w:cs="Arial"/>
                <w:sz w:val="20"/>
                <w:szCs w:val="20"/>
              </w:rPr>
              <w:t>4.32 (2.10)</w:t>
            </w:r>
          </w:p>
        </w:tc>
        <w:tc>
          <w:tcPr>
            <w:tcW w:w="1470" w:type="dxa"/>
            <w:tcBorders>
              <w:top w:val="nil"/>
              <w:bottom w:val="nil"/>
            </w:tcBorders>
          </w:tcPr>
          <w:p w:rsidR="00593993" w:rsidRDefault="0058049C">
            <w:pPr>
              <w:spacing w:line="360" w:lineRule="auto"/>
              <w:jc w:val="center"/>
              <w:rPr>
                <w:rFonts w:ascii="Arial" w:hAnsi="Arial" w:cs="Arial"/>
                <w:sz w:val="20"/>
                <w:szCs w:val="20"/>
              </w:rPr>
            </w:pPr>
            <w:r>
              <w:rPr>
                <w:rFonts w:ascii="Arial" w:hAnsi="Arial" w:cs="Arial"/>
                <w:sz w:val="20"/>
                <w:szCs w:val="20"/>
              </w:rPr>
              <w:t>9.85 (3.20)</w:t>
            </w:r>
          </w:p>
        </w:tc>
      </w:tr>
      <w:tr w:rsidR="00593993">
        <w:trPr>
          <w:trHeight w:val="505"/>
        </w:trPr>
        <w:tc>
          <w:tcPr>
            <w:tcW w:w="4315" w:type="dxa"/>
            <w:tcBorders>
              <w:top w:val="nil"/>
              <w:bottom w:val="single" w:sz="4" w:space="0" w:color="auto"/>
            </w:tcBorders>
            <w:shd w:val="clear" w:color="auto" w:fill="auto"/>
            <w:noWrap/>
          </w:tcPr>
          <w:p w:rsidR="00593993" w:rsidRDefault="0058049C">
            <w:pPr>
              <w:spacing w:line="360" w:lineRule="auto"/>
              <w:rPr>
                <w:rFonts w:ascii="Arial" w:hAnsi="Arial" w:cs="Arial"/>
                <w:color w:val="000000"/>
                <w:sz w:val="20"/>
                <w:szCs w:val="20"/>
              </w:rPr>
            </w:pPr>
            <w:r>
              <w:rPr>
                <w:rFonts w:ascii="Arial" w:hAnsi="Arial" w:cs="Arial"/>
                <w:color w:val="000000"/>
                <w:sz w:val="20"/>
                <w:szCs w:val="20"/>
              </w:rPr>
              <w:t>Fasting glucose (mmol/l) (geometric mean (antilog SD))</w:t>
            </w:r>
            <w:r>
              <w:rPr>
                <w:rFonts w:ascii="Arial" w:hAnsi="Arial" w:cs="Arial"/>
                <w:vertAlign w:val="superscript"/>
              </w:rPr>
              <w:t xml:space="preserve"> b</w:t>
            </w:r>
          </w:p>
        </w:tc>
        <w:tc>
          <w:tcPr>
            <w:tcW w:w="1618" w:type="dxa"/>
            <w:tcBorders>
              <w:top w:val="nil"/>
              <w:bottom w:val="single" w:sz="4" w:space="0" w:color="auto"/>
            </w:tcBorders>
          </w:tcPr>
          <w:p w:rsidR="00593993" w:rsidRDefault="0058049C">
            <w:pPr>
              <w:spacing w:line="360" w:lineRule="auto"/>
              <w:jc w:val="center"/>
              <w:rPr>
                <w:rFonts w:ascii="Arial" w:hAnsi="Arial" w:cs="Arial"/>
                <w:sz w:val="20"/>
                <w:szCs w:val="20"/>
              </w:rPr>
            </w:pPr>
            <w:r>
              <w:rPr>
                <w:rFonts w:ascii="Arial" w:hAnsi="Arial" w:cs="Arial"/>
                <w:sz w:val="20"/>
                <w:szCs w:val="20"/>
              </w:rPr>
              <w:t>4.96 (1.14)</w:t>
            </w:r>
          </w:p>
        </w:tc>
        <w:tc>
          <w:tcPr>
            <w:tcW w:w="1590" w:type="dxa"/>
            <w:tcBorders>
              <w:top w:val="nil"/>
              <w:bottom w:val="single" w:sz="4" w:space="0" w:color="auto"/>
            </w:tcBorders>
          </w:tcPr>
          <w:p w:rsidR="00593993" w:rsidRDefault="0058049C">
            <w:pPr>
              <w:spacing w:line="360" w:lineRule="auto"/>
              <w:jc w:val="center"/>
              <w:rPr>
                <w:rFonts w:ascii="Arial" w:hAnsi="Arial" w:cs="Arial"/>
                <w:sz w:val="20"/>
                <w:szCs w:val="20"/>
              </w:rPr>
            </w:pPr>
            <w:r>
              <w:rPr>
                <w:rFonts w:ascii="Arial" w:hAnsi="Arial" w:cs="Arial"/>
                <w:sz w:val="20"/>
                <w:szCs w:val="20"/>
              </w:rPr>
              <w:t>NA</w:t>
            </w:r>
          </w:p>
        </w:tc>
        <w:tc>
          <w:tcPr>
            <w:tcW w:w="1470" w:type="dxa"/>
            <w:tcBorders>
              <w:top w:val="nil"/>
              <w:bottom w:val="single" w:sz="4" w:space="0" w:color="auto"/>
            </w:tcBorders>
          </w:tcPr>
          <w:p w:rsidR="00593993" w:rsidRDefault="0058049C">
            <w:pPr>
              <w:spacing w:line="360" w:lineRule="auto"/>
              <w:jc w:val="center"/>
              <w:rPr>
                <w:rFonts w:ascii="Arial" w:hAnsi="Arial" w:cs="Arial"/>
                <w:sz w:val="20"/>
                <w:szCs w:val="20"/>
              </w:rPr>
            </w:pPr>
            <w:r>
              <w:rPr>
                <w:rFonts w:ascii="Arial" w:hAnsi="Arial" w:cs="Arial"/>
                <w:sz w:val="20"/>
                <w:szCs w:val="20"/>
              </w:rPr>
              <w:t>5.17 (1.11)</w:t>
            </w:r>
          </w:p>
        </w:tc>
      </w:tr>
    </w:tbl>
    <w:p w:rsidR="00593993" w:rsidRDefault="00593993">
      <w:pPr>
        <w:spacing w:after="0" w:line="360" w:lineRule="auto"/>
        <w:jc w:val="both"/>
        <w:rPr>
          <w:rFonts w:ascii="Arial" w:eastAsia="Calibri" w:hAnsi="Arial" w:cs="Arial"/>
          <w:b/>
          <w:sz w:val="24"/>
          <w:szCs w:val="24"/>
        </w:rPr>
      </w:pPr>
    </w:p>
    <w:p w:rsidR="00593993" w:rsidRDefault="0058049C">
      <w:pPr>
        <w:spacing w:after="0" w:line="360" w:lineRule="auto"/>
        <w:jc w:val="both"/>
        <w:rPr>
          <w:rFonts w:ascii="Arial" w:hAnsi="Arial" w:cs="Arial"/>
          <w:sz w:val="24"/>
          <w:szCs w:val="24"/>
        </w:rPr>
      </w:pPr>
      <w:r>
        <w:rPr>
          <w:rFonts w:ascii="Arial" w:hAnsi="Arial" w:cs="Arial"/>
          <w:sz w:val="24"/>
          <w:szCs w:val="24"/>
        </w:rPr>
        <w:t xml:space="preserve">Data are presented as frequency (percentage) for categorical variables and as mean (SD) for continuous variables. Continuous variables with skewed distributions are presented as geometric mean (antilog SD). </w:t>
      </w:r>
      <w:proofErr w:type="spellStart"/>
      <w:proofErr w:type="gramStart"/>
      <w:r>
        <w:rPr>
          <w:rFonts w:ascii="Arial" w:hAnsi="Arial" w:cs="Arial"/>
          <w:sz w:val="24"/>
          <w:szCs w:val="24"/>
          <w:vertAlign w:val="superscript"/>
        </w:rPr>
        <w:t>a</w:t>
      </w:r>
      <w:proofErr w:type="spellEnd"/>
      <w:proofErr w:type="gramEnd"/>
      <w:r>
        <w:rPr>
          <w:rFonts w:ascii="Arial" w:hAnsi="Arial" w:cs="Arial"/>
          <w:sz w:val="24"/>
          <w:szCs w:val="24"/>
          <w:vertAlign w:val="superscript"/>
        </w:rPr>
        <w:t xml:space="preserve"> </w:t>
      </w:r>
      <w:r>
        <w:rPr>
          <w:rFonts w:ascii="Arial" w:hAnsi="Arial" w:cs="Arial"/>
          <w:sz w:val="24"/>
          <w:szCs w:val="24"/>
        </w:rPr>
        <w:t xml:space="preserve">Actual hypertension was defined as having systolic blood pressure ≥ 140 mmHg, diastolic blood pressure ≥ 90 mmHg or using antihypertensive medication. </w:t>
      </w:r>
      <w:r>
        <w:rPr>
          <w:rFonts w:ascii="Arial" w:hAnsi="Arial" w:cs="Arial"/>
          <w:sz w:val="24"/>
          <w:szCs w:val="24"/>
          <w:vertAlign w:val="superscript"/>
        </w:rPr>
        <w:t xml:space="preserve">b </w:t>
      </w:r>
      <w:r>
        <w:rPr>
          <w:rFonts w:ascii="Arial" w:hAnsi="Arial" w:cs="Arial"/>
          <w:sz w:val="24"/>
          <w:szCs w:val="24"/>
        </w:rPr>
        <w:t>Data were available and calculated in 6,952 FINRISK participants and 2,160 KORA F4 participants who fasted at least 4 hours.</w:t>
      </w:r>
    </w:p>
    <w:p w:rsidR="00593993" w:rsidRDefault="0058049C">
      <w:pPr>
        <w:spacing w:line="360" w:lineRule="auto"/>
        <w:jc w:val="both"/>
        <w:rPr>
          <w:rFonts w:ascii="Arial" w:hAnsi="Arial" w:cs="Arial"/>
          <w:sz w:val="24"/>
          <w:szCs w:val="24"/>
        </w:rPr>
        <w:sectPr w:rsidR="00593993">
          <w:footnotePr>
            <w:pos w:val="beneathText"/>
            <w:numFmt w:val="chicago"/>
          </w:footnotePr>
          <w:pgSz w:w="11906" w:h="16838" w:code="9"/>
          <w:pgMar w:top="1440" w:right="1440" w:bottom="1440" w:left="1440" w:header="720" w:footer="720" w:gutter="0"/>
          <w:cols w:space="720"/>
          <w:docGrid w:linePitch="360"/>
        </w:sectPr>
      </w:pPr>
      <w:r>
        <w:rPr>
          <w:rFonts w:ascii="Arial" w:hAnsi="Arial" w:cs="Arial"/>
          <w:sz w:val="24"/>
          <w:szCs w:val="24"/>
        </w:rPr>
        <w:t xml:space="preserve">Abbreviations: eGFR, estimated glomerular filtration rate; CT-proET-1, C-terminal-proendothelin-1; HDL, high-density lipoprotein; </w:t>
      </w:r>
      <w:proofErr w:type="spellStart"/>
      <w:r>
        <w:rPr>
          <w:rFonts w:ascii="Arial" w:hAnsi="Arial" w:cs="Arial"/>
          <w:sz w:val="24"/>
          <w:szCs w:val="24"/>
        </w:rPr>
        <w:t>hsCRP</w:t>
      </w:r>
      <w:proofErr w:type="spellEnd"/>
      <w:r>
        <w:rPr>
          <w:rFonts w:ascii="Arial" w:hAnsi="Arial" w:cs="Arial"/>
          <w:sz w:val="24"/>
          <w:szCs w:val="24"/>
        </w:rPr>
        <w:t>, high-sensitivity C-reactive protein; KORA, Cooperative Health Research in the Region of Augsburg Study; MR-</w:t>
      </w:r>
      <w:proofErr w:type="spellStart"/>
      <w:r>
        <w:rPr>
          <w:rFonts w:ascii="Arial" w:hAnsi="Arial" w:cs="Arial"/>
          <w:sz w:val="24"/>
          <w:szCs w:val="24"/>
        </w:rPr>
        <w:t>proADM</w:t>
      </w:r>
      <w:proofErr w:type="spellEnd"/>
      <w:r>
        <w:rPr>
          <w:rFonts w:ascii="Arial" w:hAnsi="Arial" w:cs="Arial"/>
          <w:sz w:val="24"/>
          <w:szCs w:val="24"/>
        </w:rPr>
        <w:t>, mid-regional-</w:t>
      </w:r>
      <w:proofErr w:type="spellStart"/>
      <w:r>
        <w:rPr>
          <w:rFonts w:ascii="Arial" w:hAnsi="Arial" w:cs="Arial"/>
          <w:sz w:val="24"/>
          <w:szCs w:val="24"/>
        </w:rPr>
        <w:t>proadrenomedullin</w:t>
      </w:r>
      <w:proofErr w:type="spellEnd"/>
      <w:r>
        <w:rPr>
          <w:rFonts w:ascii="Arial" w:hAnsi="Arial" w:cs="Arial"/>
          <w:sz w:val="24"/>
          <w:szCs w:val="24"/>
        </w:rPr>
        <w:t>; PRIME, Prospective Epidemiological Study of Myocardial Infarction; SD, standard deviation.</w:t>
      </w:r>
    </w:p>
    <w:p w:rsidR="00593993" w:rsidRDefault="0058049C">
      <w:pPr>
        <w:spacing w:line="480" w:lineRule="auto"/>
        <w:jc w:val="both"/>
        <w:rPr>
          <w:rFonts w:ascii="Arial" w:eastAsiaTheme="majorEastAsia" w:hAnsi="Arial" w:cs="Arial"/>
          <w:b/>
        </w:rPr>
      </w:pPr>
      <w:bookmarkStart w:id="7" w:name="_Toc77241040"/>
      <w:r>
        <w:rPr>
          <w:rFonts w:ascii="Arial" w:hAnsi="Arial" w:cs="Arial"/>
          <w:b/>
        </w:rPr>
        <w:lastRenderedPageBreak/>
        <w:t xml:space="preserve">Table S5. </w:t>
      </w:r>
      <w:r>
        <w:rPr>
          <w:rFonts w:ascii="Arial" w:eastAsiaTheme="majorEastAsia" w:hAnsi="Arial" w:cs="Arial"/>
          <w:b/>
        </w:rPr>
        <w:t>Association of CT-proET-1 and MR-</w:t>
      </w:r>
      <w:proofErr w:type="spellStart"/>
      <w:r>
        <w:rPr>
          <w:rFonts w:ascii="Arial" w:eastAsiaTheme="majorEastAsia" w:hAnsi="Arial" w:cs="Arial"/>
          <w:b/>
        </w:rPr>
        <w:t>proADM</w:t>
      </w:r>
      <w:proofErr w:type="spellEnd"/>
      <w:r>
        <w:rPr>
          <w:rFonts w:ascii="Arial" w:eastAsiaTheme="majorEastAsia" w:hAnsi="Arial" w:cs="Arial"/>
          <w:b/>
        </w:rPr>
        <w:t xml:space="preserve"> with incident type 2 diabetes additionally </w:t>
      </w:r>
      <w:r>
        <w:rPr>
          <w:rFonts w:ascii="Arial" w:hAnsi="Arial" w:cs="Arial"/>
          <w:b/>
        </w:rPr>
        <w:t xml:space="preserve">controlling for baseline fasting glucose in subgroup with available fasting glucose measurements </w:t>
      </w:r>
      <w:bookmarkEnd w:id="7"/>
    </w:p>
    <w:tbl>
      <w:tblPr>
        <w:tblW w:w="9270" w:type="dxa"/>
        <w:tblInd w:w="-5" w:type="dxa"/>
        <w:tblLook w:val="04A0" w:firstRow="1" w:lastRow="0" w:firstColumn="1" w:lastColumn="0" w:noHBand="0" w:noVBand="1"/>
      </w:tblPr>
      <w:tblGrid>
        <w:gridCol w:w="1530"/>
        <w:gridCol w:w="3780"/>
        <w:gridCol w:w="3960"/>
      </w:tblGrid>
      <w:tr w:rsidR="00593993">
        <w:tc>
          <w:tcPr>
            <w:tcW w:w="1530" w:type="dxa"/>
            <w:tcBorders>
              <w:top w:val="single" w:sz="4" w:space="0" w:color="auto"/>
              <w:left w:val="single" w:sz="4" w:space="0" w:color="auto"/>
              <w:bottom w:val="nil"/>
              <w:right w:val="single" w:sz="4" w:space="0" w:color="auto"/>
            </w:tcBorders>
          </w:tcPr>
          <w:p w:rsidR="00593993" w:rsidRDefault="00593993">
            <w:pPr>
              <w:pStyle w:val="ListParagraph"/>
              <w:spacing w:line="480" w:lineRule="auto"/>
              <w:ind w:left="0"/>
              <w:jc w:val="center"/>
              <w:rPr>
                <w:rFonts w:ascii="Arial" w:hAnsi="Arial" w:cs="Arial"/>
                <w:b/>
                <w:sz w:val="20"/>
                <w:szCs w:val="20"/>
              </w:rPr>
            </w:pPr>
          </w:p>
        </w:tc>
        <w:tc>
          <w:tcPr>
            <w:tcW w:w="3780" w:type="dxa"/>
            <w:tcBorders>
              <w:top w:val="single" w:sz="4" w:space="0" w:color="auto"/>
              <w:left w:val="single" w:sz="4" w:space="0" w:color="auto"/>
              <w:bottom w:val="nil"/>
              <w:right w:val="single" w:sz="4" w:space="0" w:color="auto"/>
            </w:tcBorders>
          </w:tcPr>
          <w:p w:rsidR="00593993" w:rsidRDefault="0058049C">
            <w:pPr>
              <w:pStyle w:val="ListParagraph"/>
              <w:spacing w:line="480" w:lineRule="auto"/>
              <w:ind w:left="0"/>
              <w:jc w:val="center"/>
              <w:rPr>
                <w:rFonts w:ascii="Arial" w:hAnsi="Arial" w:cs="Arial"/>
                <w:b/>
                <w:sz w:val="20"/>
                <w:szCs w:val="20"/>
              </w:rPr>
            </w:pPr>
            <w:r>
              <w:rPr>
                <w:rFonts w:ascii="Arial" w:hAnsi="Arial" w:cs="Arial"/>
                <w:b/>
                <w:sz w:val="20"/>
                <w:szCs w:val="20"/>
              </w:rPr>
              <w:t>Adjustment</w:t>
            </w:r>
          </w:p>
        </w:tc>
        <w:tc>
          <w:tcPr>
            <w:tcW w:w="3960" w:type="dxa"/>
            <w:tcBorders>
              <w:top w:val="single" w:sz="4" w:space="0" w:color="auto"/>
              <w:left w:val="single" w:sz="4" w:space="0" w:color="auto"/>
              <w:right w:val="single" w:sz="4" w:space="0" w:color="auto"/>
            </w:tcBorders>
          </w:tcPr>
          <w:p w:rsidR="00593993" w:rsidRDefault="0058049C">
            <w:pPr>
              <w:pStyle w:val="ListParagraph"/>
              <w:spacing w:line="480" w:lineRule="auto"/>
              <w:ind w:left="0"/>
              <w:jc w:val="center"/>
              <w:rPr>
                <w:rFonts w:ascii="Arial" w:hAnsi="Arial" w:cs="Arial"/>
                <w:b/>
                <w:sz w:val="20"/>
                <w:szCs w:val="20"/>
              </w:rPr>
            </w:pPr>
            <w:r>
              <w:rPr>
                <w:rFonts w:ascii="Arial" w:hAnsi="Arial" w:cs="Arial"/>
                <w:b/>
                <w:sz w:val="20"/>
                <w:szCs w:val="20"/>
              </w:rPr>
              <w:t>Hazard ratio [95%CI]</w:t>
            </w:r>
          </w:p>
        </w:tc>
      </w:tr>
      <w:tr w:rsidR="00593993">
        <w:tc>
          <w:tcPr>
            <w:tcW w:w="1530" w:type="dxa"/>
            <w:tcBorders>
              <w:top w:val="nil"/>
              <w:left w:val="single" w:sz="4" w:space="0" w:color="auto"/>
              <w:bottom w:val="single" w:sz="4" w:space="0" w:color="auto"/>
              <w:right w:val="single" w:sz="4" w:space="0" w:color="auto"/>
            </w:tcBorders>
          </w:tcPr>
          <w:p w:rsidR="00593993" w:rsidRDefault="00593993">
            <w:pPr>
              <w:pStyle w:val="ListParagraph"/>
              <w:spacing w:line="480" w:lineRule="auto"/>
              <w:ind w:left="0"/>
              <w:rPr>
                <w:rFonts w:ascii="Arial" w:hAnsi="Arial" w:cs="Arial"/>
                <w:sz w:val="20"/>
                <w:szCs w:val="20"/>
              </w:rPr>
            </w:pPr>
          </w:p>
        </w:tc>
        <w:tc>
          <w:tcPr>
            <w:tcW w:w="3780" w:type="dxa"/>
            <w:tcBorders>
              <w:top w:val="nil"/>
              <w:left w:val="single" w:sz="4" w:space="0" w:color="auto"/>
              <w:bottom w:val="single" w:sz="4" w:space="0" w:color="auto"/>
              <w:right w:val="single" w:sz="4" w:space="0" w:color="auto"/>
            </w:tcBorders>
          </w:tcPr>
          <w:p w:rsidR="00593993" w:rsidRDefault="00593993">
            <w:pPr>
              <w:pStyle w:val="ListParagraph"/>
              <w:spacing w:line="480" w:lineRule="auto"/>
              <w:ind w:left="0"/>
              <w:rPr>
                <w:rFonts w:ascii="Arial" w:hAnsi="Arial" w:cs="Arial"/>
                <w:sz w:val="20"/>
                <w:szCs w:val="20"/>
              </w:rPr>
            </w:pPr>
          </w:p>
        </w:tc>
        <w:tc>
          <w:tcPr>
            <w:tcW w:w="3960" w:type="dxa"/>
            <w:tcBorders>
              <w:top w:val="nil"/>
              <w:left w:val="single" w:sz="4" w:space="0" w:color="auto"/>
              <w:bottom w:val="single" w:sz="4" w:space="0" w:color="auto"/>
              <w:right w:val="single" w:sz="4" w:space="0" w:color="auto"/>
            </w:tcBorders>
          </w:tcPr>
          <w:p w:rsidR="00593993" w:rsidRDefault="0058049C">
            <w:pPr>
              <w:pStyle w:val="ListParagraph"/>
              <w:spacing w:line="480" w:lineRule="auto"/>
              <w:ind w:left="0"/>
              <w:jc w:val="center"/>
              <w:rPr>
                <w:rFonts w:ascii="Arial" w:hAnsi="Arial" w:cs="Arial"/>
                <w:b/>
                <w:sz w:val="20"/>
                <w:szCs w:val="20"/>
              </w:rPr>
            </w:pPr>
            <w:r>
              <w:rPr>
                <w:rFonts w:ascii="Arial" w:hAnsi="Arial" w:cs="Arial"/>
                <w:b/>
                <w:sz w:val="20"/>
                <w:szCs w:val="20"/>
              </w:rPr>
              <w:t>N cases / person-years = 593 / 106,651</w:t>
            </w:r>
          </w:p>
        </w:tc>
      </w:tr>
      <w:tr w:rsidR="00593993">
        <w:trPr>
          <w:trHeight w:val="323"/>
        </w:trPr>
        <w:tc>
          <w:tcPr>
            <w:tcW w:w="1530" w:type="dxa"/>
            <w:tcBorders>
              <w:top w:val="single" w:sz="4" w:space="0" w:color="auto"/>
              <w:left w:val="single" w:sz="4" w:space="0" w:color="auto"/>
              <w:bottom w:val="nil"/>
              <w:right w:val="single" w:sz="4" w:space="0" w:color="auto"/>
            </w:tcBorders>
          </w:tcPr>
          <w:p w:rsidR="00593993" w:rsidRDefault="0058049C">
            <w:pPr>
              <w:pStyle w:val="ListParagraph"/>
              <w:spacing w:line="480" w:lineRule="auto"/>
              <w:ind w:left="0"/>
              <w:rPr>
                <w:rFonts w:ascii="Arial" w:hAnsi="Arial" w:cs="Arial"/>
                <w:sz w:val="20"/>
                <w:szCs w:val="20"/>
              </w:rPr>
            </w:pPr>
            <w:r>
              <w:rPr>
                <w:rFonts w:ascii="Arial" w:hAnsi="Arial" w:cs="Arial"/>
                <w:sz w:val="20"/>
                <w:szCs w:val="20"/>
              </w:rPr>
              <w:t>CT-proET-1</w:t>
            </w:r>
          </w:p>
        </w:tc>
        <w:tc>
          <w:tcPr>
            <w:tcW w:w="3780" w:type="dxa"/>
            <w:tcBorders>
              <w:top w:val="single" w:sz="4" w:space="0" w:color="auto"/>
              <w:left w:val="single" w:sz="4" w:space="0" w:color="auto"/>
              <w:bottom w:val="nil"/>
              <w:right w:val="single" w:sz="4" w:space="0" w:color="auto"/>
            </w:tcBorders>
          </w:tcPr>
          <w:p w:rsidR="00593993" w:rsidRDefault="0058049C">
            <w:pPr>
              <w:pStyle w:val="ListParagraph"/>
              <w:spacing w:line="480" w:lineRule="auto"/>
              <w:ind w:left="0"/>
              <w:rPr>
                <w:rFonts w:ascii="Arial" w:hAnsi="Arial" w:cs="Arial"/>
                <w:sz w:val="20"/>
                <w:szCs w:val="20"/>
              </w:rPr>
            </w:pPr>
            <w:r>
              <w:rPr>
                <w:rFonts w:ascii="Arial" w:hAnsi="Arial" w:cs="Arial"/>
                <w:sz w:val="20"/>
                <w:szCs w:val="20"/>
              </w:rPr>
              <w:t>Model 1</w:t>
            </w:r>
          </w:p>
        </w:tc>
        <w:tc>
          <w:tcPr>
            <w:tcW w:w="3960" w:type="dxa"/>
            <w:tcBorders>
              <w:top w:val="single" w:sz="4" w:space="0" w:color="auto"/>
              <w:left w:val="single" w:sz="4" w:space="0" w:color="auto"/>
              <w:bottom w:val="nil"/>
              <w:right w:val="single" w:sz="4" w:space="0" w:color="auto"/>
            </w:tcBorders>
          </w:tcPr>
          <w:p w:rsidR="00593993" w:rsidRDefault="0058049C">
            <w:pPr>
              <w:pStyle w:val="ListParagraph"/>
              <w:spacing w:line="480" w:lineRule="auto"/>
              <w:ind w:left="0"/>
              <w:jc w:val="center"/>
              <w:rPr>
                <w:sz w:val="20"/>
                <w:szCs w:val="20"/>
              </w:rPr>
            </w:pPr>
            <w:r>
              <w:rPr>
                <w:rFonts w:ascii="Arial" w:hAnsi="Arial" w:cs="Arial"/>
                <w:sz w:val="20"/>
                <w:szCs w:val="20"/>
              </w:rPr>
              <w:t>1.32 [1.23; 1.43], P &lt; 0.001</w:t>
            </w:r>
          </w:p>
        </w:tc>
      </w:tr>
      <w:tr w:rsidR="00593993">
        <w:tc>
          <w:tcPr>
            <w:tcW w:w="1530" w:type="dxa"/>
            <w:tcBorders>
              <w:left w:val="single" w:sz="4" w:space="0" w:color="auto"/>
              <w:bottom w:val="nil"/>
              <w:right w:val="single" w:sz="4" w:space="0" w:color="auto"/>
            </w:tcBorders>
          </w:tcPr>
          <w:p w:rsidR="00593993" w:rsidRDefault="00593993">
            <w:pPr>
              <w:pStyle w:val="ListParagraph"/>
              <w:spacing w:line="480" w:lineRule="auto"/>
              <w:ind w:left="0"/>
              <w:rPr>
                <w:rFonts w:ascii="Arial" w:hAnsi="Arial" w:cs="Arial"/>
                <w:sz w:val="20"/>
                <w:szCs w:val="20"/>
              </w:rPr>
            </w:pPr>
          </w:p>
        </w:tc>
        <w:tc>
          <w:tcPr>
            <w:tcW w:w="3780" w:type="dxa"/>
            <w:tcBorders>
              <w:left w:val="single" w:sz="4" w:space="0" w:color="auto"/>
              <w:bottom w:val="nil"/>
              <w:right w:val="single" w:sz="4" w:space="0" w:color="auto"/>
            </w:tcBorders>
          </w:tcPr>
          <w:p w:rsidR="00593993" w:rsidRDefault="0058049C">
            <w:pPr>
              <w:pStyle w:val="ListParagraph"/>
              <w:spacing w:line="480" w:lineRule="auto"/>
              <w:ind w:left="0"/>
              <w:rPr>
                <w:rFonts w:ascii="Arial" w:hAnsi="Arial" w:cs="Arial"/>
                <w:sz w:val="20"/>
                <w:szCs w:val="20"/>
              </w:rPr>
            </w:pPr>
            <w:r>
              <w:rPr>
                <w:rFonts w:ascii="Arial" w:hAnsi="Arial" w:cs="Arial"/>
                <w:sz w:val="20"/>
                <w:szCs w:val="20"/>
              </w:rPr>
              <w:t>Model 2</w:t>
            </w:r>
          </w:p>
        </w:tc>
        <w:tc>
          <w:tcPr>
            <w:tcW w:w="3960" w:type="dxa"/>
            <w:tcBorders>
              <w:left w:val="single" w:sz="4" w:space="0" w:color="auto"/>
              <w:bottom w:val="nil"/>
              <w:right w:val="single" w:sz="4" w:space="0" w:color="auto"/>
            </w:tcBorders>
          </w:tcPr>
          <w:p w:rsidR="00593993" w:rsidRDefault="0058049C">
            <w:pPr>
              <w:pStyle w:val="ListParagraph"/>
              <w:spacing w:line="480" w:lineRule="auto"/>
              <w:ind w:left="0"/>
              <w:jc w:val="center"/>
              <w:rPr>
                <w:rFonts w:ascii="Arial" w:hAnsi="Arial" w:cs="Arial"/>
                <w:sz w:val="20"/>
                <w:szCs w:val="20"/>
              </w:rPr>
            </w:pPr>
            <w:r>
              <w:rPr>
                <w:rFonts w:ascii="Arial" w:hAnsi="Arial" w:cs="Arial"/>
                <w:sz w:val="20"/>
                <w:szCs w:val="20"/>
              </w:rPr>
              <w:t>1.13 [1.04; 1.22], P = 0.004</w:t>
            </w:r>
          </w:p>
        </w:tc>
      </w:tr>
      <w:tr w:rsidR="00593993">
        <w:tc>
          <w:tcPr>
            <w:tcW w:w="1530" w:type="dxa"/>
            <w:tcBorders>
              <w:left w:val="single" w:sz="4" w:space="0" w:color="auto"/>
              <w:bottom w:val="nil"/>
              <w:right w:val="single" w:sz="4" w:space="0" w:color="auto"/>
            </w:tcBorders>
          </w:tcPr>
          <w:p w:rsidR="00593993" w:rsidRDefault="00593993">
            <w:pPr>
              <w:pStyle w:val="ListParagraph"/>
              <w:spacing w:line="480" w:lineRule="auto"/>
              <w:ind w:left="0"/>
              <w:rPr>
                <w:rFonts w:ascii="Arial" w:hAnsi="Arial" w:cs="Arial"/>
                <w:sz w:val="20"/>
                <w:szCs w:val="20"/>
              </w:rPr>
            </w:pPr>
          </w:p>
        </w:tc>
        <w:tc>
          <w:tcPr>
            <w:tcW w:w="3780" w:type="dxa"/>
            <w:tcBorders>
              <w:left w:val="single" w:sz="4" w:space="0" w:color="auto"/>
              <w:bottom w:val="nil"/>
              <w:right w:val="single" w:sz="4" w:space="0" w:color="auto"/>
            </w:tcBorders>
          </w:tcPr>
          <w:p w:rsidR="00593993" w:rsidRDefault="0058049C">
            <w:pPr>
              <w:pStyle w:val="ListParagraph"/>
              <w:spacing w:line="480" w:lineRule="auto"/>
              <w:ind w:left="0"/>
              <w:rPr>
                <w:rFonts w:ascii="Arial" w:hAnsi="Arial" w:cs="Arial"/>
                <w:sz w:val="20"/>
                <w:szCs w:val="20"/>
              </w:rPr>
            </w:pPr>
            <w:r>
              <w:rPr>
                <w:rFonts w:ascii="Arial" w:hAnsi="Arial" w:cs="Arial"/>
                <w:sz w:val="20"/>
                <w:szCs w:val="20"/>
              </w:rPr>
              <w:t>Model 2 + eGFR</w:t>
            </w:r>
          </w:p>
        </w:tc>
        <w:tc>
          <w:tcPr>
            <w:tcW w:w="3960" w:type="dxa"/>
            <w:tcBorders>
              <w:left w:val="single" w:sz="4" w:space="0" w:color="auto"/>
              <w:bottom w:val="nil"/>
              <w:right w:val="single" w:sz="4" w:space="0" w:color="auto"/>
            </w:tcBorders>
          </w:tcPr>
          <w:p w:rsidR="00593993" w:rsidRDefault="0058049C">
            <w:pPr>
              <w:pStyle w:val="ListParagraph"/>
              <w:spacing w:line="480" w:lineRule="auto"/>
              <w:ind w:left="0"/>
              <w:jc w:val="center"/>
              <w:rPr>
                <w:rFonts w:ascii="Arial" w:hAnsi="Arial" w:cs="Arial"/>
                <w:sz w:val="20"/>
                <w:szCs w:val="20"/>
              </w:rPr>
            </w:pPr>
            <w:r>
              <w:rPr>
                <w:rFonts w:ascii="Arial" w:hAnsi="Arial" w:cs="Arial"/>
                <w:sz w:val="20"/>
                <w:szCs w:val="20"/>
              </w:rPr>
              <w:t>1.13 [1.04; 1.23], P = 0.003</w:t>
            </w:r>
          </w:p>
        </w:tc>
      </w:tr>
      <w:tr w:rsidR="00593993">
        <w:tc>
          <w:tcPr>
            <w:tcW w:w="1530" w:type="dxa"/>
            <w:tcBorders>
              <w:left w:val="single" w:sz="4" w:space="0" w:color="auto"/>
              <w:bottom w:val="nil"/>
              <w:right w:val="single" w:sz="4" w:space="0" w:color="auto"/>
            </w:tcBorders>
          </w:tcPr>
          <w:p w:rsidR="00593993" w:rsidRDefault="00593993">
            <w:pPr>
              <w:pStyle w:val="ListParagraph"/>
              <w:spacing w:line="480" w:lineRule="auto"/>
              <w:ind w:left="0"/>
              <w:rPr>
                <w:rFonts w:ascii="Arial" w:hAnsi="Arial" w:cs="Arial"/>
                <w:sz w:val="20"/>
                <w:szCs w:val="20"/>
              </w:rPr>
            </w:pPr>
          </w:p>
        </w:tc>
        <w:tc>
          <w:tcPr>
            <w:tcW w:w="3780" w:type="dxa"/>
            <w:tcBorders>
              <w:left w:val="single" w:sz="4" w:space="0" w:color="auto"/>
              <w:bottom w:val="nil"/>
              <w:right w:val="single" w:sz="4" w:space="0" w:color="auto"/>
            </w:tcBorders>
          </w:tcPr>
          <w:p w:rsidR="00593993" w:rsidRDefault="0058049C">
            <w:pPr>
              <w:pStyle w:val="ListParagraph"/>
              <w:spacing w:line="480" w:lineRule="auto"/>
              <w:ind w:left="0"/>
              <w:rPr>
                <w:rFonts w:ascii="Arial" w:hAnsi="Arial" w:cs="Arial"/>
                <w:sz w:val="20"/>
                <w:szCs w:val="20"/>
              </w:rPr>
            </w:pPr>
            <w:r>
              <w:rPr>
                <w:rFonts w:ascii="Arial" w:hAnsi="Arial" w:cs="Arial"/>
                <w:sz w:val="20"/>
                <w:szCs w:val="20"/>
              </w:rPr>
              <w:t>Model 2 +  fasting insulin</w:t>
            </w:r>
          </w:p>
        </w:tc>
        <w:tc>
          <w:tcPr>
            <w:tcW w:w="3960" w:type="dxa"/>
            <w:tcBorders>
              <w:left w:val="single" w:sz="4" w:space="0" w:color="auto"/>
              <w:bottom w:val="nil"/>
              <w:right w:val="single" w:sz="4" w:space="0" w:color="auto"/>
            </w:tcBorders>
          </w:tcPr>
          <w:p w:rsidR="00593993" w:rsidRDefault="0058049C">
            <w:pPr>
              <w:pStyle w:val="ListParagraph"/>
              <w:spacing w:line="480" w:lineRule="auto"/>
              <w:ind w:left="0"/>
              <w:jc w:val="center"/>
              <w:rPr>
                <w:rFonts w:ascii="Arial" w:hAnsi="Arial" w:cs="Arial"/>
                <w:sz w:val="20"/>
                <w:szCs w:val="20"/>
              </w:rPr>
            </w:pPr>
            <w:r>
              <w:rPr>
                <w:rFonts w:ascii="Arial" w:hAnsi="Arial" w:cs="Arial"/>
                <w:sz w:val="20"/>
                <w:szCs w:val="20"/>
              </w:rPr>
              <w:t>1.12 [1.03; 1.22], P = 0.006</w:t>
            </w:r>
          </w:p>
        </w:tc>
      </w:tr>
      <w:tr w:rsidR="00593993">
        <w:tc>
          <w:tcPr>
            <w:tcW w:w="1530" w:type="dxa"/>
            <w:tcBorders>
              <w:left w:val="single" w:sz="4" w:space="0" w:color="auto"/>
              <w:bottom w:val="nil"/>
              <w:right w:val="single" w:sz="4" w:space="0" w:color="auto"/>
            </w:tcBorders>
          </w:tcPr>
          <w:p w:rsidR="00593993" w:rsidRDefault="00593993">
            <w:pPr>
              <w:pStyle w:val="ListParagraph"/>
              <w:spacing w:line="480" w:lineRule="auto"/>
              <w:ind w:left="0"/>
              <w:rPr>
                <w:rFonts w:ascii="Arial" w:hAnsi="Arial" w:cs="Arial"/>
                <w:sz w:val="20"/>
                <w:szCs w:val="20"/>
              </w:rPr>
            </w:pPr>
          </w:p>
        </w:tc>
        <w:tc>
          <w:tcPr>
            <w:tcW w:w="3780" w:type="dxa"/>
            <w:tcBorders>
              <w:left w:val="single" w:sz="4" w:space="0" w:color="auto"/>
              <w:bottom w:val="nil"/>
              <w:right w:val="single" w:sz="4" w:space="0" w:color="auto"/>
            </w:tcBorders>
          </w:tcPr>
          <w:p w:rsidR="00593993" w:rsidRDefault="0058049C">
            <w:pPr>
              <w:pStyle w:val="ListParagraph"/>
              <w:spacing w:line="480" w:lineRule="auto"/>
              <w:ind w:left="0"/>
              <w:rPr>
                <w:rFonts w:ascii="Arial" w:hAnsi="Arial" w:cs="Arial"/>
                <w:sz w:val="20"/>
                <w:szCs w:val="20"/>
              </w:rPr>
            </w:pPr>
            <w:r>
              <w:rPr>
                <w:rFonts w:ascii="Arial" w:hAnsi="Arial" w:cs="Arial"/>
                <w:sz w:val="20"/>
                <w:szCs w:val="20"/>
              </w:rPr>
              <w:t xml:space="preserve">Model 2 + </w:t>
            </w:r>
            <w:proofErr w:type="spellStart"/>
            <w:r>
              <w:rPr>
                <w:rFonts w:ascii="Arial" w:hAnsi="Arial" w:cs="Arial"/>
                <w:sz w:val="20"/>
                <w:szCs w:val="20"/>
              </w:rPr>
              <w:t>hsCRP</w:t>
            </w:r>
            <w:proofErr w:type="spellEnd"/>
          </w:p>
        </w:tc>
        <w:tc>
          <w:tcPr>
            <w:tcW w:w="3960" w:type="dxa"/>
            <w:tcBorders>
              <w:left w:val="single" w:sz="4" w:space="0" w:color="auto"/>
              <w:bottom w:val="nil"/>
              <w:right w:val="single" w:sz="4" w:space="0" w:color="auto"/>
            </w:tcBorders>
          </w:tcPr>
          <w:p w:rsidR="00593993" w:rsidRDefault="0058049C">
            <w:pPr>
              <w:pStyle w:val="ListParagraph"/>
              <w:spacing w:line="480" w:lineRule="auto"/>
              <w:ind w:left="0"/>
              <w:jc w:val="center"/>
              <w:rPr>
                <w:rFonts w:ascii="Arial" w:hAnsi="Arial" w:cs="Arial"/>
                <w:sz w:val="20"/>
                <w:szCs w:val="20"/>
              </w:rPr>
            </w:pPr>
            <w:r>
              <w:rPr>
                <w:rFonts w:ascii="Arial" w:hAnsi="Arial" w:cs="Arial"/>
                <w:sz w:val="20"/>
                <w:szCs w:val="20"/>
              </w:rPr>
              <w:t>1.11 [1.02; 1.20], P = 0.012</w:t>
            </w:r>
          </w:p>
        </w:tc>
      </w:tr>
      <w:tr w:rsidR="00593993">
        <w:tc>
          <w:tcPr>
            <w:tcW w:w="1530" w:type="dxa"/>
            <w:tcBorders>
              <w:left w:val="single" w:sz="4" w:space="0" w:color="auto"/>
              <w:bottom w:val="nil"/>
              <w:right w:val="single" w:sz="4" w:space="0" w:color="auto"/>
            </w:tcBorders>
          </w:tcPr>
          <w:p w:rsidR="00593993" w:rsidRDefault="00593993">
            <w:pPr>
              <w:pStyle w:val="ListParagraph"/>
              <w:spacing w:line="480" w:lineRule="auto"/>
              <w:ind w:left="0"/>
              <w:rPr>
                <w:rFonts w:ascii="Arial" w:hAnsi="Arial" w:cs="Arial"/>
                <w:sz w:val="20"/>
                <w:szCs w:val="20"/>
              </w:rPr>
            </w:pPr>
          </w:p>
        </w:tc>
        <w:tc>
          <w:tcPr>
            <w:tcW w:w="3780" w:type="dxa"/>
            <w:tcBorders>
              <w:left w:val="single" w:sz="4" w:space="0" w:color="auto"/>
              <w:bottom w:val="nil"/>
              <w:right w:val="single" w:sz="4" w:space="0" w:color="auto"/>
            </w:tcBorders>
          </w:tcPr>
          <w:p w:rsidR="00593993" w:rsidRDefault="0058049C">
            <w:pPr>
              <w:pStyle w:val="ListParagraph"/>
              <w:spacing w:line="480" w:lineRule="auto"/>
              <w:ind w:left="0"/>
              <w:rPr>
                <w:rFonts w:ascii="Arial" w:hAnsi="Arial" w:cs="Arial"/>
                <w:sz w:val="20"/>
                <w:szCs w:val="20"/>
              </w:rPr>
            </w:pPr>
            <w:r>
              <w:rPr>
                <w:rFonts w:ascii="Arial" w:hAnsi="Arial" w:cs="Arial"/>
                <w:sz w:val="20"/>
                <w:szCs w:val="20"/>
              </w:rPr>
              <w:t>Model 2 + leptin</w:t>
            </w:r>
          </w:p>
        </w:tc>
        <w:tc>
          <w:tcPr>
            <w:tcW w:w="3960" w:type="dxa"/>
            <w:tcBorders>
              <w:left w:val="single" w:sz="4" w:space="0" w:color="auto"/>
              <w:bottom w:val="nil"/>
              <w:right w:val="single" w:sz="4" w:space="0" w:color="auto"/>
            </w:tcBorders>
          </w:tcPr>
          <w:p w:rsidR="00593993" w:rsidRDefault="0058049C">
            <w:pPr>
              <w:pStyle w:val="ListParagraph"/>
              <w:spacing w:line="480" w:lineRule="auto"/>
              <w:ind w:left="0"/>
              <w:jc w:val="center"/>
              <w:rPr>
                <w:rFonts w:ascii="Arial" w:hAnsi="Arial" w:cs="Arial"/>
                <w:sz w:val="20"/>
                <w:szCs w:val="20"/>
              </w:rPr>
            </w:pPr>
            <w:r>
              <w:rPr>
                <w:rFonts w:ascii="Arial" w:hAnsi="Arial" w:cs="Arial"/>
                <w:sz w:val="20"/>
                <w:szCs w:val="20"/>
              </w:rPr>
              <w:t>1.12 [1.04; 1.22], P = 0.005</w:t>
            </w:r>
          </w:p>
        </w:tc>
      </w:tr>
      <w:tr w:rsidR="00593993">
        <w:tc>
          <w:tcPr>
            <w:tcW w:w="1530" w:type="dxa"/>
            <w:tcBorders>
              <w:left w:val="single" w:sz="4" w:space="0" w:color="auto"/>
              <w:bottom w:val="nil"/>
              <w:right w:val="single" w:sz="4" w:space="0" w:color="auto"/>
            </w:tcBorders>
          </w:tcPr>
          <w:p w:rsidR="00593993" w:rsidRDefault="00593993">
            <w:pPr>
              <w:pStyle w:val="ListParagraph"/>
              <w:spacing w:line="480" w:lineRule="auto"/>
              <w:ind w:left="0"/>
              <w:rPr>
                <w:rFonts w:ascii="Arial" w:hAnsi="Arial" w:cs="Arial"/>
                <w:sz w:val="20"/>
                <w:szCs w:val="20"/>
              </w:rPr>
            </w:pPr>
          </w:p>
        </w:tc>
        <w:tc>
          <w:tcPr>
            <w:tcW w:w="3780" w:type="dxa"/>
            <w:tcBorders>
              <w:left w:val="single" w:sz="4" w:space="0" w:color="auto"/>
              <w:bottom w:val="nil"/>
              <w:right w:val="single" w:sz="4" w:space="0" w:color="auto"/>
            </w:tcBorders>
          </w:tcPr>
          <w:p w:rsidR="00593993" w:rsidRDefault="0058049C">
            <w:pPr>
              <w:pStyle w:val="ListParagraph"/>
              <w:spacing w:line="480" w:lineRule="auto"/>
              <w:ind w:left="0"/>
              <w:rPr>
                <w:rFonts w:ascii="Arial" w:hAnsi="Arial" w:cs="Arial"/>
                <w:sz w:val="20"/>
                <w:szCs w:val="20"/>
              </w:rPr>
            </w:pPr>
            <w:r>
              <w:rPr>
                <w:rFonts w:ascii="Arial" w:hAnsi="Arial" w:cs="Arial"/>
                <w:sz w:val="20"/>
                <w:szCs w:val="20"/>
              </w:rPr>
              <w:t>Model 2 + fasting glucose</w:t>
            </w:r>
          </w:p>
        </w:tc>
        <w:tc>
          <w:tcPr>
            <w:tcW w:w="3960" w:type="dxa"/>
            <w:tcBorders>
              <w:left w:val="single" w:sz="4" w:space="0" w:color="auto"/>
              <w:bottom w:val="nil"/>
              <w:right w:val="single" w:sz="4" w:space="0" w:color="auto"/>
            </w:tcBorders>
          </w:tcPr>
          <w:p w:rsidR="00593993" w:rsidRDefault="0058049C">
            <w:pPr>
              <w:pStyle w:val="ListParagraph"/>
              <w:spacing w:line="480" w:lineRule="auto"/>
              <w:ind w:left="0"/>
              <w:jc w:val="center"/>
              <w:rPr>
                <w:rFonts w:ascii="Arial" w:hAnsi="Arial" w:cs="Arial"/>
                <w:sz w:val="20"/>
                <w:szCs w:val="20"/>
              </w:rPr>
            </w:pPr>
            <w:r>
              <w:rPr>
                <w:rFonts w:ascii="Arial" w:hAnsi="Arial" w:cs="Arial"/>
                <w:sz w:val="20"/>
                <w:szCs w:val="20"/>
              </w:rPr>
              <w:t>1.17 [1.08; 1.27], P &lt; 0.001</w:t>
            </w:r>
          </w:p>
        </w:tc>
      </w:tr>
      <w:tr w:rsidR="00593993">
        <w:tc>
          <w:tcPr>
            <w:tcW w:w="1530" w:type="dxa"/>
            <w:tcBorders>
              <w:left w:val="single" w:sz="4" w:space="0" w:color="auto"/>
              <w:bottom w:val="nil"/>
              <w:right w:val="single" w:sz="4" w:space="0" w:color="auto"/>
            </w:tcBorders>
          </w:tcPr>
          <w:p w:rsidR="00593993" w:rsidRDefault="00593993">
            <w:pPr>
              <w:pStyle w:val="ListParagraph"/>
              <w:spacing w:line="480" w:lineRule="auto"/>
              <w:ind w:left="0"/>
              <w:rPr>
                <w:rFonts w:ascii="Arial" w:hAnsi="Arial" w:cs="Arial"/>
                <w:sz w:val="20"/>
                <w:szCs w:val="20"/>
              </w:rPr>
            </w:pPr>
          </w:p>
        </w:tc>
        <w:tc>
          <w:tcPr>
            <w:tcW w:w="3780" w:type="dxa"/>
            <w:tcBorders>
              <w:left w:val="single" w:sz="4" w:space="0" w:color="auto"/>
              <w:bottom w:val="nil"/>
              <w:right w:val="single" w:sz="4" w:space="0" w:color="auto"/>
            </w:tcBorders>
          </w:tcPr>
          <w:p w:rsidR="00593993" w:rsidRDefault="0058049C">
            <w:pPr>
              <w:pStyle w:val="ListParagraph"/>
              <w:spacing w:line="480" w:lineRule="auto"/>
              <w:ind w:left="0"/>
              <w:rPr>
                <w:rFonts w:ascii="Arial" w:hAnsi="Arial" w:cs="Arial"/>
                <w:sz w:val="20"/>
                <w:szCs w:val="20"/>
              </w:rPr>
            </w:pPr>
            <w:r>
              <w:rPr>
                <w:rFonts w:ascii="Arial" w:hAnsi="Arial" w:cs="Arial"/>
                <w:sz w:val="20"/>
                <w:szCs w:val="20"/>
              </w:rPr>
              <w:t xml:space="preserve">Model 2 + eGFR,  fasting insulin, </w:t>
            </w:r>
            <w:proofErr w:type="spellStart"/>
            <w:r>
              <w:rPr>
                <w:rFonts w:ascii="Arial" w:hAnsi="Arial" w:cs="Arial"/>
                <w:sz w:val="20"/>
                <w:szCs w:val="20"/>
              </w:rPr>
              <w:t>hsCRP</w:t>
            </w:r>
            <w:proofErr w:type="spellEnd"/>
            <w:r>
              <w:rPr>
                <w:rFonts w:ascii="Arial" w:hAnsi="Arial" w:cs="Arial"/>
                <w:sz w:val="20"/>
                <w:szCs w:val="20"/>
              </w:rPr>
              <w:t>, leptin, fasting glucose</w:t>
            </w:r>
          </w:p>
        </w:tc>
        <w:tc>
          <w:tcPr>
            <w:tcW w:w="3960" w:type="dxa"/>
            <w:tcBorders>
              <w:left w:val="single" w:sz="4" w:space="0" w:color="auto"/>
              <w:bottom w:val="nil"/>
              <w:right w:val="single" w:sz="4" w:space="0" w:color="auto"/>
            </w:tcBorders>
          </w:tcPr>
          <w:p w:rsidR="00593993" w:rsidRDefault="0058049C">
            <w:pPr>
              <w:pStyle w:val="ListParagraph"/>
              <w:spacing w:line="480" w:lineRule="auto"/>
              <w:ind w:left="0"/>
              <w:jc w:val="center"/>
              <w:rPr>
                <w:rFonts w:ascii="Arial" w:hAnsi="Arial" w:cs="Arial"/>
                <w:sz w:val="20"/>
                <w:szCs w:val="20"/>
              </w:rPr>
            </w:pPr>
            <w:r>
              <w:rPr>
                <w:rFonts w:ascii="Arial" w:hAnsi="Arial" w:cs="Arial"/>
                <w:sz w:val="20"/>
                <w:szCs w:val="20"/>
              </w:rPr>
              <w:t>1.16 [1.07; 1.25], P = 0.001</w:t>
            </w:r>
          </w:p>
        </w:tc>
      </w:tr>
      <w:tr w:rsidR="00593993">
        <w:tc>
          <w:tcPr>
            <w:tcW w:w="1530" w:type="dxa"/>
            <w:tcBorders>
              <w:top w:val="single" w:sz="4" w:space="0" w:color="auto"/>
              <w:left w:val="single" w:sz="4" w:space="0" w:color="auto"/>
              <w:bottom w:val="nil"/>
              <w:right w:val="single" w:sz="4" w:space="0" w:color="auto"/>
            </w:tcBorders>
          </w:tcPr>
          <w:p w:rsidR="00593993" w:rsidRDefault="0058049C">
            <w:pPr>
              <w:pStyle w:val="ListParagraph"/>
              <w:spacing w:line="480" w:lineRule="auto"/>
              <w:ind w:left="0"/>
              <w:rPr>
                <w:rFonts w:ascii="Arial" w:hAnsi="Arial" w:cs="Arial"/>
                <w:sz w:val="20"/>
                <w:szCs w:val="20"/>
              </w:rPr>
            </w:pPr>
            <w:r>
              <w:rPr>
                <w:rFonts w:ascii="Arial" w:hAnsi="Arial" w:cs="Arial"/>
                <w:sz w:val="20"/>
                <w:szCs w:val="20"/>
              </w:rPr>
              <w:t>MR-</w:t>
            </w:r>
            <w:proofErr w:type="spellStart"/>
            <w:r>
              <w:rPr>
                <w:rFonts w:ascii="Arial" w:hAnsi="Arial" w:cs="Arial"/>
                <w:sz w:val="20"/>
                <w:szCs w:val="20"/>
              </w:rPr>
              <w:t>proADM</w:t>
            </w:r>
            <w:proofErr w:type="spellEnd"/>
          </w:p>
        </w:tc>
        <w:tc>
          <w:tcPr>
            <w:tcW w:w="3780" w:type="dxa"/>
            <w:tcBorders>
              <w:top w:val="single" w:sz="4" w:space="0" w:color="auto"/>
              <w:left w:val="single" w:sz="4" w:space="0" w:color="auto"/>
              <w:bottom w:val="nil"/>
              <w:right w:val="single" w:sz="4" w:space="0" w:color="auto"/>
            </w:tcBorders>
          </w:tcPr>
          <w:p w:rsidR="00593993" w:rsidRDefault="0058049C">
            <w:pPr>
              <w:pStyle w:val="ListParagraph"/>
              <w:spacing w:line="480" w:lineRule="auto"/>
              <w:ind w:left="0"/>
              <w:rPr>
                <w:rFonts w:ascii="Arial" w:hAnsi="Arial" w:cs="Arial"/>
                <w:sz w:val="20"/>
                <w:szCs w:val="20"/>
              </w:rPr>
            </w:pPr>
            <w:r>
              <w:rPr>
                <w:rFonts w:ascii="Arial" w:hAnsi="Arial" w:cs="Arial"/>
                <w:sz w:val="20"/>
                <w:szCs w:val="20"/>
              </w:rPr>
              <w:t>Model 1</w:t>
            </w:r>
          </w:p>
        </w:tc>
        <w:tc>
          <w:tcPr>
            <w:tcW w:w="3960" w:type="dxa"/>
            <w:tcBorders>
              <w:top w:val="single" w:sz="4" w:space="0" w:color="auto"/>
              <w:left w:val="single" w:sz="4" w:space="0" w:color="auto"/>
              <w:bottom w:val="nil"/>
              <w:right w:val="single" w:sz="4" w:space="0" w:color="auto"/>
            </w:tcBorders>
          </w:tcPr>
          <w:p w:rsidR="00593993" w:rsidRDefault="0058049C">
            <w:pPr>
              <w:pStyle w:val="ListParagraph"/>
              <w:spacing w:line="480" w:lineRule="auto"/>
              <w:ind w:left="0"/>
              <w:jc w:val="center"/>
              <w:rPr>
                <w:rFonts w:ascii="Arial" w:hAnsi="Arial" w:cs="Arial"/>
                <w:sz w:val="20"/>
                <w:szCs w:val="20"/>
              </w:rPr>
            </w:pPr>
            <w:r>
              <w:rPr>
                <w:rFonts w:ascii="Arial" w:hAnsi="Arial" w:cs="Arial"/>
                <w:sz w:val="20"/>
                <w:szCs w:val="20"/>
              </w:rPr>
              <w:t>1.66 [1.51; 1.81], P &lt; 0.001</w:t>
            </w:r>
          </w:p>
        </w:tc>
      </w:tr>
      <w:tr w:rsidR="00593993">
        <w:tc>
          <w:tcPr>
            <w:tcW w:w="1530" w:type="dxa"/>
            <w:tcBorders>
              <w:top w:val="nil"/>
              <w:left w:val="single" w:sz="4" w:space="0" w:color="auto"/>
              <w:right w:val="single" w:sz="4" w:space="0" w:color="auto"/>
            </w:tcBorders>
          </w:tcPr>
          <w:p w:rsidR="00593993" w:rsidRDefault="00593993">
            <w:pPr>
              <w:pStyle w:val="ListParagraph"/>
              <w:spacing w:line="480" w:lineRule="auto"/>
              <w:ind w:left="0"/>
              <w:rPr>
                <w:rFonts w:ascii="Arial" w:hAnsi="Arial" w:cs="Arial"/>
                <w:sz w:val="20"/>
                <w:szCs w:val="20"/>
              </w:rPr>
            </w:pPr>
          </w:p>
        </w:tc>
        <w:tc>
          <w:tcPr>
            <w:tcW w:w="3780" w:type="dxa"/>
            <w:tcBorders>
              <w:top w:val="nil"/>
              <w:left w:val="single" w:sz="4" w:space="0" w:color="auto"/>
              <w:right w:val="single" w:sz="4" w:space="0" w:color="auto"/>
            </w:tcBorders>
          </w:tcPr>
          <w:p w:rsidR="00593993" w:rsidRDefault="0058049C">
            <w:pPr>
              <w:pStyle w:val="ListParagraph"/>
              <w:spacing w:line="480" w:lineRule="auto"/>
              <w:ind w:left="0"/>
              <w:rPr>
                <w:rFonts w:ascii="Arial" w:hAnsi="Arial" w:cs="Arial"/>
                <w:sz w:val="20"/>
                <w:szCs w:val="20"/>
              </w:rPr>
            </w:pPr>
            <w:r>
              <w:rPr>
                <w:rFonts w:ascii="Arial" w:hAnsi="Arial" w:cs="Arial"/>
                <w:sz w:val="20"/>
                <w:szCs w:val="20"/>
              </w:rPr>
              <w:t>Model 2</w:t>
            </w:r>
          </w:p>
        </w:tc>
        <w:tc>
          <w:tcPr>
            <w:tcW w:w="3960" w:type="dxa"/>
            <w:tcBorders>
              <w:top w:val="nil"/>
              <w:left w:val="single" w:sz="4" w:space="0" w:color="auto"/>
              <w:right w:val="single" w:sz="4" w:space="0" w:color="auto"/>
            </w:tcBorders>
          </w:tcPr>
          <w:p w:rsidR="00593993" w:rsidRDefault="0058049C">
            <w:pPr>
              <w:pStyle w:val="ListParagraph"/>
              <w:spacing w:line="480" w:lineRule="auto"/>
              <w:ind w:left="0"/>
              <w:jc w:val="center"/>
              <w:rPr>
                <w:rFonts w:ascii="Arial" w:hAnsi="Arial" w:cs="Arial"/>
                <w:sz w:val="20"/>
                <w:szCs w:val="20"/>
              </w:rPr>
            </w:pPr>
            <w:r>
              <w:rPr>
                <w:rFonts w:ascii="Arial" w:hAnsi="Arial" w:cs="Arial"/>
                <w:sz w:val="20"/>
                <w:szCs w:val="20"/>
              </w:rPr>
              <w:t>1.15 [1.04; 1.28], P = 0.006</w:t>
            </w:r>
          </w:p>
        </w:tc>
      </w:tr>
      <w:tr w:rsidR="00593993">
        <w:tc>
          <w:tcPr>
            <w:tcW w:w="1530" w:type="dxa"/>
            <w:tcBorders>
              <w:top w:val="nil"/>
              <w:left w:val="single" w:sz="4" w:space="0" w:color="auto"/>
              <w:right w:val="single" w:sz="4" w:space="0" w:color="auto"/>
            </w:tcBorders>
          </w:tcPr>
          <w:p w:rsidR="00593993" w:rsidRDefault="00593993">
            <w:pPr>
              <w:pStyle w:val="ListParagraph"/>
              <w:spacing w:line="480" w:lineRule="auto"/>
              <w:ind w:left="0"/>
              <w:rPr>
                <w:rFonts w:ascii="Arial" w:hAnsi="Arial" w:cs="Arial"/>
                <w:sz w:val="20"/>
                <w:szCs w:val="20"/>
              </w:rPr>
            </w:pPr>
          </w:p>
        </w:tc>
        <w:tc>
          <w:tcPr>
            <w:tcW w:w="3780" w:type="dxa"/>
            <w:tcBorders>
              <w:top w:val="nil"/>
              <w:left w:val="single" w:sz="4" w:space="0" w:color="auto"/>
              <w:right w:val="single" w:sz="4" w:space="0" w:color="auto"/>
            </w:tcBorders>
          </w:tcPr>
          <w:p w:rsidR="00593993" w:rsidRDefault="0058049C">
            <w:pPr>
              <w:pStyle w:val="ListParagraph"/>
              <w:spacing w:line="480" w:lineRule="auto"/>
              <w:ind w:left="0"/>
              <w:rPr>
                <w:rFonts w:ascii="Arial" w:hAnsi="Arial" w:cs="Arial"/>
                <w:sz w:val="20"/>
                <w:szCs w:val="20"/>
              </w:rPr>
            </w:pPr>
            <w:r>
              <w:rPr>
                <w:rFonts w:ascii="Arial" w:hAnsi="Arial" w:cs="Arial"/>
                <w:sz w:val="20"/>
                <w:szCs w:val="20"/>
              </w:rPr>
              <w:t>Model 2 + eGFR</w:t>
            </w:r>
          </w:p>
        </w:tc>
        <w:tc>
          <w:tcPr>
            <w:tcW w:w="3960" w:type="dxa"/>
            <w:tcBorders>
              <w:top w:val="nil"/>
              <w:left w:val="single" w:sz="4" w:space="0" w:color="auto"/>
              <w:right w:val="single" w:sz="4" w:space="0" w:color="auto"/>
            </w:tcBorders>
          </w:tcPr>
          <w:p w:rsidR="00593993" w:rsidRDefault="0058049C">
            <w:pPr>
              <w:pStyle w:val="ListParagraph"/>
              <w:spacing w:line="480" w:lineRule="auto"/>
              <w:ind w:left="0"/>
              <w:jc w:val="center"/>
              <w:rPr>
                <w:rFonts w:ascii="Arial" w:hAnsi="Arial" w:cs="Arial"/>
                <w:sz w:val="20"/>
                <w:szCs w:val="20"/>
              </w:rPr>
            </w:pPr>
            <w:r>
              <w:rPr>
                <w:rFonts w:ascii="Arial" w:hAnsi="Arial" w:cs="Arial"/>
                <w:sz w:val="20"/>
                <w:szCs w:val="20"/>
              </w:rPr>
              <w:t>1.16 [1.05; 1.29], P = 0.005</w:t>
            </w:r>
          </w:p>
        </w:tc>
      </w:tr>
      <w:tr w:rsidR="00593993">
        <w:tc>
          <w:tcPr>
            <w:tcW w:w="1530" w:type="dxa"/>
            <w:tcBorders>
              <w:top w:val="nil"/>
              <w:left w:val="single" w:sz="4" w:space="0" w:color="auto"/>
              <w:right w:val="single" w:sz="4" w:space="0" w:color="auto"/>
            </w:tcBorders>
          </w:tcPr>
          <w:p w:rsidR="00593993" w:rsidRDefault="00593993">
            <w:pPr>
              <w:pStyle w:val="ListParagraph"/>
              <w:spacing w:line="480" w:lineRule="auto"/>
              <w:ind w:left="0"/>
              <w:rPr>
                <w:rFonts w:ascii="Arial" w:hAnsi="Arial" w:cs="Arial"/>
                <w:sz w:val="20"/>
                <w:szCs w:val="20"/>
              </w:rPr>
            </w:pPr>
          </w:p>
        </w:tc>
        <w:tc>
          <w:tcPr>
            <w:tcW w:w="3780" w:type="dxa"/>
            <w:tcBorders>
              <w:top w:val="nil"/>
              <w:left w:val="single" w:sz="4" w:space="0" w:color="auto"/>
              <w:right w:val="single" w:sz="4" w:space="0" w:color="auto"/>
            </w:tcBorders>
          </w:tcPr>
          <w:p w:rsidR="00593993" w:rsidRDefault="0058049C">
            <w:pPr>
              <w:pStyle w:val="ListParagraph"/>
              <w:spacing w:line="480" w:lineRule="auto"/>
              <w:ind w:left="0"/>
              <w:rPr>
                <w:rFonts w:ascii="Arial" w:hAnsi="Arial" w:cs="Arial"/>
                <w:sz w:val="20"/>
                <w:szCs w:val="20"/>
              </w:rPr>
            </w:pPr>
            <w:r>
              <w:rPr>
                <w:rFonts w:ascii="Arial" w:hAnsi="Arial" w:cs="Arial"/>
                <w:sz w:val="20"/>
                <w:szCs w:val="20"/>
              </w:rPr>
              <w:t>Model 2 + fasting insulin</w:t>
            </w:r>
          </w:p>
        </w:tc>
        <w:tc>
          <w:tcPr>
            <w:tcW w:w="3960" w:type="dxa"/>
            <w:tcBorders>
              <w:top w:val="nil"/>
              <w:left w:val="single" w:sz="4" w:space="0" w:color="auto"/>
              <w:right w:val="single" w:sz="4" w:space="0" w:color="auto"/>
            </w:tcBorders>
          </w:tcPr>
          <w:p w:rsidR="00593993" w:rsidRDefault="0058049C">
            <w:pPr>
              <w:pStyle w:val="ListParagraph"/>
              <w:spacing w:line="480" w:lineRule="auto"/>
              <w:ind w:left="0"/>
              <w:jc w:val="center"/>
              <w:rPr>
                <w:rFonts w:ascii="Arial" w:hAnsi="Arial" w:cs="Arial"/>
                <w:sz w:val="20"/>
                <w:szCs w:val="20"/>
              </w:rPr>
            </w:pPr>
            <w:r>
              <w:rPr>
                <w:rFonts w:ascii="Arial" w:hAnsi="Arial" w:cs="Arial"/>
                <w:sz w:val="20"/>
                <w:szCs w:val="20"/>
              </w:rPr>
              <w:t>1.12 [1.02; 1.24], P = 0.024</w:t>
            </w:r>
          </w:p>
        </w:tc>
      </w:tr>
      <w:tr w:rsidR="00593993">
        <w:tc>
          <w:tcPr>
            <w:tcW w:w="1530" w:type="dxa"/>
            <w:tcBorders>
              <w:top w:val="nil"/>
              <w:left w:val="single" w:sz="4" w:space="0" w:color="auto"/>
              <w:right w:val="single" w:sz="4" w:space="0" w:color="auto"/>
            </w:tcBorders>
          </w:tcPr>
          <w:p w:rsidR="00593993" w:rsidRDefault="00593993">
            <w:pPr>
              <w:pStyle w:val="ListParagraph"/>
              <w:spacing w:line="480" w:lineRule="auto"/>
              <w:ind w:left="0"/>
              <w:rPr>
                <w:rFonts w:ascii="Arial" w:hAnsi="Arial" w:cs="Arial"/>
                <w:sz w:val="20"/>
                <w:szCs w:val="20"/>
              </w:rPr>
            </w:pPr>
          </w:p>
        </w:tc>
        <w:tc>
          <w:tcPr>
            <w:tcW w:w="3780" w:type="dxa"/>
            <w:tcBorders>
              <w:top w:val="nil"/>
              <w:left w:val="single" w:sz="4" w:space="0" w:color="auto"/>
              <w:right w:val="single" w:sz="4" w:space="0" w:color="auto"/>
            </w:tcBorders>
          </w:tcPr>
          <w:p w:rsidR="00593993" w:rsidRDefault="0058049C">
            <w:pPr>
              <w:pStyle w:val="ListParagraph"/>
              <w:spacing w:line="480" w:lineRule="auto"/>
              <w:ind w:left="0"/>
              <w:rPr>
                <w:rFonts w:ascii="Arial" w:hAnsi="Arial" w:cs="Arial"/>
                <w:sz w:val="20"/>
                <w:szCs w:val="20"/>
              </w:rPr>
            </w:pPr>
            <w:r>
              <w:rPr>
                <w:rFonts w:ascii="Arial" w:hAnsi="Arial" w:cs="Arial"/>
                <w:sz w:val="20"/>
                <w:szCs w:val="20"/>
              </w:rPr>
              <w:t xml:space="preserve">Model 2 + </w:t>
            </w:r>
            <w:proofErr w:type="spellStart"/>
            <w:r>
              <w:rPr>
                <w:rFonts w:ascii="Arial" w:hAnsi="Arial" w:cs="Arial"/>
                <w:sz w:val="20"/>
                <w:szCs w:val="20"/>
              </w:rPr>
              <w:t>hsCRP</w:t>
            </w:r>
            <w:proofErr w:type="spellEnd"/>
          </w:p>
        </w:tc>
        <w:tc>
          <w:tcPr>
            <w:tcW w:w="3960" w:type="dxa"/>
            <w:tcBorders>
              <w:top w:val="nil"/>
              <w:left w:val="single" w:sz="4" w:space="0" w:color="auto"/>
              <w:right w:val="single" w:sz="4" w:space="0" w:color="auto"/>
            </w:tcBorders>
          </w:tcPr>
          <w:p w:rsidR="00593993" w:rsidRDefault="0058049C">
            <w:pPr>
              <w:pStyle w:val="ListParagraph"/>
              <w:spacing w:line="480" w:lineRule="auto"/>
              <w:ind w:left="0"/>
              <w:jc w:val="center"/>
              <w:rPr>
                <w:rFonts w:ascii="Arial" w:hAnsi="Arial" w:cs="Arial"/>
                <w:sz w:val="20"/>
                <w:szCs w:val="20"/>
              </w:rPr>
            </w:pPr>
            <w:r>
              <w:rPr>
                <w:rFonts w:ascii="Arial" w:hAnsi="Arial" w:cs="Arial"/>
                <w:sz w:val="20"/>
                <w:szCs w:val="20"/>
              </w:rPr>
              <w:t>1.12 [1.01; 1.24], P = 0.033</w:t>
            </w:r>
          </w:p>
        </w:tc>
      </w:tr>
      <w:tr w:rsidR="00593993">
        <w:tc>
          <w:tcPr>
            <w:tcW w:w="1530" w:type="dxa"/>
            <w:tcBorders>
              <w:top w:val="nil"/>
              <w:left w:val="single" w:sz="4" w:space="0" w:color="auto"/>
              <w:right w:val="single" w:sz="4" w:space="0" w:color="auto"/>
            </w:tcBorders>
          </w:tcPr>
          <w:p w:rsidR="00593993" w:rsidRDefault="00593993">
            <w:pPr>
              <w:pStyle w:val="ListParagraph"/>
              <w:spacing w:line="480" w:lineRule="auto"/>
              <w:ind w:left="0"/>
              <w:rPr>
                <w:rFonts w:ascii="Arial" w:hAnsi="Arial" w:cs="Arial"/>
                <w:sz w:val="20"/>
                <w:szCs w:val="20"/>
              </w:rPr>
            </w:pPr>
          </w:p>
        </w:tc>
        <w:tc>
          <w:tcPr>
            <w:tcW w:w="3780" w:type="dxa"/>
            <w:tcBorders>
              <w:top w:val="nil"/>
              <w:left w:val="single" w:sz="4" w:space="0" w:color="auto"/>
              <w:right w:val="single" w:sz="4" w:space="0" w:color="auto"/>
            </w:tcBorders>
          </w:tcPr>
          <w:p w:rsidR="00593993" w:rsidRDefault="0058049C">
            <w:pPr>
              <w:pStyle w:val="ListParagraph"/>
              <w:spacing w:line="480" w:lineRule="auto"/>
              <w:ind w:left="0"/>
              <w:rPr>
                <w:rFonts w:ascii="Arial" w:hAnsi="Arial" w:cs="Arial"/>
                <w:sz w:val="20"/>
                <w:szCs w:val="20"/>
              </w:rPr>
            </w:pPr>
            <w:r>
              <w:rPr>
                <w:rFonts w:ascii="Arial" w:hAnsi="Arial" w:cs="Arial"/>
                <w:sz w:val="20"/>
                <w:szCs w:val="20"/>
              </w:rPr>
              <w:t>Model 2 + leptin</w:t>
            </w:r>
          </w:p>
        </w:tc>
        <w:tc>
          <w:tcPr>
            <w:tcW w:w="3960" w:type="dxa"/>
            <w:tcBorders>
              <w:top w:val="nil"/>
              <w:left w:val="single" w:sz="4" w:space="0" w:color="auto"/>
              <w:right w:val="single" w:sz="4" w:space="0" w:color="auto"/>
            </w:tcBorders>
          </w:tcPr>
          <w:p w:rsidR="00593993" w:rsidRDefault="0058049C">
            <w:pPr>
              <w:pStyle w:val="ListParagraph"/>
              <w:spacing w:line="480" w:lineRule="auto"/>
              <w:ind w:left="0"/>
              <w:jc w:val="center"/>
              <w:rPr>
                <w:rFonts w:ascii="Arial" w:hAnsi="Arial" w:cs="Arial"/>
                <w:sz w:val="20"/>
                <w:szCs w:val="20"/>
              </w:rPr>
            </w:pPr>
            <w:r>
              <w:rPr>
                <w:rFonts w:ascii="Arial" w:hAnsi="Arial" w:cs="Arial"/>
                <w:sz w:val="20"/>
                <w:szCs w:val="20"/>
              </w:rPr>
              <w:t>1.14 [1.02; 1.26], P = 0.017</w:t>
            </w:r>
          </w:p>
        </w:tc>
      </w:tr>
      <w:tr w:rsidR="00593993">
        <w:tc>
          <w:tcPr>
            <w:tcW w:w="1530" w:type="dxa"/>
            <w:tcBorders>
              <w:top w:val="nil"/>
              <w:left w:val="single" w:sz="4" w:space="0" w:color="auto"/>
              <w:bottom w:val="nil"/>
              <w:right w:val="single" w:sz="4" w:space="0" w:color="auto"/>
            </w:tcBorders>
          </w:tcPr>
          <w:p w:rsidR="00593993" w:rsidRDefault="00593993">
            <w:pPr>
              <w:pStyle w:val="ListParagraph"/>
              <w:spacing w:line="480" w:lineRule="auto"/>
              <w:ind w:left="0"/>
              <w:rPr>
                <w:rFonts w:ascii="Arial" w:hAnsi="Arial" w:cs="Arial"/>
                <w:sz w:val="20"/>
                <w:szCs w:val="20"/>
              </w:rPr>
            </w:pPr>
          </w:p>
        </w:tc>
        <w:tc>
          <w:tcPr>
            <w:tcW w:w="3780" w:type="dxa"/>
            <w:tcBorders>
              <w:top w:val="nil"/>
              <w:left w:val="single" w:sz="4" w:space="0" w:color="auto"/>
              <w:bottom w:val="nil"/>
              <w:right w:val="single" w:sz="4" w:space="0" w:color="auto"/>
            </w:tcBorders>
          </w:tcPr>
          <w:p w:rsidR="00593993" w:rsidRDefault="0058049C">
            <w:pPr>
              <w:pStyle w:val="ListParagraph"/>
              <w:spacing w:line="480" w:lineRule="auto"/>
              <w:ind w:left="0"/>
              <w:rPr>
                <w:rFonts w:ascii="Arial" w:hAnsi="Arial" w:cs="Arial"/>
                <w:sz w:val="20"/>
                <w:szCs w:val="20"/>
              </w:rPr>
            </w:pPr>
            <w:r>
              <w:rPr>
                <w:rFonts w:ascii="Arial" w:hAnsi="Arial" w:cs="Arial"/>
                <w:sz w:val="20"/>
                <w:szCs w:val="20"/>
              </w:rPr>
              <w:t>Model 2 + fasting glucose</w:t>
            </w:r>
          </w:p>
        </w:tc>
        <w:tc>
          <w:tcPr>
            <w:tcW w:w="3960" w:type="dxa"/>
            <w:tcBorders>
              <w:top w:val="nil"/>
              <w:left w:val="single" w:sz="4" w:space="0" w:color="auto"/>
              <w:bottom w:val="nil"/>
              <w:right w:val="single" w:sz="4" w:space="0" w:color="auto"/>
            </w:tcBorders>
          </w:tcPr>
          <w:p w:rsidR="00593993" w:rsidRDefault="0058049C">
            <w:pPr>
              <w:pStyle w:val="ListParagraph"/>
              <w:spacing w:line="480" w:lineRule="auto"/>
              <w:ind w:left="0"/>
              <w:jc w:val="center"/>
              <w:rPr>
                <w:rFonts w:ascii="Arial" w:hAnsi="Arial" w:cs="Arial"/>
                <w:sz w:val="20"/>
                <w:szCs w:val="20"/>
              </w:rPr>
            </w:pPr>
            <w:r>
              <w:rPr>
                <w:rFonts w:ascii="Arial" w:hAnsi="Arial" w:cs="Arial"/>
                <w:sz w:val="20"/>
                <w:szCs w:val="20"/>
              </w:rPr>
              <w:t>1.23 [1.11; 1.36], P &lt; 0.001</w:t>
            </w:r>
          </w:p>
        </w:tc>
      </w:tr>
      <w:tr w:rsidR="00593993">
        <w:tc>
          <w:tcPr>
            <w:tcW w:w="1530" w:type="dxa"/>
            <w:tcBorders>
              <w:top w:val="nil"/>
              <w:left w:val="single" w:sz="4" w:space="0" w:color="auto"/>
              <w:bottom w:val="single" w:sz="4" w:space="0" w:color="auto"/>
              <w:right w:val="single" w:sz="4" w:space="0" w:color="auto"/>
            </w:tcBorders>
          </w:tcPr>
          <w:p w:rsidR="00593993" w:rsidRDefault="00593993">
            <w:pPr>
              <w:pStyle w:val="ListParagraph"/>
              <w:spacing w:line="480" w:lineRule="auto"/>
              <w:ind w:left="0"/>
              <w:rPr>
                <w:rFonts w:ascii="Arial" w:hAnsi="Arial" w:cs="Arial"/>
                <w:sz w:val="20"/>
                <w:szCs w:val="20"/>
              </w:rPr>
            </w:pPr>
          </w:p>
        </w:tc>
        <w:tc>
          <w:tcPr>
            <w:tcW w:w="3780" w:type="dxa"/>
            <w:tcBorders>
              <w:top w:val="nil"/>
              <w:left w:val="single" w:sz="4" w:space="0" w:color="auto"/>
              <w:bottom w:val="single" w:sz="4" w:space="0" w:color="auto"/>
              <w:right w:val="single" w:sz="4" w:space="0" w:color="auto"/>
            </w:tcBorders>
          </w:tcPr>
          <w:p w:rsidR="00593993" w:rsidRDefault="0058049C">
            <w:pPr>
              <w:pStyle w:val="ListParagraph"/>
              <w:spacing w:line="480" w:lineRule="auto"/>
              <w:ind w:left="0"/>
              <w:rPr>
                <w:rFonts w:ascii="Arial" w:hAnsi="Arial" w:cs="Arial"/>
                <w:sz w:val="20"/>
                <w:szCs w:val="20"/>
              </w:rPr>
            </w:pPr>
            <w:r>
              <w:rPr>
                <w:rFonts w:ascii="Arial" w:hAnsi="Arial" w:cs="Arial"/>
                <w:sz w:val="20"/>
                <w:szCs w:val="20"/>
              </w:rPr>
              <w:t xml:space="preserve">Model 2 + eGFR, fasting insulin, </w:t>
            </w:r>
            <w:proofErr w:type="spellStart"/>
            <w:r>
              <w:rPr>
                <w:rFonts w:ascii="Arial" w:hAnsi="Arial" w:cs="Arial"/>
                <w:sz w:val="20"/>
                <w:szCs w:val="20"/>
              </w:rPr>
              <w:t>hsCRP</w:t>
            </w:r>
            <w:proofErr w:type="spellEnd"/>
            <w:r>
              <w:rPr>
                <w:rFonts w:ascii="Arial" w:hAnsi="Arial" w:cs="Arial"/>
                <w:sz w:val="20"/>
                <w:szCs w:val="20"/>
              </w:rPr>
              <w:t>, leptin, fasting glucose</w:t>
            </w:r>
          </w:p>
        </w:tc>
        <w:tc>
          <w:tcPr>
            <w:tcW w:w="3960" w:type="dxa"/>
            <w:tcBorders>
              <w:top w:val="nil"/>
              <w:left w:val="single" w:sz="4" w:space="0" w:color="auto"/>
              <w:bottom w:val="single" w:sz="4" w:space="0" w:color="auto"/>
              <w:right w:val="single" w:sz="4" w:space="0" w:color="auto"/>
            </w:tcBorders>
          </w:tcPr>
          <w:p w:rsidR="00593993" w:rsidRDefault="0058049C">
            <w:pPr>
              <w:pStyle w:val="ListParagraph"/>
              <w:spacing w:line="480" w:lineRule="auto"/>
              <w:ind w:left="0"/>
              <w:jc w:val="center"/>
              <w:rPr>
                <w:rFonts w:ascii="Arial" w:hAnsi="Arial" w:cs="Arial"/>
                <w:sz w:val="20"/>
                <w:szCs w:val="20"/>
              </w:rPr>
            </w:pPr>
            <w:r>
              <w:rPr>
                <w:rFonts w:ascii="Arial" w:hAnsi="Arial" w:cs="Arial"/>
                <w:sz w:val="20"/>
                <w:szCs w:val="20"/>
              </w:rPr>
              <w:t>1.19 [1.07; 1.32], P = 0.001</w:t>
            </w:r>
          </w:p>
        </w:tc>
      </w:tr>
    </w:tbl>
    <w:p w:rsidR="00593993" w:rsidRDefault="00593993">
      <w:pPr>
        <w:spacing w:line="360" w:lineRule="auto"/>
        <w:jc w:val="both"/>
        <w:rPr>
          <w:rFonts w:ascii="Arial" w:hAnsi="Arial" w:cs="Arial"/>
        </w:rPr>
      </w:pPr>
    </w:p>
    <w:p w:rsidR="00593993" w:rsidRDefault="0058049C">
      <w:pPr>
        <w:spacing w:line="360" w:lineRule="auto"/>
        <w:jc w:val="both"/>
        <w:rPr>
          <w:rFonts w:ascii="Arial" w:hAnsi="Arial" w:cs="Arial"/>
        </w:rPr>
      </w:pPr>
      <w:r>
        <w:rPr>
          <w:rFonts w:ascii="Arial" w:hAnsi="Arial" w:cs="Arial"/>
        </w:rPr>
        <w:t>The associations were computed using Cox regression models per 1-SD increment of log (MR-</w:t>
      </w:r>
      <w:proofErr w:type="spellStart"/>
      <w:r>
        <w:rPr>
          <w:rFonts w:ascii="Arial" w:hAnsi="Arial" w:cs="Arial"/>
        </w:rPr>
        <w:t>proADM</w:t>
      </w:r>
      <w:proofErr w:type="spellEnd"/>
      <w:r>
        <w:rPr>
          <w:rFonts w:ascii="Arial" w:hAnsi="Arial" w:cs="Arial"/>
        </w:rPr>
        <w:t xml:space="preserve">) and CT-proET-1. </w:t>
      </w:r>
      <w:r>
        <w:rPr>
          <w:rFonts w:ascii="Arial" w:hAnsi="Arial" w:cs="Arial"/>
          <w:lang w:val="en-US"/>
        </w:rPr>
        <w:t xml:space="preserve">Data on fasting glucose were only available in FINRISK and KORA; thus, the analyses were performed in these cohorts </w:t>
      </w:r>
      <w:r>
        <w:rPr>
          <w:rFonts w:ascii="Arial" w:hAnsi="Arial" w:cs="Arial"/>
        </w:rPr>
        <w:t>(N= 9,112)</w:t>
      </w:r>
      <w:r>
        <w:rPr>
          <w:rFonts w:ascii="Arial" w:hAnsi="Arial" w:cs="Arial"/>
          <w:lang w:val="en-US"/>
        </w:rPr>
        <w:t xml:space="preserve">. </w:t>
      </w:r>
      <w:r>
        <w:rPr>
          <w:rFonts w:ascii="Arial" w:hAnsi="Arial" w:cs="Arial"/>
        </w:rPr>
        <w:t>The distributions of MR-</w:t>
      </w:r>
      <w:proofErr w:type="spellStart"/>
      <w:r>
        <w:rPr>
          <w:rFonts w:ascii="Arial" w:hAnsi="Arial" w:cs="Arial"/>
        </w:rPr>
        <w:t>proADM</w:t>
      </w:r>
      <w:proofErr w:type="spellEnd"/>
      <w:r>
        <w:rPr>
          <w:rFonts w:ascii="Arial" w:hAnsi="Arial" w:cs="Arial"/>
        </w:rPr>
        <w:t xml:space="preserve">, insulin, </w:t>
      </w:r>
      <w:proofErr w:type="spellStart"/>
      <w:r>
        <w:rPr>
          <w:rFonts w:ascii="Arial" w:hAnsi="Arial" w:cs="Arial"/>
        </w:rPr>
        <w:t>hsCRP</w:t>
      </w:r>
      <w:proofErr w:type="spellEnd"/>
      <w:r>
        <w:rPr>
          <w:rFonts w:ascii="Arial" w:hAnsi="Arial" w:cs="Arial"/>
        </w:rPr>
        <w:t xml:space="preserve">, leptin, and fasting glucose were right-skewed and thus, were log-transformed to approximate normality. </w:t>
      </w:r>
    </w:p>
    <w:p w:rsidR="00593993" w:rsidRDefault="0058049C">
      <w:pPr>
        <w:spacing w:line="360" w:lineRule="auto"/>
        <w:jc w:val="both"/>
        <w:rPr>
          <w:rFonts w:ascii="Arial" w:hAnsi="Arial" w:cs="Arial"/>
        </w:rPr>
      </w:pPr>
      <w:r>
        <w:rPr>
          <w:rFonts w:ascii="Arial" w:hAnsi="Arial" w:cs="Arial"/>
        </w:rPr>
        <w:lastRenderedPageBreak/>
        <w:t>Model 1: adjusted for age (continuous, in years), sex (man/woman) and cohort (as a stratum variable);</w:t>
      </w:r>
    </w:p>
    <w:p w:rsidR="00593993" w:rsidRDefault="0058049C">
      <w:pPr>
        <w:spacing w:line="360" w:lineRule="auto"/>
        <w:jc w:val="both"/>
        <w:rPr>
          <w:rFonts w:ascii="Arial" w:hAnsi="Arial" w:cs="Arial"/>
        </w:rPr>
      </w:pPr>
      <w:r>
        <w:rPr>
          <w:rFonts w:ascii="Arial" w:hAnsi="Arial" w:cs="Arial"/>
        </w:rPr>
        <w:t>Model 2: Model 1 + actual hypertension (yes/no), total and high-density lipoprotein cholesterol (continuous, in mmol/l), current smoking status (yes/no) and body mass index (continuous, in kg/m2).</w:t>
      </w:r>
    </w:p>
    <w:p w:rsidR="00593993" w:rsidRDefault="0058049C">
      <w:pPr>
        <w:spacing w:line="360" w:lineRule="auto"/>
        <w:jc w:val="both"/>
        <w:rPr>
          <w:rFonts w:ascii="Arial" w:hAnsi="Arial" w:cs="Arial"/>
        </w:rPr>
      </w:pPr>
      <w:r>
        <w:rPr>
          <w:rFonts w:ascii="Arial" w:hAnsi="Arial" w:cs="Arial"/>
        </w:rPr>
        <w:t xml:space="preserve">Abbreviations: CI, confidence interval; CT-proET-1, C-terminal-proendothelin-1; </w:t>
      </w:r>
      <w:r>
        <w:rPr>
          <w:rFonts w:ascii="Arial" w:eastAsiaTheme="majorEastAsia" w:hAnsi="Arial" w:cs="Arial"/>
        </w:rPr>
        <w:t xml:space="preserve">eGFR, estimated glomerular filtration rate; </w:t>
      </w:r>
      <w:proofErr w:type="spellStart"/>
      <w:r>
        <w:rPr>
          <w:rFonts w:ascii="Arial" w:eastAsiaTheme="majorEastAsia" w:hAnsi="Arial" w:cs="Arial"/>
        </w:rPr>
        <w:t>hsCRP</w:t>
      </w:r>
      <w:proofErr w:type="spellEnd"/>
      <w:r>
        <w:rPr>
          <w:rFonts w:ascii="Arial" w:eastAsiaTheme="majorEastAsia" w:hAnsi="Arial" w:cs="Arial"/>
        </w:rPr>
        <w:t xml:space="preserve">, high-sensitivity C-reactive protein; </w:t>
      </w:r>
      <w:r>
        <w:rPr>
          <w:rFonts w:ascii="Arial" w:hAnsi="Arial" w:cs="Arial"/>
        </w:rPr>
        <w:t>MR-</w:t>
      </w:r>
      <w:proofErr w:type="spellStart"/>
      <w:r>
        <w:rPr>
          <w:rFonts w:ascii="Arial" w:hAnsi="Arial" w:cs="Arial"/>
        </w:rPr>
        <w:t>proADM</w:t>
      </w:r>
      <w:proofErr w:type="spellEnd"/>
      <w:r>
        <w:rPr>
          <w:rFonts w:ascii="Arial" w:hAnsi="Arial" w:cs="Arial"/>
        </w:rPr>
        <w:t>, mid-regional-</w:t>
      </w:r>
      <w:proofErr w:type="spellStart"/>
      <w:r>
        <w:rPr>
          <w:rFonts w:ascii="Arial" w:hAnsi="Arial" w:cs="Arial"/>
        </w:rPr>
        <w:t>proadrenomedullin</w:t>
      </w:r>
      <w:proofErr w:type="spellEnd"/>
      <w:r>
        <w:rPr>
          <w:rFonts w:ascii="Arial" w:hAnsi="Arial" w:cs="Arial"/>
        </w:rPr>
        <w:t>.</w:t>
      </w:r>
    </w:p>
    <w:p w:rsidR="00593993" w:rsidRDefault="00593993">
      <w:pPr>
        <w:spacing w:line="360" w:lineRule="auto"/>
        <w:jc w:val="both"/>
        <w:rPr>
          <w:rFonts w:ascii="Arial" w:hAnsi="Arial" w:cs="Arial"/>
          <w:sz w:val="24"/>
          <w:szCs w:val="24"/>
        </w:rPr>
      </w:pPr>
    </w:p>
    <w:p w:rsidR="00593993" w:rsidRDefault="00593993">
      <w:pPr>
        <w:pStyle w:val="Heading1"/>
        <w:spacing w:before="0" w:after="240" w:line="360" w:lineRule="auto"/>
        <w:jc w:val="both"/>
        <w:rPr>
          <w:rFonts w:ascii="Arial" w:hAnsi="Arial" w:cs="Arial"/>
          <w:b/>
          <w:color w:val="auto"/>
          <w:sz w:val="24"/>
          <w:szCs w:val="24"/>
        </w:rPr>
      </w:pPr>
    </w:p>
    <w:p w:rsidR="00593993" w:rsidRDefault="00593993"/>
    <w:p w:rsidR="00593993" w:rsidRDefault="00593993">
      <w:pPr>
        <w:sectPr w:rsidR="00593993">
          <w:footnotePr>
            <w:pos w:val="beneathText"/>
            <w:numFmt w:val="chicago"/>
          </w:footnotePr>
          <w:pgSz w:w="11906" w:h="16838" w:code="9"/>
          <w:pgMar w:top="1440" w:right="1440" w:bottom="1440" w:left="1440" w:header="720" w:footer="720" w:gutter="0"/>
          <w:cols w:space="720"/>
          <w:docGrid w:linePitch="360"/>
        </w:sectPr>
      </w:pPr>
    </w:p>
    <w:p w:rsidR="00593993" w:rsidRDefault="0058049C">
      <w:r>
        <w:rPr>
          <w:noProof/>
          <w:lang w:val="en-US"/>
        </w:rPr>
        <w:lastRenderedPageBreak/>
        <mc:AlternateContent>
          <mc:Choice Requires="wpg">
            <w:drawing>
              <wp:anchor distT="0" distB="0" distL="114300" distR="114300" simplePos="0" relativeHeight="251661312" behindDoc="0" locked="0" layoutInCell="1" allowOverlap="1">
                <wp:simplePos x="0" y="0"/>
                <wp:positionH relativeFrom="margin">
                  <wp:align>center</wp:align>
                </wp:positionH>
                <wp:positionV relativeFrom="paragraph">
                  <wp:posOffset>214844</wp:posOffset>
                </wp:positionV>
                <wp:extent cx="5212816" cy="3345836"/>
                <wp:effectExtent l="0" t="0" r="26035" b="26035"/>
                <wp:wrapNone/>
                <wp:docPr id="205" name="Group 205"/>
                <wp:cNvGraphicFramePr/>
                <a:graphic xmlns:a="http://schemas.openxmlformats.org/drawingml/2006/main">
                  <a:graphicData uri="http://schemas.microsoft.com/office/word/2010/wordprocessingGroup">
                    <wpg:wgp>
                      <wpg:cNvGrpSpPr/>
                      <wpg:grpSpPr>
                        <a:xfrm>
                          <a:off x="0" y="0"/>
                          <a:ext cx="5212816" cy="3345836"/>
                          <a:chOff x="838190" y="-48207"/>
                          <a:chExt cx="4786792" cy="3346503"/>
                        </a:xfrm>
                      </wpg:grpSpPr>
                      <wps:wsp>
                        <wps:cNvPr id="218" name="Text Box 2"/>
                        <wps:cNvSpPr txBox="1">
                          <a:spLocks noChangeArrowheads="1"/>
                        </wps:cNvSpPr>
                        <wps:spPr bwMode="auto">
                          <a:xfrm>
                            <a:off x="2147684" y="1749946"/>
                            <a:ext cx="467995" cy="297180"/>
                          </a:xfrm>
                          <a:prstGeom prst="rect">
                            <a:avLst/>
                          </a:prstGeom>
                          <a:noFill/>
                          <a:ln w="9525">
                            <a:noFill/>
                            <a:miter lim="800000"/>
                            <a:headEnd/>
                            <a:tailEnd/>
                          </a:ln>
                        </wps:spPr>
                        <wps:txbx>
                          <w:txbxContent>
                            <w:p w:rsidR="00686D30" w:rsidRDefault="00686D30">
                              <w:pPr>
                                <w:rPr>
                                  <w:rFonts w:ascii="Arial" w:hAnsi="Arial" w:cs="Arial"/>
                                  <w:sz w:val="18"/>
                                  <w:szCs w:val="18"/>
                                </w:rPr>
                              </w:pPr>
                              <w:r>
                                <w:rPr>
                                  <w:rFonts w:ascii="Arial" w:hAnsi="Arial" w:cs="Arial"/>
                                  <w:sz w:val="18"/>
                                  <w:szCs w:val="18"/>
                                </w:rPr>
                                <w:t>excl.:</w:t>
                              </w:r>
                            </w:p>
                          </w:txbxContent>
                        </wps:txbx>
                        <wps:bodyPr rot="0" vert="horz" wrap="square" lIns="91440" tIns="45720" rIns="91440" bIns="45720" anchor="t" anchorCtr="0">
                          <a:noAutofit/>
                        </wps:bodyPr>
                      </wps:wsp>
                      <wpg:grpSp>
                        <wpg:cNvPr id="219" name="Group 219"/>
                        <wpg:cNvGrpSpPr/>
                        <wpg:grpSpPr>
                          <a:xfrm>
                            <a:off x="838190" y="-48207"/>
                            <a:ext cx="4786792" cy="3346503"/>
                            <a:chOff x="838190" y="-48207"/>
                            <a:chExt cx="4786792" cy="3346503"/>
                          </a:xfrm>
                        </wpg:grpSpPr>
                        <wpg:grpSp>
                          <wpg:cNvPr id="223" name="Group 223"/>
                          <wpg:cNvGrpSpPr/>
                          <wpg:grpSpPr>
                            <a:xfrm>
                              <a:off x="838190" y="-48207"/>
                              <a:ext cx="4786792" cy="3346503"/>
                              <a:chOff x="838190" y="-53682"/>
                              <a:chExt cx="4786792" cy="3726546"/>
                            </a:xfrm>
                          </wpg:grpSpPr>
                          <wpg:grpSp>
                            <wpg:cNvPr id="224" name="Group 224"/>
                            <wpg:cNvGrpSpPr/>
                            <wpg:grpSpPr>
                              <a:xfrm>
                                <a:off x="838190" y="-53682"/>
                                <a:ext cx="4786792" cy="3726546"/>
                                <a:chOff x="882690" y="167622"/>
                                <a:chExt cx="5040926" cy="3158351"/>
                              </a:xfrm>
                            </wpg:grpSpPr>
                            <wpg:grpSp>
                              <wpg:cNvPr id="225" name="Group 225"/>
                              <wpg:cNvGrpSpPr/>
                              <wpg:grpSpPr>
                                <a:xfrm>
                                  <a:off x="882690" y="167622"/>
                                  <a:ext cx="2896674" cy="3158351"/>
                                  <a:chOff x="736703" y="248538"/>
                                  <a:chExt cx="2894152" cy="2458885"/>
                                </a:xfrm>
                              </wpg:grpSpPr>
                              <wpg:grpSp>
                                <wpg:cNvPr id="231" name="Group 231"/>
                                <wpg:cNvGrpSpPr/>
                                <wpg:grpSpPr>
                                  <a:xfrm>
                                    <a:off x="736703" y="248538"/>
                                    <a:ext cx="2894152" cy="1925364"/>
                                    <a:chOff x="2266336" y="74781"/>
                                    <a:chExt cx="3770800" cy="2205193"/>
                                  </a:xfrm>
                                </wpg:grpSpPr>
                                <wps:wsp>
                                  <wps:cNvPr id="232" name="Straight Arrow Connector 232"/>
                                  <wps:cNvCnPr>
                                    <a:stCxn id="233" idx="2"/>
                                  </wps:cNvCnPr>
                                  <wps:spPr>
                                    <a:xfrm flipH="1">
                                      <a:off x="4119567" y="654531"/>
                                      <a:ext cx="0" cy="162544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33" name="Text Box 2"/>
                                  <wps:cNvSpPr txBox="1">
                                    <a:spLocks noChangeArrowheads="1"/>
                                  </wps:cNvSpPr>
                                  <wps:spPr bwMode="auto">
                                    <a:xfrm>
                                      <a:off x="2266336" y="74781"/>
                                      <a:ext cx="3770800" cy="579750"/>
                                    </a:xfrm>
                                    <a:prstGeom prst="rect">
                                      <a:avLst/>
                                    </a:prstGeom>
                                    <a:noFill/>
                                    <a:ln w="9525">
                                      <a:solidFill>
                                        <a:srgbClr val="000000"/>
                                      </a:solidFill>
                                      <a:miter lim="800000"/>
                                      <a:headEnd/>
                                      <a:tailEnd/>
                                    </a:ln>
                                  </wps:spPr>
                                  <wps:txbx>
                                    <w:txbxContent>
                                      <w:p w:rsidR="00686D30" w:rsidRDefault="00686D30">
                                        <w:pPr>
                                          <w:spacing w:after="0" w:line="240" w:lineRule="auto"/>
                                          <w:jc w:val="center"/>
                                          <w:rPr>
                                            <w:rFonts w:ascii="Arial" w:hAnsi="Arial" w:cs="Arial"/>
                                            <w:sz w:val="18"/>
                                            <w:szCs w:val="18"/>
                                          </w:rPr>
                                        </w:pPr>
                                        <w:r>
                                          <w:rPr>
                                            <w:rFonts w:ascii="Arial" w:hAnsi="Arial" w:cs="Arial"/>
                                            <w:sz w:val="18"/>
                                            <w:szCs w:val="18"/>
                                          </w:rPr>
                                          <w:t xml:space="preserve">14,249 eligible participants </w:t>
                                        </w:r>
                                      </w:p>
                                      <w:p w:rsidR="00686D30" w:rsidRDefault="00686D30">
                                        <w:pPr>
                                          <w:spacing w:after="0" w:line="240" w:lineRule="auto"/>
                                          <w:jc w:val="center"/>
                                          <w:rPr>
                                            <w:rFonts w:ascii="Arial" w:hAnsi="Arial" w:cs="Arial"/>
                                            <w:sz w:val="18"/>
                                            <w:szCs w:val="18"/>
                                          </w:rPr>
                                        </w:pPr>
                                        <w:r>
                                          <w:rPr>
                                            <w:rFonts w:ascii="Arial" w:hAnsi="Arial" w:cs="Arial"/>
                                            <w:sz w:val="18"/>
                                            <w:szCs w:val="18"/>
                                          </w:rPr>
                                          <w:t>from three population-based cohorts of the Biomarkers for Cardiovascular Risk Assessment in Europe (BiomarCaRE) consortium</w:t>
                                        </w:r>
                                      </w:p>
                                      <w:p w:rsidR="00686D30" w:rsidRDefault="00686D30"/>
                                    </w:txbxContent>
                                  </wps:txbx>
                                  <wps:bodyPr rot="0" vert="horz" wrap="square" lIns="91440" tIns="45720" rIns="91440" bIns="45720" anchor="t" anchorCtr="0">
                                    <a:noAutofit/>
                                  </wps:bodyPr>
                                </wps:wsp>
                              </wpg:grpSp>
                              <wps:wsp>
                                <wps:cNvPr id="241" name="Text Box 241"/>
                                <wps:cNvSpPr txBox="1">
                                  <a:spLocks noChangeArrowheads="1"/>
                                </wps:cNvSpPr>
                                <wps:spPr bwMode="auto">
                                  <a:xfrm>
                                    <a:off x="1118552" y="2173820"/>
                                    <a:ext cx="2091522" cy="533603"/>
                                  </a:xfrm>
                                  <a:prstGeom prst="rect">
                                    <a:avLst/>
                                  </a:prstGeom>
                                  <a:solidFill>
                                    <a:schemeClr val="bg1"/>
                                  </a:solidFill>
                                  <a:ln w="9525">
                                    <a:solidFill>
                                      <a:srgbClr val="000000"/>
                                    </a:solidFill>
                                    <a:miter lim="800000"/>
                                    <a:headEnd/>
                                    <a:tailEnd/>
                                  </a:ln>
                                </wps:spPr>
                                <wps:txbx>
                                  <w:txbxContent>
                                    <w:p w:rsidR="00686D30" w:rsidRDefault="00686D30">
                                      <w:pPr>
                                        <w:spacing w:after="0" w:line="240" w:lineRule="auto"/>
                                        <w:jc w:val="center"/>
                                        <w:rPr>
                                          <w:rFonts w:ascii="Arial" w:hAnsi="Arial" w:cs="Arial"/>
                                          <w:sz w:val="18"/>
                                          <w:szCs w:val="18"/>
                                        </w:rPr>
                                      </w:pPr>
                                      <w:r>
                                        <w:rPr>
                                          <w:rFonts w:ascii="Arial" w:hAnsi="Arial" w:cs="Arial"/>
                                          <w:sz w:val="18"/>
                                          <w:szCs w:val="18"/>
                                        </w:rPr>
                                        <w:t xml:space="preserve">N= 12,006 </w:t>
                                      </w:r>
                                    </w:p>
                                    <w:p w:rsidR="00686D30" w:rsidRDefault="00686D30">
                                      <w:pPr>
                                        <w:spacing w:after="0" w:line="240" w:lineRule="auto"/>
                                        <w:jc w:val="center"/>
                                        <w:rPr>
                                          <w:rFonts w:ascii="Arial" w:hAnsi="Arial" w:cs="Arial"/>
                                          <w:b/>
                                          <w:sz w:val="18"/>
                                          <w:szCs w:val="18"/>
                                        </w:rPr>
                                      </w:pPr>
                                      <w:r>
                                        <w:rPr>
                                          <w:rFonts w:ascii="Arial" w:hAnsi="Arial" w:cs="Arial"/>
                                          <w:sz w:val="18"/>
                                          <w:szCs w:val="18"/>
                                        </w:rPr>
                                        <w:t xml:space="preserve">included in the analysis </w:t>
                                      </w:r>
                                    </w:p>
                                    <w:p w:rsidR="00686D30" w:rsidRDefault="00686D30">
                                      <w:pPr>
                                        <w:spacing w:after="0" w:line="240" w:lineRule="auto"/>
                                        <w:jc w:val="center"/>
                                        <w:rPr>
                                          <w:rFonts w:ascii="Arial" w:hAnsi="Arial" w:cs="Arial"/>
                                          <w:b/>
                                          <w:sz w:val="18"/>
                                          <w:szCs w:val="18"/>
                                        </w:rPr>
                                      </w:pPr>
                                      <w:r>
                                        <w:rPr>
                                          <w:rFonts w:ascii="Arial" w:hAnsi="Arial" w:cs="Arial"/>
                                          <w:sz w:val="18"/>
                                          <w:szCs w:val="18"/>
                                        </w:rPr>
                                        <w:t>(862 incident cases of type 2 diabetes during follow-up)</w:t>
                                      </w:r>
                                    </w:p>
                                    <w:p w:rsidR="00686D30" w:rsidRDefault="00686D30">
                                      <w:pPr>
                                        <w:jc w:val="center"/>
                                        <w:rPr>
                                          <w:rFonts w:ascii="Arial" w:hAnsi="Arial" w:cs="Arial"/>
                                          <w:b/>
                                          <w:sz w:val="18"/>
                                          <w:szCs w:val="18"/>
                                          <w:lang w:val="en-US"/>
                                        </w:rPr>
                                      </w:pPr>
                                    </w:p>
                                    <w:p w:rsidR="00686D30" w:rsidRDefault="00686D30">
                                      <w:pPr>
                                        <w:jc w:val="center"/>
                                        <w:rPr>
                                          <w:rFonts w:ascii="Arial" w:hAnsi="Arial" w:cs="Arial"/>
                                          <w:b/>
                                          <w:sz w:val="18"/>
                                          <w:szCs w:val="18"/>
                                        </w:rPr>
                                      </w:pPr>
                                    </w:p>
                                  </w:txbxContent>
                                </wps:txbx>
                                <wps:bodyPr rot="0" vert="horz" wrap="square" lIns="91440" tIns="45720" rIns="91440" bIns="45720" anchor="t" anchorCtr="0">
                                  <a:noAutofit/>
                                </wps:bodyPr>
                              </wps:wsp>
                            </wpg:grpSp>
                            <wps:wsp>
                              <wps:cNvPr id="242" name="Text Box 2"/>
                              <wps:cNvSpPr txBox="1">
                                <a:spLocks noChangeArrowheads="1"/>
                              </wps:cNvSpPr>
                              <wps:spPr bwMode="auto">
                                <a:xfrm>
                                  <a:off x="2869729" y="1063043"/>
                                  <a:ext cx="3053887" cy="504401"/>
                                </a:xfrm>
                                <a:prstGeom prst="rect">
                                  <a:avLst/>
                                </a:prstGeom>
                                <a:solidFill>
                                  <a:srgbClr val="FFFFFF"/>
                                </a:solidFill>
                                <a:ln w="9525">
                                  <a:solidFill>
                                    <a:srgbClr val="000000"/>
                                  </a:solidFill>
                                  <a:miter lim="800000"/>
                                  <a:headEnd/>
                                  <a:tailEnd/>
                                </a:ln>
                              </wps:spPr>
                              <wps:txbx>
                                <w:txbxContent>
                                  <w:p w:rsidR="00686D30" w:rsidRDefault="00686D30">
                                    <w:pPr>
                                      <w:pStyle w:val="ListParagraph"/>
                                      <w:numPr>
                                        <w:ilvl w:val="0"/>
                                        <w:numId w:val="6"/>
                                      </w:numPr>
                                      <w:spacing w:after="60"/>
                                      <w:ind w:left="180" w:hanging="180"/>
                                      <w:contextualSpacing w:val="0"/>
                                      <w:jc w:val="both"/>
                                      <w:rPr>
                                        <w:rFonts w:ascii="Arial" w:hAnsi="Arial" w:cs="Arial"/>
                                        <w:sz w:val="18"/>
                                        <w:szCs w:val="18"/>
                                        <w:lang w:val="en-US"/>
                                      </w:rPr>
                                    </w:pPr>
                                    <w:r>
                                      <w:rPr>
                                        <w:rFonts w:ascii="Arial" w:hAnsi="Arial" w:cs="Arial"/>
                                        <w:sz w:val="18"/>
                                        <w:szCs w:val="18"/>
                                        <w:lang w:val="en-US"/>
                                      </w:rPr>
                                      <w:t xml:space="preserve">Individuals with prevalent diabetes and/or cardiovascular disease or insufficient data on diabetes and/or or cardiovascular disease status at baseline (N= 2,172) </w:t>
                                    </w:r>
                                  </w:p>
                                  <w:p w:rsidR="00686D30" w:rsidRDefault="00686D30">
                                    <w:pPr>
                                      <w:pStyle w:val="ListParagraph"/>
                                      <w:spacing w:after="60"/>
                                      <w:ind w:left="180"/>
                                      <w:contextualSpacing w:val="0"/>
                                      <w:jc w:val="both"/>
                                      <w:rPr>
                                        <w:rFonts w:ascii="Arial" w:hAnsi="Arial" w:cs="Arial"/>
                                        <w:sz w:val="18"/>
                                        <w:szCs w:val="18"/>
                                        <w:lang w:val="en-US"/>
                                      </w:rPr>
                                    </w:pPr>
                                  </w:p>
                                </w:txbxContent>
                              </wps:txbx>
                              <wps:bodyPr rot="0" vert="horz" wrap="square" lIns="91440" tIns="45720" rIns="91440" bIns="45720" anchor="t" anchorCtr="0">
                                <a:noAutofit/>
                              </wps:bodyPr>
                            </wps:wsp>
                            <wps:wsp>
                              <wps:cNvPr id="244" name="Text Box 2"/>
                              <wps:cNvSpPr txBox="1">
                                <a:spLocks noChangeArrowheads="1"/>
                              </wps:cNvSpPr>
                              <wps:spPr bwMode="auto">
                                <a:xfrm>
                                  <a:off x="2869655" y="1891395"/>
                                  <a:ext cx="3053961" cy="391055"/>
                                </a:xfrm>
                                <a:prstGeom prst="rect">
                                  <a:avLst/>
                                </a:prstGeom>
                                <a:solidFill>
                                  <a:srgbClr val="FFFFFF"/>
                                </a:solidFill>
                                <a:ln w="9525">
                                  <a:solidFill>
                                    <a:srgbClr val="000000"/>
                                  </a:solidFill>
                                  <a:miter lim="800000"/>
                                  <a:headEnd/>
                                  <a:tailEnd/>
                                </a:ln>
                              </wps:spPr>
                              <wps:txbx>
                                <w:txbxContent>
                                  <w:p w:rsidR="00686D30" w:rsidRDefault="00686D30">
                                    <w:pPr>
                                      <w:pStyle w:val="ListParagraph"/>
                                      <w:numPr>
                                        <w:ilvl w:val="0"/>
                                        <w:numId w:val="6"/>
                                      </w:numPr>
                                      <w:ind w:left="187" w:hanging="187"/>
                                      <w:contextualSpacing w:val="0"/>
                                      <w:jc w:val="both"/>
                                      <w:rPr>
                                        <w:rFonts w:ascii="Arial" w:hAnsi="Arial" w:cs="Arial"/>
                                        <w:sz w:val="18"/>
                                        <w:szCs w:val="18"/>
                                        <w:lang w:val="en-US"/>
                                      </w:rPr>
                                    </w:pPr>
                                    <w:r>
                                      <w:rPr>
                                        <w:rFonts w:ascii="Arial" w:hAnsi="Arial" w:cs="Arial"/>
                                        <w:sz w:val="18"/>
                                        <w:szCs w:val="18"/>
                                        <w:lang w:val="en-US"/>
                                      </w:rPr>
                                      <w:t xml:space="preserve">Individuals without follow-up data on type 2 diabetes </w:t>
                                    </w:r>
                                  </w:p>
                                  <w:p w:rsidR="00686D30" w:rsidRDefault="00686D30">
                                    <w:pPr>
                                      <w:pStyle w:val="ListParagraph"/>
                                      <w:ind w:left="187"/>
                                      <w:contextualSpacing w:val="0"/>
                                      <w:jc w:val="both"/>
                                      <w:rPr>
                                        <w:rFonts w:ascii="Arial" w:hAnsi="Arial" w:cs="Arial"/>
                                        <w:sz w:val="18"/>
                                        <w:szCs w:val="18"/>
                                        <w:lang w:val="en-US"/>
                                      </w:rPr>
                                    </w:pPr>
                                    <w:r>
                                      <w:rPr>
                                        <w:rFonts w:ascii="Arial" w:hAnsi="Arial" w:cs="Arial"/>
                                        <w:sz w:val="18"/>
                                        <w:szCs w:val="18"/>
                                        <w:lang w:val="en-US"/>
                                      </w:rPr>
                                      <w:t xml:space="preserve">(N= 71) </w:t>
                                    </w:r>
                                  </w:p>
                                  <w:p w:rsidR="00686D30" w:rsidRDefault="00686D30">
                                    <w:pPr>
                                      <w:pStyle w:val="ListParagraph"/>
                                      <w:spacing w:after="60"/>
                                      <w:ind w:left="180"/>
                                      <w:contextualSpacing w:val="0"/>
                                      <w:jc w:val="both"/>
                                      <w:rPr>
                                        <w:rFonts w:ascii="Arial" w:hAnsi="Arial" w:cs="Arial"/>
                                        <w:sz w:val="18"/>
                                        <w:szCs w:val="18"/>
                                        <w:lang w:val="en-US"/>
                                      </w:rPr>
                                    </w:pPr>
                                  </w:p>
                                </w:txbxContent>
                              </wps:txbx>
                              <wps:bodyPr rot="0" vert="horz" wrap="square" lIns="91440" tIns="45720" rIns="91440" bIns="45720" anchor="t" anchorCtr="0">
                                <a:noAutofit/>
                              </wps:bodyPr>
                            </wps:wsp>
                          </wpg:grpSp>
                          <wps:wsp>
                            <wps:cNvPr id="246" name="Straight Arrow Connector 246"/>
                            <wps:cNvCnPr/>
                            <wps:spPr>
                              <a:xfrm>
                                <a:off x="2193459" y="1285708"/>
                                <a:ext cx="533021"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47" name="Text Box 2"/>
                            <wps:cNvSpPr txBox="1">
                              <a:spLocks noChangeArrowheads="1"/>
                            </wps:cNvSpPr>
                            <wps:spPr bwMode="auto">
                              <a:xfrm>
                                <a:off x="2132226" y="1055039"/>
                                <a:ext cx="697865" cy="236074"/>
                              </a:xfrm>
                              <a:prstGeom prst="rect">
                                <a:avLst/>
                              </a:prstGeom>
                              <a:noFill/>
                              <a:ln w="9525">
                                <a:noFill/>
                                <a:miter lim="800000"/>
                                <a:headEnd/>
                                <a:tailEnd/>
                              </a:ln>
                            </wps:spPr>
                            <wps:txbx>
                              <w:txbxContent>
                                <w:p w:rsidR="00686D30" w:rsidRDefault="00686D30">
                                  <w:pPr>
                                    <w:rPr>
                                      <w:rFonts w:ascii="Arial" w:hAnsi="Arial" w:cs="Arial"/>
                                      <w:sz w:val="18"/>
                                      <w:szCs w:val="18"/>
                                    </w:rPr>
                                  </w:pPr>
                                  <w:r>
                                    <w:rPr>
                                      <w:rFonts w:ascii="Arial" w:hAnsi="Arial" w:cs="Arial"/>
                                      <w:sz w:val="18"/>
                                      <w:szCs w:val="18"/>
                                    </w:rPr>
                                    <w:t>excluded:</w:t>
                                  </w:r>
                                </w:p>
                              </w:txbxContent>
                            </wps:txbx>
                            <wps:bodyPr rot="0" vert="horz" wrap="square" lIns="91440" tIns="45720" rIns="91440" bIns="45720" anchor="t" anchorCtr="0">
                              <a:noAutofit/>
                            </wps:bodyPr>
                          </wps:wsp>
                        </wpg:grpSp>
                        <wps:wsp>
                          <wps:cNvPr id="253" name="Straight Arrow Connector 253"/>
                          <wps:cNvCnPr/>
                          <wps:spPr>
                            <a:xfrm>
                              <a:off x="2192033" y="1954530"/>
                              <a:ext cx="533021"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id="Group 205" o:spid="_x0000_s1026" style="position:absolute;margin-left:0;margin-top:16.9pt;width:410.45pt;height:263.45pt;z-index:251661312;mso-position-horizontal:center;mso-position-horizontal-relative:margin;mso-width-relative:margin;mso-height-relative:margin" coordorigin="8381,-482" coordsize="47867,33465"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ELshAQYAAC4fAAAOAAAAZHJzL2Uyb0RvYy54bWzsWVlz2zYQfu9M/wOG74kI8NZYzqTO0c6k&#13;&#10;baZOfwDEQ+KEJFgQtuT8+u4C4CFZGid2HKsd+0EmwQW497e7PHu1rStyncuuFM3CoS9dh+RNKrKy&#13;&#10;WS2cvz+9exE7pFO8yXglmnzh3OSd8+r855/ONu08Z2ItqiyXBA5puvmmXThrpdr5bNal67zm3UvR&#13;&#10;5g08LISsuYJbuZplkm/g9LqaMdcNZxshs1aKNO86WH1jHjrn+vyiyFP1Z1F0uSLVwgHelP6V+neJ&#13;&#10;v7PzMz5fSd6uy9Sywe/BRc3LBl46HPWGK06uZHnrqLpMpehEoV6mop6JoijTXMsA0lB3T5r3Uly1&#13;&#10;WpbVfLNqBzWBavf0dO9j0z+uP0pSZguHuYFDGl6DkfR7CS6Aejbtag5U72V72X6UdmFl7lDibSFr&#13;&#10;/A+ykK1W7M2g2HyrSAqLAaMspqFDUnjmeX4Qe6FRfboG++C+2ItpAhYCghd+zNyof/7WnuFHcRgl&#13;&#10;bDgjDFwPaWY9CzPkdGBs04JDdaPOuofp7HLN21ybokNt9Dqj4N5GZ59Q1l/EljBkCt8OZKgxoraw&#13;&#10;DLGh/aNrP4j0c0cacbHmzSp/LaXYrHOeAX9UizPZas7p8JDl5neRgWn4lRL6oD21M+pHYexr/dHI&#13;&#10;TxLfKrg3gQ/KS8DCaAGWRDTWvj8oj89b2an3uagJXiwcCaGjX8SvP3TK6LknQXM34l1ZVbDO51VD&#13;&#10;NgsnCVigN0ye1KWC6K7KGuzr4p8xKsr7tsn0ZsXLylwDL1UD9kQFoMxGerVdbq1ClyK7AVVIYaIY&#13;&#10;sg5crIX84pANRPDC6f654jJ3SPVbA+pMqO9jyOsbP4gY3Mjpk+X0CW9SOGrhKIeYywul04SR9TWo&#13;&#10;vSi1GpA9w4nlFbzMRIn2PXM5dZGkdxEbVjQxHvJNYXUkPAbrHgkOPn/EALPRdkti5u1JDAvahE8o&#13;&#10;ceCFsY5M1MjhlBKxMDBRM0TFfko5KjEE3k7qZP4DJZ7we9jGI7dTG8cstEmUhlHIbkkcuL6bsD4R&#13;&#10;U8jDgck6x5LoUYn3wQKC/x42PsxvLzGLkzCMQLcaNkZuJxJHXhgBDiBsMD8OvBi5mNoYzvBpYGGD&#13;&#10;AfLEseb0m23s0T0bw8K3S3yE34nEI7c0YeAG2pMmEjMWhh7AJ4ocAShqLqYSe1HkQra1qR5QnCZP&#13;&#10;D5QeWMBEyKWSvFytFdHQRy5E0wDUCEkY0GiFaui8aBAB+LxTF9vGFCge2LnMAEo1ncYJyLOGcAQN&#13;&#10;48mkqMr21x51bW3iU5oEYaRVB7EeGAvyea99qzMassD3d3V2Cx87K8bAv8H3I2iJwMbnFuuIumkB&#13;&#10;ypUsoQKochT6MPZ16qbKcWPV/JUXRnZbRmB9nF9UklxzqGyzz30Ua0rcUgA6D5tcDcy6qD60ydLi&#13;&#10;tlzXzF+7caDWbxSNGjbWZSPkobeqbc9qYeh7xDeyjuiKWsE7C68/oppDBzuNau5wjPd+uhPhQZRE&#13;&#10;waMVc52oygwrPbRwJ1fLwed0Pde/d4fsO1V9Ouhtju1LrtMs/sYywdSsj993+AMYjX0HrI3p88d1&#13;&#10;HpTSOECARQimkQe9G/IxZlXmJgDAFoEDgK69vu1War2r9dhxtr2ktlz16WWHaq9F2Xn2BF49AN0p&#13;&#10;tzRP4NVDkTB69ZP4NIvDJGLQuIFPUzf0XFMNjD7tuVBqxlBJYGUKRbXv9m7X9+V9r/yV7fRxj3yn&#13;&#10;/2yRsEN2Yk5tm7zTTtW2ohhGaY8zFvKHfvAEHDkMoFdDR44T6sEIaCc5oyMnIaCJbrES6gIxVl59&#13;&#10;P/jA5DwtGP4zjmx799N25CfIztBz3tXCmfkJBpntzGxFYuZ5o1PZhoxBa+oHNs+yOIDGddc9oVxw&#13;&#10;mfXOvtY8kmGfGzII2v9ZQ+YDwp5GQ0Y9BoMXWxAE8OlBD3HHggDqhTjsx+tQ4sLU6kFpdDJE34P5&#13;&#10;yZPv2WjptD9238+Nlpk5BcNI4PjcCmhsmvvapMdcHDUgJic4htprmJ6T3pDGzMzrjvHVQP3YU6gp&#13;&#10;5upr+CirayX7ARm/+k7v9QRr/Mx9/i8AAAD//wMAUEsDBBQABgAIAAAAIQA6wQQn4wAAAAwBAAAP&#13;&#10;AAAAZHJzL2Rvd25yZXYueG1sTI9Pa8JAEMXvhX6HZQq91d0YtBozEbF/TlKoFoq3NRmTYHY3ZNck&#13;&#10;fvtOT+3lwfCY994vXY+mET11vnYWIZooEGRzV9S2RPg6vD0tQPigbaEbZwnhRh7W2f1dqpPCDfaT&#13;&#10;+n0oBYdYn2iEKoQ2kdLnFRntJ64ly97ZdUYHPrtSFp0eONw0cqrUXBpdW26odEvbivLL/moQ3gc9&#13;&#10;bOLotd9dztvb8TD7+N5FhPj4ML6sWDYrEIHG8PcBvwy8HzIednJXW3jRIDBNQIhjhmB3MVVLECeE&#13;&#10;2Vw9g8xS+R8i+wEAAP//AwBQSwECLQAUAAYACAAAACEAtoM4kv4AAADhAQAAEwAAAAAAAAAAAAAA&#13;&#10;AAAAAAAAW0NvbnRlbnRfVHlwZXNdLnhtbFBLAQItABQABgAIAAAAIQA4/SH/1gAAAJQBAAALAAAA&#13;&#10;AAAAAAAAAAAAAC8BAABfcmVscy8ucmVsc1BLAQItABQABgAIAAAAIQDlELshAQYAAC4fAAAOAAAA&#13;&#10;AAAAAAAAAAAAAC4CAABkcnMvZTJvRG9jLnhtbFBLAQItABQABgAIAAAAIQA6wQQn4wAAAAwBAAAP&#13;&#10;AAAAAAAAAAAAAAAAAFsIAABkcnMvZG93bnJldi54bWxQSwUGAAAAAAQABADzAAAAawkAAAAA&#13;&#10;">
                <v:shapetype id="_x0000_t202" coordsize="21600,21600" o:spt="202" path="m,l,21600r21600,l21600,xe">
                  <v:stroke joinstyle="miter"/>
                  <v:path gradientshapeok="t" o:connecttype="rect"/>
                </v:shapetype>
                <v:shape id="Text Box 2" o:spid="_x0000_s1027" type="#_x0000_t202" style="position:absolute;left:21476;top:17499;width:4680;height:297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H5c5yAAAAOEAAAAPAAAAZHJzL2Rvd25yZXYueG1sRI/BasJA&#13;&#10;EIbvhb7DMoXe6q7SlhpdRRTBU6VWhd6G7JiEZmdDdjXx7Z2D4GXgZ/i/mW86732tLtTGKrCF4cCA&#13;&#10;Is6Dq7iwsP9dv32BignZYR2YLFwpwnz2/DTFzIWOf+iyS4USCMcMLZQpNZnWMS/JYxyEhlh2p9B6&#13;&#10;TBLbQrsWO4H7Wo+M+dQeK5YLJTa0LCn/3529hcP36e/4brbFyn80XeiNZj/W1r6+9KuJjMUEVKI+&#13;&#10;PRp3xMZZGA3lZTESG9CzGwAAAP//AwBQSwECLQAUAAYACAAAACEA2+H2y+4AAACFAQAAEwAAAAAA&#13;&#10;AAAAAAAAAAAAAAAAW0NvbnRlbnRfVHlwZXNdLnhtbFBLAQItABQABgAIAAAAIQBa9CxbvwAAABUB&#13;&#10;AAALAAAAAAAAAAAAAAAAAB8BAABfcmVscy8ucmVsc1BLAQItABQABgAIAAAAIQANH5c5yAAAAOEA&#13;&#10;AAAPAAAAAAAAAAAAAAAAAAcCAABkcnMvZG93bnJldi54bWxQSwUGAAAAAAMAAwC3AAAA/AIAAAAA&#13;&#10;" filled="f" stroked="f">
                  <v:textbox>
                    <w:txbxContent>
                      <w:p w:rsidR="00686D30" w:rsidRDefault="00686D30">
                        <w:pPr>
                          <w:rPr>
                            <w:rFonts w:ascii="Arial" w:hAnsi="Arial" w:cs="Arial"/>
                            <w:sz w:val="18"/>
                            <w:szCs w:val="18"/>
                          </w:rPr>
                        </w:pPr>
                        <w:r>
                          <w:rPr>
                            <w:rFonts w:ascii="Arial" w:hAnsi="Arial" w:cs="Arial"/>
                            <w:sz w:val="18"/>
                            <w:szCs w:val="18"/>
                          </w:rPr>
                          <w:t>excl.:</w:t>
                        </w:r>
                      </w:p>
                    </w:txbxContent>
                  </v:textbox>
                </v:shape>
                <v:group id="Group 219" o:spid="_x0000_s1028" style="position:absolute;left:8381;top:-482;width:47868;height:33464" coordorigin="8381,-482" coordsize="47867,334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Xpn9ygAAAOEAAAAPAAAAZHJzL2Rvd25yZXYueG1sRI9ba8JA&#13;&#10;FITfC/6H5Qi+1U2UFo2uIl5KH0TwAuLbIXtMgtmzIbsm8d93C4W+DAzDfMPMl50pRUO1KywriIcR&#13;&#10;COLU6oIzBZfz7n0CwnlkjaVlUvAiB8tF722OibYtH6k5+UwECLsEFeTeV4mULs3JoBvaijhkd1sb&#13;&#10;9MHWmdQ1tgFuSjmKok9psOCwkGNF65zSx+lpFHy12K7G8bbZP+7r1+38cbjuY1Jq0O82syCrGQhP&#13;&#10;nf9v/CG+tYJRPIXfR+ENyMUPAAAA//8DAFBLAQItABQABgAIAAAAIQDb4fbL7gAAAIUBAAATAAAA&#13;&#10;AAAAAAAAAAAAAAAAAABbQ29udGVudF9UeXBlc10ueG1sUEsBAi0AFAAGAAgAAAAhAFr0LFu/AAAA&#13;&#10;FQEAAAsAAAAAAAAAAAAAAAAAHwEAAF9yZWxzLy5yZWxzUEsBAi0AFAAGAAgAAAAhAMhemf3KAAAA&#13;&#10;4QAAAA8AAAAAAAAAAAAAAAAABwIAAGRycy9kb3ducmV2LnhtbFBLBQYAAAAAAwADALcAAAD+AgAA&#13;&#10;AAA=&#13;&#10;">
                  <v:group id="Group 223" o:spid="_x0000_s1029" style="position:absolute;left:8381;top:-482;width:47868;height:33464" coordorigin="8381,-536" coordsize="47867,372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2mSqyQAAAOEAAAAPAAAAZHJzL2Rvd25yZXYueG1sRI9Pa8JA&#13;&#10;FMTvBb/D8oTe6iYRi0RXEbXFgwj+AfH2yD6TYPZtyG6T+O27BaGXgWGY3zDzZW8q0VLjSssK4lEE&#13;&#10;gjizuuRcweX89TEF4TyyxsoyKXiSg+Vi8DbHVNuOj9SefC4ChF2KCgrv61RKlxVk0I1sTRyyu20M&#13;&#10;+mCbXOoGuwA3lUyi6FMaLDksFFjTuqDscfoxCr477FbjeNvuH/f183aeHK77mJR6H/abWZDVDISn&#13;&#10;3v83XoidVpAkY/h7FN6AXPwCAAD//wMAUEsBAi0AFAAGAAgAAAAhANvh9svuAAAAhQEAABMAAAAA&#13;&#10;AAAAAAAAAAAAAAAAAFtDb250ZW50X1R5cGVzXS54bWxQSwECLQAUAAYACAAAACEAWvQsW78AAAAV&#13;&#10;AQAACwAAAAAAAAAAAAAAAAAfAQAAX3JlbHMvLnJlbHNQSwECLQAUAAYACAAAACEAZ9pkqskAAADh&#13;&#10;AAAADwAAAAAAAAAAAAAAAAAHAgAAZHJzL2Rvd25yZXYueG1sUEsFBgAAAAADAAMAtwAAAP0CAAAA&#13;&#10;AA==&#13;&#10;">
                    <v:group id="Group 224" o:spid="_x0000_s1030" style="position:absolute;left:8381;top:-536;width:47868;height:37264" coordorigin="8826,1676" coordsize="50409,3158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M/zeygAAAOEAAAAPAAAAZHJzL2Rvd25yZXYueG1sRI9Pa8JA&#13;&#10;FMTvQr/D8gre6ibRlhKziqiVHkSoFkpvj+zLH8y+DdltEr99t1DwMjAM8xsmW4+mET11rrasIJ5F&#13;&#10;IIhzq2suFXxe3p5eQTiPrLGxTApu5GC9ephkmGo78Af1Z1+KAGGXooLK+zaV0uUVGXQz2xKHrLCd&#13;&#10;QR9sV0rd4RDgppFJFL1IgzWHhQpb2laUX88/RsFhwGEzj/f98Vpsb9+X59PXMSalpo/jbhlkswTh&#13;&#10;afT3xj/iXStIkgX8PQpvQK5+AQAA//8DAFBLAQItABQABgAIAAAAIQDb4fbL7gAAAIUBAAATAAAA&#13;&#10;AAAAAAAAAAAAAAAAAABbQ29udGVudF9UeXBlc10ueG1sUEsBAi0AFAAGAAgAAAAhAFr0LFu/AAAA&#13;&#10;FQEAAAsAAAAAAAAAAAAAAAAAHwEAAF9yZWxzLy5yZWxzUEsBAi0AFAAGAAgAAAAhAOgz/N7KAAAA&#13;&#10;4QAAAA8AAAAAAAAAAAAAAAAABwIAAGRycy9kb3ducmV2LnhtbFBLBQYAAAAAAwADALcAAAD+AgAA&#13;&#10;AAA=&#13;&#10;">
                      <v:group id="Group 225" o:spid="_x0000_s1031" style="position:absolute;left:8826;top:1676;width:28967;height:31583" coordorigin="7367,2485" coordsize="28941,2458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f1lFyQAAAOEAAAAPAAAAZHJzL2Rvd25yZXYueG1sRI9ba8JA&#13;&#10;FITfC/0Pyyn4VjeJWCS6injDBxG8QOnbIXtMgtmzIbsm8d93C0JfBoZhvmFmi95UoqXGlZYVxMMI&#13;&#10;BHFmdcm5gutl+zkB4TyyxsoyKXiSg8X8/W2GqbYdn6g9+1wECLsUFRTe16mULivIoBvamjhkN9sY&#13;&#10;9ME2udQNdgFuKplE0Zc0WHJYKLCmVUHZ/fwwCnYddstRvGkP99vq+XMZH78PMSk1+OjX0yDLKQhP&#13;&#10;vf9vvBB7rSBJxvD3KLwBOf8FAAD//wMAUEsBAi0AFAAGAAgAAAAhANvh9svuAAAAhQEAABMAAAAA&#13;&#10;AAAAAAAAAAAAAAAAAFtDb250ZW50X1R5cGVzXS54bWxQSwECLQAUAAYACAAAACEAWvQsW78AAAAV&#13;&#10;AQAACwAAAAAAAAAAAAAAAAAfAQAAX3JlbHMvLnJlbHNQSwECLQAUAAYACAAAACEAh39ZRckAAADh&#13;&#10;AAAADwAAAAAAAAAAAAAAAAAHAgAAZHJzL2Rvd25yZXYueG1sUEsFBgAAAAADAAMAtwAAAP0CAAAA&#13;&#10;AA==&#13;&#10;">
                        <v:group id="Group 231" o:spid="_x0000_s1032" style="position:absolute;left:7367;top:2485;width:28941;height:19254" coordorigin="22663,747" coordsize="37708,2205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ncmbyQAAAOEAAAAPAAAAZHJzL2Rvd25yZXYueG1sRI9Li8JA&#13;&#10;EITvgv9haGFvOomyItFRxMeyB1nwAcvemkybBDM9ITMm8d87woKXgqKor6jFqjOlaKh2hWUF8SgC&#13;&#10;QZxaXXCm4HLeD2cgnEfWWFomBQ9ysFr2ewtMtG35SM3JZyJA2CWoIPe+SqR0aU4G3chWxCG72tqg&#13;&#10;D7bOpK6xDXBTynEUTaXBgsNCjhVtckpvp7tR8NViu57Eu+Zwu24ef+fPn99DTEp9DLrtPMh6DsJT&#13;&#10;59+Nf8S3VjCexPB6FN6AXD4BAAD//wMAUEsBAi0AFAAGAAgAAAAhANvh9svuAAAAhQEAABMAAAAA&#13;&#10;AAAAAAAAAAAAAAAAAFtDb250ZW50X1R5cGVzXS54bWxQSwECLQAUAAYACAAAACEAWvQsW78AAAAV&#13;&#10;AQAACwAAAAAAAAAAAAAAAAAfAQAAX3JlbHMvLnJlbHNQSwECLQAUAAYACAAAACEAfZ3Jm8kAAADh&#13;&#10;AAAADwAAAAAAAAAAAAAAAAAHAgAAZHJzL2Rvd25yZXYueG1sUEsFBgAAAAADAAMAtwAAAP0CAAAA&#13;&#10;AA==&#13;&#10;">
                          <v:shapetype id="_x0000_t32" coordsize="21600,21600" o:spt="32" o:oned="t" path="m,l21600,21600e" filled="f">
                            <v:path arrowok="t" fillok="f" o:connecttype="none"/>
                            <o:lock v:ext="edit" shapetype="t"/>
                          </v:shapetype>
                          <v:shape id="Straight Arrow Connector 232" o:spid="_x0000_s1033" type="#_x0000_t32" style="position:absolute;left:41195;top:6545;width:0;height:16254;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8T14yAAAAOEAAAAPAAAAZHJzL2Rvd25yZXYueG1sRI9Ba8JA&#13;&#10;FITvBf/D8oReim6aSJXoKqUi7dW0FL09s69JaPZtyFs1/ffdQsHLwDDMN8xqM7hWXaiXxrOBx2kC&#13;&#10;irj0tuHKwMf7brIAJQHZYuuZDPyQwGY9ulthbv2V93QpQqUihCVHA3UIXa61lDU5lKnviGP25XuH&#13;&#10;Idq+0rbHa4S7VqdJ8qQdNhwXauzopabyuzg7A1mYSbqfHeZSHKvTg91mmXy+GnM/HrbLKM9LUIGG&#13;&#10;cGv8I96sgTRL4e9RfAN6/QsAAP//AwBQSwECLQAUAAYACAAAACEA2+H2y+4AAACFAQAAEwAAAAAA&#13;&#10;AAAAAAAAAAAAAAAAW0NvbnRlbnRfVHlwZXNdLnhtbFBLAQItABQABgAIAAAAIQBa9CxbvwAAABUB&#13;&#10;AAALAAAAAAAAAAAAAAAAAB8BAABfcmVscy8ucmVsc1BLAQItABQABgAIAAAAIQC28T14yAAAAOEA&#13;&#10;AAAPAAAAAAAAAAAAAAAAAAcCAABkcnMvZG93bnJldi54bWxQSwUGAAAAAAMAAwC3AAAA/AIAAAAA&#13;&#10;" strokecolor="black [3200]" strokeweight=".5pt">
                            <v:stroke endarrow="block" joinstyle="miter"/>
                          </v:shape>
                          <v:shape id="Text Box 2" o:spid="_x0000_s1034" type="#_x0000_t202" style="position:absolute;left:22663;top:747;width:37708;height:579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JzubyQAAAOEAAAAPAAAAZHJzL2Rvd25yZXYueG1sRI9Pa8JA&#13;&#10;EMXvhX6HZQRvdWMCtUZXKU0Fjzb1z3XMjkkwOxuyq6Z++m5B6OXBY3i/N2++7E0jrtS52rKC8SgC&#13;&#10;QVxYXXOpYPu9enkD4TyyxsYyKfghB8vF89McU21v/EXX3JciQNilqKDyvk2ldEVFBt3ItsThdrKd&#13;&#10;QR9sV0rd4S3ATSPjKHqVBmsODRW29FFRcc4vJrwRH7ZJtslpMsFjkn3ed9PTvlFqOOizWZD3GQhP&#13;&#10;vf9PPBBrrSBOEvhbFDAgF78AAAD//wMAUEsBAi0AFAAGAAgAAAAhANvh9svuAAAAhQEAABMAAAAA&#13;&#10;AAAAAAAAAAAAAAAAAFtDb250ZW50X1R5cGVzXS54bWxQSwECLQAUAAYACAAAACEAWvQsW78AAAAV&#13;&#10;AQAACwAAAAAAAAAAAAAAAAAfAQAAX3JlbHMvLnJlbHNQSwECLQAUAAYACAAAACEA8Cc7m8kAAADh&#13;&#10;AAAADwAAAAAAAAAAAAAAAAAHAgAAZHJzL2Rvd25yZXYueG1sUEsFBgAAAAADAAMAtwAAAP0CAAAA&#13;&#10;AA==&#13;&#10;" filled="f">
                            <v:textbox>
                              <w:txbxContent>
                                <w:p w:rsidR="00686D30" w:rsidRDefault="00686D30">
                                  <w:pPr>
                                    <w:spacing w:after="0" w:line="240" w:lineRule="auto"/>
                                    <w:jc w:val="center"/>
                                    <w:rPr>
                                      <w:rFonts w:ascii="Arial" w:hAnsi="Arial" w:cs="Arial"/>
                                      <w:sz w:val="18"/>
                                      <w:szCs w:val="18"/>
                                    </w:rPr>
                                  </w:pPr>
                                  <w:r>
                                    <w:rPr>
                                      <w:rFonts w:ascii="Arial" w:hAnsi="Arial" w:cs="Arial"/>
                                      <w:sz w:val="18"/>
                                      <w:szCs w:val="18"/>
                                    </w:rPr>
                                    <w:t xml:space="preserve">14,249 eligible participants </w:t>
                                  </w:r>
                                </w:p>
                                <w:p w:rsidR="00686D30" w:rsidRDefault="00686D30">
                                  <w:pPr>
                                    <w:spacing w:after="0" w:line="240" w:lineRule="auto"/>
                                    <w:jc w:val="center"/>
                                    <w:rPr>
                                      <w:rFonts w:ascii="Arial" w:hAnsi="Arial" w:cs="Arial"/>
                                      <w:sz w:val="18"/>
                                      <w:szCs w:val="18"/>
                                    </w:rPr>
                                  </w:pPr>
                                  <w:r>
                                    <w:rPr>
                                      <w:rFonts w:ascii="Arial" w:hAnsi="Arial" w:cs="Arial"/>
                                      <w:sz w:val="18"/>
                                      <w:szCs w:val="18"/>
                                    </w:rPr>
                                    <w:t>from three population-based cohorts of the Biomarkers for Cardiovascular Risk Assessment in Europe (BiomarCaRE) consortium</w:t>
                                  </w:r>
                                </w:p>
                                <w:p w:rsidR="00686D30" w:rsidRDefault="00686D30"/>
                              </w:txbxContent>
                            </v:textbox>
                          </v:shape>
                        </v:group>
                        <v:shape id="Text Box 241" o:spid="_x0000_s1035" type="#_x0000_t202" style="position:absolute;left:11185;top:21738;width:20915;height:533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1jmATxwAAAOEAAAAPAAAAZHJzL2Rvd25yZXYueG1sRI9Ba8JA&#13;&#10;FITvBf/D8oTe6ibSFo2uopWC1xoPenvJPpNg9m26u43x33cLBS8DwzDfMMv1YFrRk/ONZQXpJAFB&#13;&#10;XFrdcKXgmH++zED4gKyxtUwK7uRhvRo9LTHT9sZf1B9CJSKEfYYK6hC6TEpf1mTQT2xHHLOLdQZD&#13;&#10;tK6S2uEtwk0rp0nyLg02HBdq7OijpvJ6+DEKil3abE9YbHNnivz8htjr+bdSz+Nht4iyWYAINIRH&#13;&#10;4x+x1wqmryn8PYpvQK5+AQAA//8DAFBLAQItABQABgAIAAAAIQDb4fbL7gAAAIUBAAATAAAAAAAA&#13;&#10;AAAAAAAAAAAAAABbQ29udGVudF9UeXBlc10ueG1sUEsBAi0AFAAGAAgAAAAhAFr0LFu/AAAAFQEA&#13;&#10;AAsAAAAAAAAAAAAAAAAAHwEAAF9yZWxzLy5yZWxzUEsBAi0AFAAGAAgAAAAhADWOYBPHAAAA4QAA&#13;&#10;AA8AAAAAAAAAAAAAAAAABwIAAGRycy9kb3ducmV2LnhtbFBLBQYAAAAAAwADALcAAAD7AgAAAAA=&#13;&#10;" fillcolor="white [3212]">
                          <v:textbox>
                            <w:txbxContent>
                              <w:p w:rsidR="00686D30" w:rsidRDefault="00686D30">
                                <w:pPr>
                                  <w:spacing w:after="0" w:line="240" w:lineRule="auto"/>
                                  <w:jc w:val="center"/>
                                  <w:rPr>
                                    <w:rFonts w:ascii="Arial" w:hAnsi="Arial" w:cs="Arial"/>
                                    <w:sz w:val="18"/>
                                    <w:szCs w:val="18"/>
                                  </w:rPr>
                                </w:pPr>
                                <w:r>
                                  <w:rPr>
                                    <w:rFonts w:ascii="Arial" w:hAnsi="Arial" w:cs="Arial"/>
                                    <w:sz w:val="18"/>
                                    <w:szCs w:val="18"/>
                                  </w:rPr>
                                  <w:t xml:space="preserve">N= 12,006 </w:t>
                                </w:r>
                              </w:p>
                              <w:p w:rsidR="00686D30" w:rsidRDefault="00686D30">
                                <w:pPr>
                                  <w:spacing w:after="0" w:line="240" w:lineRule="auto"/>
                                  <w:jc w:val="center"/>
                                  <w:rPr>
                                    <w:rFonts w:ascii="Arial" w:hAnsi="Arial" w:cs="Arial"/>
                                    <w:b/>
                                    <w:sz w:val="18"/>
                                    <w:szCs w:val="18"/>
                                  </w:rPr>
                                </w:pPr>
                                <w:r>
                                  <w:rPr>
                                    <w:rFonts w:ascii="Arial" w:hAnsi="Arial" w:cs="Arial"/>
                                    <w:sz w:val="18"/>
                                    <w:szCs w:val="18"/>
                                  </w:rPr>
                                  <w:t xml:space="preserve">included in the analysis </w:t>
                                </w:r>
                              </w:p>
                              <w:p w:rsidR="00686D30" w:rsidRDefault="00686D30">
                                <w:pPr>
                                  <w:spacing w:after="0" w:line="240" w:lineRule="auto"/>
                                  <w:jc w:val="center"/>
                                  <w:rPr>
                                    <w:rFonts w:ascii="Arial" w:hAnsi="Arial" w:cs="Arial"/>
                                    <w:b/>
                                    <w:sz w:val="18"/>
                                    <w:szCs w:val="18"/>
                                  </w:rPr>
                                </w:pPr>
                                <w:r>
                                  <w:rPr>
                                    <w:rFonts w:ascii="Arial" w:hAnsi="Arial" w:cs="Arial"/>
                                    <w:sz w:val="18"/>
                                    <w:szCs w:val="18"/>
                                  </w:rPr>
                                  <w:t>(862 incident cases of type 2 diabetes during follow-up)</w:t>
                                </w:r>
                              </w:p>
                              <w:p w:rsidR="00686D30" w:rsidRDefault="00686D30">
                                <w:pPr>
                                  <w:jc w:val="center"/>
                                  <w:rPr>
                                    <w:rFonts w:ascii="Arial" w:hAnsi="Arial" w:cs="Arial"/>
                                    <w:b/>
                                    <w:sz w:val="18"/>
                                    <w:szCs w:val="18"/>
                                    <w:lang w:val="en-US"/>
                                  </w:rPr>
                                </w:pPr>
                              </w:p>
                              <w:p w:rsidR="00686D30" w:rsidRDefault="00686D30">
                                <w:pPr>
                                  <w:jc w:val="center"/>
                                  <w:rPr>
                                    <w:rFonts w:ascii="Arial" w:hAnsi="Arial" w:cs="Arial"/>
                                    <w:b/>
                                    <w:sz w:val="18"/>
                                    <w:szCs w:val="18"/>
                                  </w:rPr>
                                </w:pPr>
                              </w:p>
                            </w:txbxContent>
                          </v:textbox>
                        </v:shape>
                      </v:group>
                      <v:shape id="Text Box 2" o:spid="_x0000_s1036" type="#_x0000_t202" style="position:absolute;left:28697;top:10630;width:30539;height:504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rW4UyQAAAOEAAAAPAAAAZHJzL2Rvd25yZXYueG1sRI9Ba8JA&#13;&#10;FITvhf6H5QleSt0YxWp0FalU7K1Vaa+P7DMJzb5Nd7cx/ntXEHoZGIb5hlmsOlOLlpyvLCsYDhIQ&#13;&#10;xLnVFRcKjoe35ykIH5A11pZJwYU8rJaPDwvMtD3zJ7X7UIgIYZ+hgjKEJpPS5yUZ9APbEMfsZJ3B&#13;&#10;EK0rpHZ4jnBTyzRJJtJgxXGhxIZeS8p/9n9GwXS8a7/9++jjK5+c6ll4emm3v06pfq/bzKOs5yAC&#13;&#10;deG/cUfstIJ0nMLtUXwDcnkFAAD//wMAUEsBAi0AFAAGAAgAAAAhANvh9svuAAAAhQEAABMAAAAA&#13;&#10;AAAAAAAAAAAAAAAAAFtDb250ZW50X1R5cGVzXS54bWxQSwECLQAUAAYACAAAACEAWvQsW78AAAAV&#13;&#10;AQAACwAAAAAAAAAAAAAAAAAfAQAAX3JlbHMvLnJlbHNQSwECLQAUAAYACAAAACEADK1uFMkAAADh&#13;&#10;AAAADwAAAAAAAAAAAAAAAAAHAgAAZHJzL2Rvd25yZXYueG1sUEsFBgAAAAADAAMAtwAAAP0CAAAA&#13;&#10;AA==&#13;&#10;">
                        <v:textbox>
                          <w:txbxContent>
                            <w:p w:rsidR="00686D30" w:rsidRDefault="00686D30">
                              <w:pPr>
                                <w:pStyle w:val="ListParagraph"/>
                                <w:numPr>
                                  <w:ilvl w:val="0"/>
                                  <w:numId w:val="6"/>
                                </w:numPr>
                                <w:spacing w:after="60"/>
                                <w:ind w:left="180" w:hanging="180"/>
                                <w:contextualSpacing w:val="0"/>
                                <w:jc w:val="both"/>
                                <w:rPr>
                                  <w:rFonts w:ascii="Arial" w:hAnsi="Arial" w:cs="Arial"/>
                                  <w:sz w:val="18"/>
                                  <w:szCs w:val="18"/>
                                  <w:lang w:val="en-US"/>
                                </w:rPr>
                              </w:pPr>
                              <w:r>
                                <w:rPr>
                                  <w:rFonts w:ascii="Arial" w:hAnsi="Arial" w:cs="Arial"/>
                                  <w:sz w:val="18"/>
                                  <w:szCs w:val="18"/>
                                  <w:lang w:val="en-US"/>
                                </w:rPr>
                                <w:t xml:space="preserve">Individuals with prevalent diabetes and/or cardiovascular disease or insufficient data on diabetes and/or or cardiovascular disease status at baseline (N= 2,172) </w:t>
                              </w:r>
                            </w:p>
                            <w:p w:rsidR="00686D30" w:rsidRDefault="00686D30">
                              <w:pPr>
                                <w:pStyle w:val="ListParagraph"/>
                                <w:spacing w:after="60"/>
                                <w:ind w:left="180"/>
                                <w:contextualSpacing w:val="0"/>
                                <w:jc w:val="both"/>
                                <w:rPr>
                                  <w:rFonts w:ascii="Arial" w:hAnsi="Arial" w:cs="Arial"/>
                                  <w:sz w:val="18"/>
                                  <w:szCs w:val="18"/>
                                  <w:lang w:val="en-US"/>
                                </w:rPr>
                              </w:pPr>
                            </w:p>
                          </w:txbxContent>
                        </v:textbox>
                      </v:shape>
                      <v:shape id="Text Box 2" o:spid="_x0000_s1037" type="#_x0000_t202" style="position:absolute;left:28696;top:18913;width:30540;height:391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CFP7yQAAAOEAAAAPAAAAZHJzL2Rvd25yZXYueG1sRI9Ba8JA&#13;&#10;FITvhf6H5QleSt2owWp0FalU7K1Vaa+P7DMJzb5Nd7cx/ntXEHoZGIb5hlmsOlOLlpyvLCsYDhIQ&#13;&#10;xLnVFRcKjoe35ykIH5A11pZJwYU8rJaPDwvMtD3zJ7X7UIgIYZ+hgjKEJpPS5yUZ9APbEMfsZJ3B&#13;&#10;EK0rpHZ4jnBTy1GSTKTBiuNCiQ29lpT/7P+Mgmm6a7/9+/jjK5+c6ll4emm3v06pfq/bzKOs5yAC&#13;&#10;deG/cUfstIJRmsLtUXwDcnkFAAD//wMAUEsBAi0AFAAGAAgAAAAhANvh9svuAAAAhQEAABMAAAAA&#13;&#10;AAAAAAAAAAAAAAAAAFtDb250ZW50X1R5cGVzXS54bWxQSwECLQAUAAYACAAAACEAWvQsW78AAAAV&#13;&#10;AQAACwAAAAAAAAAAAAAAAAAfAQAAX3JlbHMvLnJlbHNQSwECLQAUAAYACAAAACEA7AhT+8kAAADh&#13;&#10;AAAADwAAAAAAAAAAAAAAAAAHAgAAZHJzL2Rvd25yZXYueG1sUEsFBgAAAAADAAMAtwAAAP0CAAAA&#13;&#10;AA==&#13;&#10;">
                        <v:textbox>
                          <w:txbxContent>
                            <w:p w:rsidR="00686D30" w:rsidRDefault="00686D30">
                              <w:pPr>
                                <w:pStyle w:val="ListParagraph"/>
                                <w:numPr>
                                  <w:ilvl w:val="0"/>
                                  <w:numId w:val="6"/>
                                </w:numPr>
                                <w:ind w:left="187" w:hanging="187"/>
                                <w:contextualSpacing w:val="0"/>
                                <w:jc w:val="both"/>
                                <w:rPr>
                                  <w:rFonts w:ascii="Arial" w:hAnsi="Arial" w:cs="Arial"/>
                                  <w:sz w:val="18"/>
                                  <w:szCs w:val="18"/>
                                  <w:lang w:val="en-US"/>
                                </w:rPr>
                              </w:pPr>
                              <w:r>
                                <w:rPr>
                                  <w:rFonts w:ascii="Arial" w:hAnsi="Arial" w:cs="Arial"/>
                                  <w:sz w:val="18"/>
                                  <w:szCs w:val="18"/>
                                  <w:lang w:val="en-US"/>
                                </w:rPr>
                                <w:t xml:space="preserve">Individuals without follow-up data on type 2 diabetes </w:t>
                              </w:r>
                            </w:p>
                            <w:p w:rsidR="00686D30" w:rsidRDefault="00686D30">
                              <w:pPr>
                                <w:pStyle w:val="ListParagraph"/>
                                <w:ind w:left="187"/>
                                <w:contextualSpacing w:val="0"/>
                                <w:jc w:val="both"/>
                                <w:rPr>
                                  <w:rFonts w:ascii="Arial" w:hAnsi="Arial" w:cs="Arial"/>
                                  <w:sz w:val="18"/>
                                  <w:szCs w:val="18"/>
                                  <w:lang w:val="en-US"/>
                                </w:rPr>
                              </w:pPr>
                              <w:r>
                                <w:rPr>
                                  <w:rFonts w:ascii="Arial" w:hAnsi="Arial" w:cs="Arial"/>
                                  <w:sz w:val="18"/>
                                  <w:szCs w:val="18"/>
                                  <w:lang w:val="en-US"/>
                                </w:rPr>
                                <w:t xml:space="preserve">(N= 71) </w:t>
                              </w:r>
                            </w:p>
                            <w:p w:rsidR="00686D30" w:rsidRDefault="00686D30">
                              <w:pPr>
                                <w:pStyle w:val="ListParagraph"/>
                                <w:spacing w:after="60"/>
                                <w:ind w:left="180"/>
                                <w:contextualSpacing w:val="0"/>
                                <w:jc w:val="both"/>
                                <w:rPr>
                                  <w:rFonts w:ascii="Arial" w:hAnsi="Arial" w:cs="Arial"/>
                                  <w:sz w:val="18"/>
                                  <w:szCs w:val="18"/>
                                  <w:lang w:val="en-US"/>
                                </w:rPr>
                              </w:pPr>
                            </w:p>
                          </w:txbxContent>
                        </v:textbox>
                      </v:shape>
                    </v:group>
                    <v:shape id="Straight Arrow Connector 246" o:spid="_x0000_s1038" type="#_x0000_t32" style="position:absolute;left:21934;top:12857;width:5330;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k6XyAAAAOEAAAAPAAAAZHJzL2Rvd25yZXYueG1sRI9Ba8JA&#13;&#10;FITvQv/D8gq91Y2hhja6ikYKtjeT0PMj+5oEs29jdmviv+8WCl4GhmG+YdbbyXTiSoNrLStYzCMQ&#13;&#10;xJXVLdcKyuL9+RWE88gaO8uk4EYOtpuH2RpTbUc+0TX3tQgQdikqaLzvUyld1ZBBN7c9cci+7WDQ&#13;&#10;BzvUUg84BrjpZBxFiTTYclhosKesoeqc/xgFI/qvt/2uvmT7w8dxWnaXpCg/lXp6nA6rILsVCE+T&#13;&#10;vzf+EUetIH5J4O9ReANy8wsAAP//AwBQSwECLQAUAAYACAAAACEA2+H2y+4AAACFAQAAEwAAAAAA&#13;&#10;AAAAAAAAAAAAAAAAW0NvbnRlbnRfVHlwZXNdLnhtbFBLAQItABQABgAIAAAAIQBa9CxbvwAAABUB&#13;&#10;AAALAAAAAAAAAAAAAAAAAB8BAABfcmVscy8ucmVsc1BLAQItABQABgAIAAAAIQA/ek6XyAAAAOEA&#13;&#10;AAAPAAAAAAAAAAAAAAAAAAcCAABkcnMvZG93bnJldi54bWxQSwUGAAAAAAMAAwC3AAAA/AIAAAAA&#13;&#10;" strokecolor="black [3200]" strokeweight=".5pt">
                      <v:stroke endarrow="block" joinstyle="miter"/>
                    </v:shape>
                    <v:shape id="Text Box 2" o:spid="_x0000_s1039" type="#_x0000_t202" style="position:absolute;left:21322;top:10550;width:6978;height:236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MyxWxwAAAOEAAAAPAAAAZHJzL2Rvd25yZXYueG1sRI9Pi8Iw&#13;&#10;FMTvgt8hPGFvmiiuq9UosiLsaWX9B94ezbMtNi+libb77TcLgpeBYZjfMItVa0vxoNoXjjUMBwoE&#13;&#10;cepMwZmG42Hbn4LwAdlg6Zg0/JKH1bLbWWBiXMM/9NiHTEQI+wQ15CFUiZQ+zcmiH7iKOGZXV1sM&#13;&#10;0daZNDU2EW5LOVJqIi0WHBdyrOgzp/S2v1sNp+/r5TxWu2xj36vGtUqynUmt33rtZh5lPQcRqA2v&#13;&#10;xhPxZTSMxh/w/yi+Abn8AwAA//8DAFBLAQItABQABgAIAAAAIQDb4fbL7gAAAIUBAAATAAAAAAAA&#13;&#10;AAAAAAAAAAAAAABbQ29udGVudF9UeXBlc10ueG1sUEsBAi0AFAAGAAgAAAAhAFr0LFu/AAAAFQEA&#13;&#10;AAsAAAAAAAAAAAAAAAAAHwEAAF9yZWxzLy5yZWxzUEsBAi0AFAAGAAgAAAAhAG8zLFbHAAAA4QAA&#13;&#10;AA8AAAAAAAAAAAAAAAAABwIAAGRycy9kb3ducmV2LnhtbFBLBQYAAAAAAwADALcAAAD7AgAAAAA=&#13;&#10;" filled="f" stroked="f">
                      <v:textbox>
                        <w:txbxContent>
                          <w:p w:rsidR="00686D30" w:rsidRDefault="00686D30">
                            <w:pPr>
                              <w:rPr>
                                <w:rFonts w:ascii="Arial" w:hAnsi="Arial" w:cs="Arial"/>
                                <w:sz w:val="18"/>
                                <w:szCs w:val="18"/>
                              </w:rPr>
                            </w:pPr>
                            <w:r>
                              <w:rPr>
                                <w:rFonts w:ascii="Arial" w:hAnsi="Arial" w:cs="Arial"/>
                                <w:sz w:val="18"/>
                                <w:szCs w:val="18"/>
                              </w:rPr>
                              <w:t>excluded:</w:t>
                            </w:r>
                          </w:p>
                        </w:txbxContent>
                      </v:textbox>
                    </v:shape>
                  </v:group>
                  <v:shape id="Straight Arrow Connector 253" o:spid="_x0000_s1040" type="#_x0000_t32" style="position:absolute;left:21920;top:19545;width:5330;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1HvSyAAAAOEAAAAPAAAAZHJzL2Rvd25yZXYueG1sRI9Ba8JA&#13;&#10;FITvQv/D8oTe6sYUpUZXMUoh7a0qnh/ZZxLMvo3ZbZL++64geBkYhvmGWW0GU4uOWldZVjCdRCCI&#13;&#10;c6srLhScjp9vHyCcR9ZYWyYFf+Rgs34ZrTDRtucf6g6+EAHCLkEFpfdNIqXLSzLoJrYhDtnFtgZ9&#13;&#10;sG0hdYt9gJtaxlE0lwYrDgslNrQrKb8efo2CHv15kW6L2y7df2XDrL7Nj6dvpV7Hw34ZZLsE4Wnw&#13;&#10;z8YDkWkF8ewd7o/CG5DrfwAAAP//AwBQSwECLQAUAAYACAAAACEA2+H2y+4AAACFAQAAEwAAAAAA&#13;&#10;AAAAAAAAAAAAAAAAW0NvbnRlbnRfVHlwZXNdLnhtbFBLAQItABQABgAIAAAAIQBa9CxbvwAAABUB&#13;&#10;AAALAAAAAAAAAAAAAAAAAB8BAABfcmVscy8ucmVsc1BLAQItABQABgAIAAAAIQCq1HvSyAAAAOEA&#13;&#10;AAAPAAAAAAAAAAAAAAAAAAcCAABkcnMvZG93bnJldi54bWxQSwUGAAAAAAMAAwC3AAAA/AIAAAAA&#13;&#10;" strokecolor="black [3200]" strokeweight=".5pt">
                    <v:stroke endarrow="block" joinstyle="miter"/>
                  </v:shape>
                </v:group>
                <w10:wrap anchorx="margin"/>
              </v:group>
            </w:pict>
          </mc:Fallback>
        </mc:AlternateContent>
      </w:r>
    </w:p>
    <w:p w:rsidR="00593993" w:rsidRDefault="00593993"/>
    <w:p w:rsidR="00593993" w:rsidRDefault="00593993"/>
    <w:p w:rsidR="00593993" w:rsidRDefault="00593993"/>
    <w:p w:rsidR="00593993" w:rsidRDefault="00593993"/>
    <w:p w:rsidR="00593993" w:rsidRDefault="00593993"/>
    <w:p w:rsidR="00593993" w:rsidRDefault="00593993"/>
    <w:p w:rsidR="00593993" w:rsidRDefault="00593993"/>
    <w:p w:rsidR="00593993" w:rsidRDefault="00593993"/>
    <w:p w:rsidR="00593993" w:rsidRDefault="00593993"/>
    <w:p w:rsidR="00593993" w:rsidRDefault="00593993"/>
    <w:p w:rsidR="00593993" w:rsidRDefault="00593993"/>
    <w:p w:rsidR="00593993" w:rsidRDefault="00593993"/>
    <w:p w:rsidR="00593993" w:rsidRDefault="00593993"/>
    <w:p w:rsidR="00593993" w:rsidRDefault="00593993"/>
    <w:p w:rsidR="00593993" w:rsidRDefault="0058049C">
      <w:pPr>
        <w:spacing w:line="360" w:lineRule="auto"/>
        <w:jc w:val="center"/>
        <w:rPr>
          <w:rFonts w:ascii="Arial" w:hAnsi="Arial" w:cs="Arial"/>
          <w:sz w:val="24"/>
          <w:szCs w:val="24"/>
          <w:lang w:val="en-US"/>
        </w:rPr>
        <w:sectPr w:rsidR="00593993">
          <w:pgSz w:w="11906" w:h="16838" w:code="9"/>
          <w:pgMar w:top="1530" w:right="1440" w:bottom="1440" w:left="1440" w:header="720" w:footer="720" w:gutter="0"/>
          <w:cols w:space="720"/>
          <w:docGrid w:linePitch="360"/>
        </w:sectPr>
      </w:pPr>
      <w:bookmarkStart w:id="8" w:name="_Toc77241044"/>
      <w:r>
        <w:rPr>
          <w:rStyle w:val="Heading1Char"/>
          <w:rFonts w:ascii="Arial" w:hAnsi="Arial" w:cs="Arial"/>
          <w:b/>
          <w:color w:val="auto"/>
          <w:sz w:val="24"/>
          <w:szCs w:val="24"/>
        </w:rPr>
        <w:t xml:space="preserve">Figure S1. Flowchart showing </w:t>
      </w:r>
      <w:bookmarkEnd w:id="8"/>
      <w:r>
        <w:rPr>
          <w:rStyle w:val="Heading1Char"/>
          <w:rFonts w:ascii="Arial" w:hAnsi="Arial" w:cs="Arial"/>
          <w:b/>
          <w:color w:val="auto"/>
          <w:sz w:val="24"/>
          <w:szCs w:val="24"/>
        </w:rPr>
        <w:t>sample size and reasons for exclusion</w:t>
      </w:r>
    </w:p>
    <w:p w:rsidR="00593993" w:rsidRDefault="0058049C">
      <w:pPr>
        <w:jc w:val="center"/>
        <w:rPr>
          <w:rStyle w:val="Heading1Char"/>
          <w:rFonts w:asciiTheme="minorHAnsi" w:eastAsiaTheme="minorHAnsi" w:hAnsiTheme="minorHAnsi" w:cstheme="minorBidi"/>
          <w:color w:val="auto"/>
          <w:sz w:val="22"/>
          <w:szCs w:val="22"/>
        </w:rPr>
      </w:pPr>
      <w:r>
        <w:rPr>
          <w:rStyle w:val="Heading1Char"/>
          <w:rFonts w:asciiTheme="minorHAnsi" w:eastAsiaTheme="minorHAnsi" w:hAnsiTheme="minorHAnsi" w:cstheme="minorBidi"/>
          <w:noProof/>
          <w:color w:val="auto"/>
          <w:sz w:val="22"/>
          <w:szCs w:val="22"/>
          <w:lang w:val="en-US"/>
        </w:rPr>
        <w:lastRenderedPageBreak/>
        <w:drawing>
          <wp:inline distT="0" distB="0" distL="0" distR="0">
            <wp:extent cx="4071068" cy="3315287"/>
            <wp:effectExtent l="0" t="0" r="5715" b="0"/>
            <wp:docPr id="3" name="Picture 3" descr="C:\Users\chaterina.sujana\Documents\Nextcloud\04_Project_Biomarcare\04_Results\Project2\Plots\Distribution\Dist_CTproE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aterina.sujana\Documents\Nextcloud\04_Project_Biomarcare\04_Results\Project2\Plots\Distribution\Dist_CTproET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084310" cy="3326071"/>
                    </a:xfrm>
                    <a:prstGeom prst="rect">
                      <a:avLst/>
                    </a:prstGeom>
                    <a:noFill/>
                    <a:ln>
                      <a:noFill/>
                    </a:ln>
                  </pic:spPr>
                </pic:pic>
              </a:graphicData>
            </a:graphic>
          </wp:inline>
        </w:drawing>
      </w:r>
      <w:r>
        <w:rPr>
          <w:rStyle w:val="Heading1Char"/>
          <w:rFonts w:asciiTheme="minorHAnsi" w:eastAsiaTheme="minorHAnsi" w:hAnsiTheme="minorHAnsi" w:cstheme="minorBidi"/>
          <w:noProof/>
          <w:color w:val="auto"/>
          <w:sz w:val="22"/>
          <w:szCs w:val="22"/>
          <w:lang w:val="en-US"/>
        </w:rPr>
        <w:drawing>
          <wp:inline distT="0" distB="0" distL="0" distR="0">
            <wp:extent cx="4042278" cy="3291840"/>
            <wp:effectExtent l="0" t="0" r="0" b="3810"/>
            <wp:docPr id="4" name="Picture 4" descr="C:\Users\chaterina.sujana\Documents\Nextcloud\04_Project_Biomarcare\04_Results\Project2\Plots\Distribution\Dist_MRproA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haterina.sujana\Documents\Nextcloud\04_Project_Biomarcare\04_Results\Project2\Plots\Distribution\Dist_MRproADM.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042278" cy="3291840"/>
                    </a:xfrm>
                    <a:prstGeom prst="rect">
                      <a:avLst/>
                    </a:prstGeom>
                    <a:noFill/>
                    <a:ln>
                      <a:noFill/>
                    </a:ln>
                  </pic:spPr>
                </pic:pic>
              </a:graphicData>
            </a:graphic>
          </wp:inline>
        </w:drawing>
      </w:r>
    </w:p>
    <w:p w:rsidR="00593993" w:rsidRDefault="0058049C">
      <w:pPr>
        <w:tabs>
          <w:tab w:val="left" w:pos="8460"/>
        </w:tabs>
        <w:spacing w:after="0" w:line="360" w:lineRule="auto"/>
        <w:jc w:val="both"/>
        <w:rPr>
          <w:rFonts w:ascii="Arial" w:hAnsi="Arial" w:cs="Arial"/>
          <w:sz w:val="24"/>
          <w:szCs w:val="24"/>
        </w:rPr>
        <w:sectPr w:rsidR="00593993">
          <w:pgSz w:w="11906" w:h="16838" w:code="9"/>
          <w:pgMar w:top="1530" w:right="1440" w:bottom="1440" w:left="1440" w:header="720" w:footer="720" w:gutter="0"/>
          <w:cols w:space="720"/>
          <w:docGrid w:linePitch="360"/>
        </w:sectPr>
      </w:pPr>
      <w:bookmarkStart w:id="9" w:name="_Toc85043478"/>
      <w:r>
        <w:rPr>
          <w:rStyle w:val="Heading1Char"/>
          <w:rFonts w:ascii="Arial" w:hAnsi="Arial" w:cs="Arial"/>
          <w:b/>
          <w:color w:val="auto"/>
          <w:sz w:val="24"/>
          <w:szCs w:val="24"/>
        </w:rPr>
        <w:t>Figure S2. The distribution of CT-proET-1 (A) and MR-</w:t>
      </w:r>
      <w:proofErr w:type="spellStart"/>
      <w:r>
        <w:rPr>
          <w:rStyle w:val="Heading1Char"/>
          <w:rFonts w:ascii="Arial" w:hAnsi="Arial" w:cs="Arial"/>
          <w:b/>
          <w:color w:val="auto"/>
          <w:sz w:val="24"/>
          <w:szCs w:val="24"/>
        </w:rPr>
        <w:t>proADM</w:t>
      </w:r>
      <w:proofErr w:type="spellEnd"/>
      <w:r>
        <w:rPr>
          <w:rStyle w:val="Heading1Char"/>
          <w:rFonts w:ascii="Arial" w:hAnsi="Arial" w:cs="Arial"/>
          <w:b/>
          <w:color w:val="auto"/>
          <w:sz w:val="24"/>
          <w:szCs w:val="24"/>
        </w:rPr>
        <w:t xml:space="preserve"> (B) in the study population</w:t>
      </w:r>
      <w:bookmarkEnd w:id="9"/>
      <w:r>
        <w:rPr>
          <w:rFonts w:ascii="Arial" w:hAnsi="Arial" w:cs="Arial"/>
          <w:b/>
          <w:sz w:val="24"/>
        </w:rPr>
        <w:t>.</w:t>
      </w:r>
      <w:r>
        <w:rPr>
          <w:rStyle w:val="Heading1Char"/>
          <w:rFonts w:ascii="Arial" w:hAnsi="Arial" w:cs="Arial"/>
          <w:b/>
          <w:color w:val="auto"/>
          <w:sz w:val="24"/>
          <w:szCs w:val="24"/>
        </w:rPr>
        <w:t xml:space="preserve"> </w:t>
      </w:r>
      <w:r>
        <w:rPr>
          <w:rStyle w:val="Heading1Char"/>
          <w:rFonts w:ascii="Arial" w:hAnsi="Arial" w:cs="Arial"/>
          <w:color w:val="auto"/>
          <w:sz w:val="24"/>
          <w:szCs w:val="24"/>
        </w:rPr>
        <w:t xml:space="preserve">The distributions of both vasoactive peptides were examined in all study participants with complete data for the main analysis. </w:t>
      </w:r>
      <w:r>
        <w:rPr>
          <w:rFonts w:ascii="Arial" w:hAnsi="Arial" w:cs="Arial"/>
          <w:sz w:val="24"/>
          <w:szCs w:val="24"/>
        </w:rPr>
        <w:t>Abbreviations: CT-proET-1, C-terminal-proendothelin-1; MR-</w:t>
      </w:r>
      <w:proofErr w:type="spellStart"/>
      <w:r>
        <w:rPr>
          <w:rFonts w:ascii="Arial" w:hAnsi="Arial" w:cs="Arial"/>
          <w:sz w:val="24"/>
          <w:szCs w:val="24"/>
        </w:rPr>
        <w:t>proADM</w:t>
      </w:r>
      <w:proofErr w:type="spellEnd"/>
      <w:r>
        <w:rPr>
          <w:rFonts w:ascii="Arial" w:hAnsi="Arial" w:cs="Arial"/>
          <w:sz w:val="24"/>
          <w:szCs w:val="24"/>
        </w:rPr>
        <w:t>, mid-regional-</w:t>
      </w:r>
      <w:proofErr w:type="spellStart"/>
      <w:r>
        <w:rPr>
          <w:rFonts w:ascii="Arial" w:hAnsi="Arial" w:cs="Arial"/>
          <w:sz w:val="24"/>
          <w:szCs w:val="24"/>
        </w:rPr>
        <w:t>proadrenomedullin</w:t>
      </w:r>
      <w:proofErr w:type="spellEnd"/>
      <w:r>
        <w:rPr>
          <w:rFonts w:ascii="Arial" w:hAnsi="Arial" w:cs="Arial"/>
          <w:sz w:val="24"/>
          <w:szCs w:val="24"/>
        </w:rPr>
        <w:t>.</w:t>
      </w:r>
    </w:p>
    <w:p w:rsidR="00593993" w:rsidRDefault="0058049C">
      <w:pPr>
        <w:spacing w:line="360" w:lineRule="auto"/>
        <w:rPr>
          <w:rFonts w:ascii="Arial" w:hAnsi="Arial" w:cs="Arial"/>
          <w:sz w:val="24"/>
          <w:szCs w:val="24"/>
        </w:rPr>
      </w:pPr>
      <w:r>
        <w:rPr>
          <w:rFonts w:ascii="Times New Roman" w:eastAsia="Times New Roman" w:hAnsi="Times New Roman" w:cs="Times New Roman"/>
          <w:noProof/>
          <w:snapToGrid w:val="0"/>
          <w:color w:val="000000"/>
          <w:w w:val="0"/>
          <w:sz w:val="0"/>
          <w:szCs w:val="0"/>
          <w:u w:color="000000"/>
          <w:bdr w:val="none" w:sz="0" w:space="0" w:color="000000"/>
          <w:shd w:val="clear" w:color="000000" w:fill="000000"/>
          <w:lang w:val="en-US"/>
        </w:rPr>
        <w:lastRenderedPageBreak/>
        <w:drawing>
          <wp:inline distT="0" distB="0" distL="0" distR="0">
            <wp:extent cx="5996314" cy="3076575"/>
            <wp:effectExtent l="0" t="0" r="4445" b="0"/>
            <wp:docPr id="1" name="Picture 1" descr="C:\Users\chaterina.sujana\Documents\Nextcloud\04_Project_Biomarcare\04_Results\Project2\Plots\MetaAnalysis_CTproE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aterina.sujana\Documents\Nextcloud\04_Project_Biomarcare\04_Results\Project2\Plots\MetaAnalysis_CTproET1.png"/>
                    <pic:cNvPicPr>
                      <a:picLocks noChangeAspect="1" noChangeArrowheads="1"/>
                    </pic:cNvPicPr>
                  </pic:nvPicPr>
                  <pic:blipFill rotWithShape="1">
                    <a:blip r:embed="rId14">
                      <a:extLst>
                        <a:ext uri="{28A0092B-C50C-407E-A947-70E740481C1C}">
                          <a14:useLocalDpi xmlns:a14="http://schemas.microsoft.com/office/drawing/2010/main" val="0"/>
                        </a:ext>
                      </a:extLst>
                    </a:blip>
                    <a:srcRect l="946" r="19392" b="1843"/>
                    <a:stretch/>
                  </pic:blipFill>
                  <pic:spPr bwMode="auto">
                    <a:xfrm>
                      <a:off x="0" y="0"/>
                      <a:ext cx="6047730" cy="3102956"/>
                    </a:xfrm>
                    <a:prstGeom prst="rect">
                      <a:avLst/>
                    </a:prstGeom>
                    <a:noFill/>
                    <a:ln>
                      <a:noFill/>
                    </a:ln>
                    <a:extLst>
                      <a:ext uri="{53640926-AAD7-44D8-BBD7-CCE9431645EC}">
                        <a14:shadowObscured xmlns:a14="http://schemas.microsoft.com/office/drawing/2010/main"/>
                      </a:ext>
                    </a:extLst>
                  </pic:spPr>
                </pic:pic>
              </a:graphicData>
            </a:graphic>
          </wp:inline>
        </w:drawing>
      </w:r>
    </w:p>
    <w:p w:rsidR="00593993" w:rsidRDefault="0058049C">
      <w:pPr>
        <w:spacing w:line="360" w:lineRule="auto"/>
        <w:jc w:val="both"/>
        <w:rPr>
          <w:rFonts w:ascii="Arial" w:hAnsi="Arial" w:cs="Arial"/>
          <w:sz w:val="24"/>
          <w:szCs w:val="24"/>
        </w:rPr>
        <w:sectPr w:rsidR="00593993">
          <w:pgSz w:w="11906" w:h="16838" w:code="9"/>
          <w:pgMar w:top="1440" w:right="1440" w:bottom="1440" w:left="1440" w:header="720" w:footer="720" w:gutter="0"/>
          <w:cols w:space="720"/>
          <w:docGrid w:linePitch="360"/>
        </w:sectPr>
      </w:pPr>
      <w:bookmarkStart w:id="10" w:name="_Toc85043479"/>
      <w:r>
        <w:rPr>
          <w:rStyle w:val="Heading1Char"/>
          <w:rFonts w:ascii="Arial" w:hAnsi="Arial" w:cs="Arial"/>
          <w:b/>
          <w:color w:val="auto"/>
          <w:sz w:val="24"/>
          <w:szCs w:val="24"/>
        </w:rPr>
        <w:t xml:space="preserve">Figure S3. Association between CT-proET-1 and incident type 2 diabetes in each participating </w:t>
      </w:r>
      <w:proofErr w:type="spellStart"/>
      <w:r>
        <w:rPr>
          <w:rStyle w:val="Heading1Char"/>
          <w:rFonts w:ascii="Arial" w:hAnsi="Arial" w:cs="Arial"/>
          <w:b/>
          <w:color w:val="auto"/>
          <w:sz w:val="24"/>
          <w:szCs w:val="24"/>
        </w:rPr>
        <w:t>BiomarCaRE</w:t>
      </w:r>
      <w:proofErr w:type="spellEnd"/>
      <w:r>
        <w:rPr>
          <w:rStyle w:val="Heading1Char"/>
          <w:rFonts w:ascii="Arial" w:hAnsi="Arial" w:cs="Arial"/>
          <w:b/>
          <w:color w:val="auto"/>
          <w:sz w:val="24"/>
          <w:szCs w:val="24"/>
        </w:rPr>
        <w:t xml:space="preserve"> cohort</w:t>
      </w:r>
      <w:bookmarkEnd w:id="10"/>
      <w:r>
        <w:rPr>
          <w:rFonts w:ascii="Arial" w:hAnsi="Arial" w:cs="Arial"/>
          <w:b/>
          <w:sz w:val="24"/>
          <w:szCs w:val="24"/>
        </w:rPr>
        <w:t xml:space="preserve">. </w:t>
      </w:r>
      <w:r>
        <w:rPr>
          <w:rFonts w:ascii="Arial" w:hAnsi="Arial" w:cs="Arial"/>
          <w:sz w:val="24"/>
          <w:szCs w:val="24"/>
        </w:rPr>
        <w:t>Hazard ratios for each study cohort were computed using Cox models. The models were adjusted for age (continuous, in years), sex (men/women), body mass index (continuous, in kg/m</w:t>
      </w:r>
      <w:r>
        <w:rPr>
          <w:rFonts w:ascii="Arial" w:hAnsi="Arial" w:cs="Arial"/>
          <w:sz w:val="24"/>
          <w:szCs w:val="24"/>
          <w:vertAlign w:val="superscript"/>
        </w:rPr>
        <w:t>2</w:t>
      </w:r>
      <w:r>
        <w:rPr>
          <w:rFonts w:ascii="Arial" w:hAnsi="Arial" w:cs="Arial"/>
          <w:sz w:val="24"/>
          <w:szCs w:val="24"/>
        </w:rPr>
        <w:t xml:space="preserve">), current smoking (yes/no), actual hypertension (yes/no), total and high-density lipoprotein cholesterol (continuous, in mmol/l). CT-proET-1 was (0,1)-standardized in the total study population to evaluate the hazard ratios per 1-standard deviation increase. Overall estimate was calculated using </w:t>
      </w:r>
      <w:proofErr w:type="spellStart"/>
      <w:r>
        <w:rPr>
          <w:rFonts w:ascii="Arial" w:hAnsi="Arial" w:cs="Arial"/>
          <w:sz w:val="24"/>
          <w:szCs w:val="24"/>
        </w:rPr>
        <w:t>DerSimonian</w:t>
      </w:r>
      <w:proofErr w:type="spellEnd"/>
      <w:r>
        <w:rPr>
          <w:rFonts w:ascii="Arial" w:hAnsi="Arial" w:cs="Arial"/>
          <w:sz w:val="24"/>
          <w:szCs w:val="24"/>
        </w:rPr>
        <w:t xml:space="preserve">-Laird random-effects model. Heterogeneity: </w:t>
      </w:r>
      <w:r>
        <w:rPr>
          <w:rFonts w:ascii="Arial" w:hAnsi="Arial" w:cs="Arial"/>
          <w:i/>
          <w:sz w:val="24"/>
          <w:szCs w:val="24"/>
        </w:rPr>
        <w:t>P</w:t>
      </w:r>
      <w:r>
        <w:rPr>
          <w:rFonts w:ascii="Arial" w:hAnsi="Arial" w:cs="Arial"/>
          <w:sz w:val="24"/>
          <w:szCs w:val="24"/>
        </w:rPr>
        <w:t xml:space="preserve">-value for interaction between CT-proET-1 and study cohort = 0.682; </w:t>
      </w:r>
      <w:r>
        <w:rPr>
          <w:rFonts w:ascii="Arial" w:hAnsi="Arial" w:cs="Arial"/>
          <w:i/>
          <w:sz w:val="24"/>
          <w:szCs w:val="24"/>
        </w:rPr>
        <w:t>P</w:t>
      </w:r>
      <w:r>
        <w:rPr>
          <w:rFonts w:ascii="Arial" w:hAnsi="Arial" w:cs="Arial"/>
          <w:sz w:val="24"/>
          <w:szCs w:val="24"/>
        </w:rPr>
        <w:t>-value for Cochran’s Q = 0.761; I</w:t>
      </w:r>
      <w:r>
        <w:rPr>
          <w:rFonts w:ascii="Arial" w:hAnsi="Arial" w:cs="Arial"/>
          <w:sz w:val="24"/>
          <w:szCs w:val="24"/>
          <w:vertAlign w:val="superscript"/>
        </w:rPr>
        <w:t xml:space="preserve">2 </w:t>
      </w:r>
      <w:r>
        <w:rPr>
          <w:rFonts w:ascii="Arial" w:hAnsi="Arial" w:cs="Arial"/>
          <w:sz w:val="24"/>
          <w:szCs w:val="24"/>
        </w:rPr>
        <w:t xml:space="preserve">= 0%. Black squares represent hazard ratios and bars represent 95% confidence intervals per 1-standard deviation increment of CT-proET-1. Abbreviations: </w:t>
      </w:r>
      <w:proofErr w:type="spellStart"/>
      <w:r>
        <w:rPr>
          <w:rFonts w:ascii="Arial" w:hAnsi="Arial" w:cs="Arial"/>
          <w:sz w:val="24"/>
          <w:szCs w:val="24"/>
        </w:rPr>
        <w:t>BiomarCaRE</w:t>
      </w:r>
      <w:proofErr w:type="spellEnd"/>
      <w:r>
        <w:rPr>
          <w:rFonts w:ascii="Arial" w:hAnsi="Arial" w:cs="Arial"/>
          <w:sz w:val="24"/>
          <w:szCs w:val="24"/>
        </w:rPr>
        <w:t xml:space="preserve">, Biomarkers for Cardiovascular Risk Assessment in Europe; CT-proET-1, C-terminal-proendothelin-1; HR, hazard ratio; KORA, Cooperative Health Research in the Region of Augsburg Study; LCL, lower confidence limit; </w:t>
      </w:r>
      <w:proofErr w:type="spellStart"/>
      <w:r>
        <w:rPr>
          <w:rFonts w:ascii="Arial" w:hAnsi="Arial" w:cs="Arial"/>
          <w:sz w:val="24"/>
          <w:szCs w:val="24"/>
        </w:rPr>
        <w:t>Ncases</w:t>
      </w:r>
      <w:proofErr w:type="spellEnd"/>
      <w:r>
        <w:rPr>
          <w:rFonts w:ascii="Arial" w:hAnsi="Arial" w:cs="Arial"/>
          <w:sz w:val="24"/>
          <w:szCs w:val="24"/>
        </w:rPr>
        <w:t xml:space="preserve">, number of incident type 2 diabetes cases; PRIME, Prospective Epidemiological Study of Myocardial Infarction; UCL, upper confidence limit. </w:t>
      </w:r>
    </w:p>
    <w:p w:rsidR="00593993" w:rsidRDefault="0058049C">
      <w:pPr>
        <w:tabs>
          <w:tab w:val="left" w:pos="6196"/>
        </w:tabs>
        <w:spacing w:line="360" w:lineRule="auto"/>
        <w:rPr>
          <w:rFonts w:ascii="Arial" w:hAnsi="Arial" w:cs="Arial"/>
          <w:sz w:val="24"/>
          <w:szCs w:val="24"/>
        </w:rPr>
      </w:pPr>
      <w:r>
        <w:rPr>
          <w:rFonts w:ascii="Arial" w:hAnsi="Arial" w:cs="Arial"/>
          <w:noProof/>
          <w:sz w:val="24"/>
          <w:szCs w:val="24"/>
          <w:lang w:val="en-US"/>
        </w:rPr>
        <w:lastRenderedPageBreak/>
        <w:drawing>
          <wp:inline distT="0" distB="0" distL="0" distR="0">
            <wp:extent cx="5997039" cy="3154705"/>
            <wp:effectExtent l="0" t="0" r="3810" b="7620"/>
            <wp:docPr id="2" name="Picture 2" descr="C:\Users\chaterina.sujana\Documents\Nextcloud\04_Project_Biomarcare\04_Results\Project2\Plots\MetaAnalysis_MRproA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haterina.sujana\Documents\Nextcloud\04_Project_Biomarcare\04_Results\Project2\Plots\MetaAnalysis_MRproADM.png"/>
                    <pic:cNvPicPr>
                      <a:picLocks noChangeAspect="1" noChangeArrowheads="1"/>
                    </pic:cNvPicPr>
                  </pic:nvPicPr>
                  <pic:blipFill rotWithShape="1">
                    <a:blip r:embed="rId15">
                      <a:extLst>
                        <a:ext uri="{28A0092B-C50C-407E-A947-70E740481C1C}">
                          <a14:useLocalDpi xmlns:a14="http://schemas.microsoft.com/office/drawing/2010/main" val="0"/>
                        </a:ext>
                      </a:extLst>
                    </a:blip>
                    <a:srcRect l="1244" r="19599"/>
                    <a:stretch/>
                  </pic:blipFill>
                  <pic:spPr bwMode="auto">
                    <a:xfrm>
                      <a:off x="0" y="0"/>
                      <a:ext cx="6017283" cy="3165354"/>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Arial" w:hAnsi="Arial" w:cs="Arial"/>
          <w:sz w:val="24"/>
          <w:szCs w:val="24"/>
        </w:rPr>
        <w:t xml:space="preserve"> </w:t>
      </w:r>
    </w:p>
    <w:p w:rsidR="00593993" w:rsidRDefault="0058049C">
      <w:pPr>
        <w:spacing w:line="360" w:lineRule="auto"/>
        <w:jc w:val="both"/>
        <w:rPr>
          <w:rFonts w:ascii="Arial" w:hAnsi="Arial" w:cs="Arial"/>
          <w:sz w:val="24"/>
          <w:szCs w:val="24"/>
        </w:rPr>
        <w:sectPr w:rsidR="00593993">
          <w:pgSz w:w="11906" w:h="16838" w:code="9"/>
          <w:pgMar w:top="1530" w:right="1440" w:bottom="1440" w:left="1440" w:header="720" w:footer="720" w:gutter="0"/>
          <w:cols w:space="720"/>
          <w:docGrid w:linePitch="360"/>
        </w:sectPr>
      </w:pPr>
      <w:bookmarkStart w:id="11" w:name="_Toc85043480"/>
      <w:r>
        <w:rPr>
          <w:rStyle w:val="Heading1Char"/>
          <w:rFonts w:ascii="Arial" w:hAnsi="Arial" w:cs="Arial"/>
          <w:b/>
          <w:color w:val="auto"/>
          <w:sz w:val="24"/>
          <w:szCs w:val="24"/>
        </w:rPr>
        <w:t>Figure S4. Association between MR-</w:t>
      </w:r>
      <w:proofErr w:type="spellStart"/>
      <w:r>
        <w:rPr>
          <w:rStyle w:val="Heading1Char"/>
          <w:rFonts w:ascii="Arial" w:hAnsi="Arial" w:cs="Arial"/>
          <w:b/>
          <w:color w:val="auto"/>
          <w:sz w:val="24"/>
          <w:szCs w:val="24"/>
        </w:rPr>
        <w:t>proADM</w:t>
      </w:r>
      <w:proofErr w:type="spellEnd"/>
      <w:r>
        <w:rPr>
          <w:rStyle w:val="Heading1Char"/>
          <w:rFonts w:ascii="Arial" w:hAnsi="Arial" w:cs="Arial"/>
          <w:b/>
          <w:color w:val="auto"/>
          <w:sz w:val="24"/>
          <w:szCs w:val="24"/>
        </w:rPr>
        <w:t xml:space="preserve"> and incident type 2 diabetes in each participating </w:t>
      </w:r>
      <w:proofErr w:type="spellStart"/>
      <w:r>
        <w:rPr>
          <w:rStyle w:val="Heading1Char"/>
          <w:rFonts w:ascii="Arial" w:hAnsi="Arial" w:cs="Arial"/>
          <w:b/>
          <w:color w:val="auto"/>
          <w:sz w:val="24"/>
          <w:szCs w:val="24"/>
        </w:rPr>
        <w:t>BiomarCaRE</w:t>
      </w:r>
      <w:proofErr w:type="spellEnd"/>
      <w:r>
        <w:rPr>
          <w:rStyle w:val="Heading1Char"/>
          <w:rFonts w:ascii="Arial" w:hAnsi="Arial" w:cs="Arial"/>
          <w:b/>
          <w:color w:val="auto"/>
          <w:sz w:val="24"/>
          <w:szCs w:val="24"/>
        </w:rPr>
        <w:t xml:space="preserve"> cohort</w:t>
      </w:r>
      <w:bookmarkEnd w:id="11"/>
      <w:r>
        <w:rPr>
          <w:rFonts w:ascii="Arial" w:hAnsi="Arial" w:cs="Arial"/>
          <w:b/>
          <w:sz w:val="24"/>
          <w:szCs w:val="24"/>
        </w:rPr>
        <w:t xml:space="preserve">. </w:t>
      </w:r>
      <w:r>
        <w:rPr>
          <w:rFonts w:ascii="Arial" w:hAnsi="Arial" w:cs="Arial"/>
          <w:sz w:val="24"/>
          <w:szCs w:val="24"/>
        </w:rPr>
        <w:t>Hazard ratios for each study cohort were computed using Cox models. The models were adjusted for age (continuous, in years), sex (men/women), body mass index (continuous, in kg/m</w:t>
      </w:r>
      <w:r>
        <w:rPr>
          <w:rFonts w:ascii="Arial" w:hAnsi="Arial" w:cs="Arial"/>
          <w:sz w:val="24"/>
          <w:szCs w:val="24"/>
          <w:vertAlign w:val="superscript"/>
        </w:rPr>
        <w:t>2</w:t>
      </w:r>
      <w:r>
        <w:rPr>
          <w:rFonts w:ascii="Arial" w:hAnsi="Arial" w:cs="Arial"/>
          <w:sz w:val="24"/>
          <w:szCs w:val="24"/>
        </w:rPr>
        <w:t>), current smoking (yes/no), actual hypertension (yes/no), total and high-density lipoprotein cholesterol (continuous, in mmol/l). MR-</w:t>
      </w:r>
      <w:proofErr w:type="spellStart"/>
      <w:r>
        <w:rPr>
          <w:rFonts w:ascii="Arial" w:hAnsi="Arial" w:cs="Arial"/>
          <w:sz w:val="24"/>
          <w:szCs w:val="24"/>
        </w:rPr>
        <w:t>proADM</w:t>
      </w:r>
      <w:proofErr w:type="spellEnd"/>
      <w:r>
        <w:rPr>
          <w:rFonts w:ascii="Arial" w:hAnsi="Arial" w:cs="Arial"/>
          <w:sz w:val="24"/>
          <w:szCs w:val="24"/>
        </w:rPr>
        <w:t xml:space="preserve"> was log-transformed and (0,1)-standardized in the total study population to approximate normality and to evaluate the hazard ratios per 1-standard deviation increase. Overall estimate was calculated using </w:t>
      </w:r>
      <w:proofErr w:type="spellStart"/>
      <w:r>
        <w:rPr>
          <w:rFonts w:ascii="Arial" w:hAnsi="Arial" w:cs="Arial"/>
          <w:sz w:val="24"/>
          <w:szCs w:val="24"/>
        </w:rPr>
        <w:t>DerSimonian</w:t>
      </w:r>
      <w:proofErr w:type="spellEnd"/>
      <w:r>
        <w:rPr>
          <w:rFonts w:ascii="Arial" w:hAnsi="Arial" w:cs="Arial"/>
          <w:sz w:val="24"/>
          <w:szCs w:val="24"/>
        </w:rPr>
        <w:t xml:space="preserve">-Laird random-effects model. Heterogeneity: </w:t>
      </w:r>
      <w:r>
        <w:rPr>
          <w:rFonts w:ascii="Arial" w:hAnsi="Arial" w:cs="Arial"/>
          <w:i/>
          <w:sz w:val="24"/>
          <w:szCs w:val="24"/>
        </w:rPr>
        <w:t>P</w:t>
      </w:r>
      <w:r>
        <w:rPr>
          <w:rFonts w:ascii="Arial" w:hAnsi="Arial" w:cs="Arial"/>
          <w:sz w:val="24"/>
          <w:szCs w:val="24"/>
        </w:rPr>
        <w:t>-value for interaction between MR-</w:t>
      </w:r>
      <w:proofErr w:type="spellStart"/>
      <w:r>
        <w:rPr>
          <w:rFonts w:ascii="Arial" w:hAnsi="Arial" w:cs="Arial"/>
          <w:sz w:val="24"/>
          <w:szCs w:val="24"/>
        </w:rPr>
        <w:t>proADM</w:t>
      </w:r>
      <w:proofErr w:type="spellEnd"/>
      <w:r>
        <w:rPr>
          <w:rFonts w:ascii="Arial" w:hAnsi="Arial" w:cs="Arial"/>
          <w:sz w:val="24"/>
          <w:szCs w:val="24"/>
        </w:rPr>
        <w:t xml:space="preserve"> and study cohort = 0.379; </w:t>
      </w:r>
      <w:r>
        <w:rPr>
          <w:rFonts w:ascii="Arial" w:hAnsi="Arial" w:cs="Arial"/>
          <w:i/>
          <w:sz w:val="24"/>
          <w:szCs w:val="24"/>
        </w:rPr>
        <w:t>P</w:t>
      </w:r>
      <w:r>
        <w:rPr>
          <w:rFonts w:ascii="Arial" w:hAnsi="Arial" w:cs="Arial"/>
          <w:sz w:val="24"/>
          <w:szCs w:val="24"/>
        </w:rPr>
        <w:t>-value for Cochran’s Q = 0.639; I</w:t>
      </w:r>
      <w:r>
        <w:rPr>
          <w:rFonts w:ascii="Arial" w:hAnsi="Arial" w:cs="Arial"/>
          <w:sz w:val="24"/>
          <w:szCs w:val="24"/>
          <w:vertAlign w:val="superscript"/>
        </w:rPr>
        <w:t>2</w:t>
      </w:r>
      <w:r>
        <w:rPr>
          <w:rFonts w:ascii="Arial" w:hAnsi="Arial" w:cs="Arial"/>
          <w:sz w:val="24"/>
          <w:szCs w:val="24"/>
        </w:rPr>
        <w:t xml:space="preserve"> = 0%. Black squares represent hazard ratios and bars represent 95% confidence intervals per 1-standard deviation increment of log MR-</w:t>
      </w:r>
      <w:proofErr w:type="spellStart"/>
      <w:r>
        <w:rPr>
          <w:rFonts w:ascii="Arial" w:hAnsi="Arial" w:cs="Arial"/>
          <w:sz w:val="24"/>
          <w:szCs w:val="24"/>
        </w:rPr>
        <w:t>proADM</w:t>
      </w:r>
      <w:proofErr w:type="spellEnd"/>
      <w:r>
        <w:rPr>
          <w:rFonts w:ascii="Arial" w:hAnsi="Arial" w:cs="Arial"/>
          <w:sz w:val="24"/>
          <w:szCs w:val="24"/>
        </w:rPr>
        <w:t xml:space="preserve">. Abbreviations: </w:t>
      </w:r>
      <w:proofErr w:type="spellStart"/>
      <w:r>
        <w:rPr>
          <w:rFonts w:ascii="Arial" w:hAnsi="Arial" w:cs="Arial"/>
          <w:sz w:val="24"/>
          <w:szCs w:val="24"/>
        </w:rPr>
        <w:t>BiomarCaRE</w:t>
      </w:r>
      <w:proofErr w:type="spellEnd"/>
      <w:r>
        <w:rPr>
          <w:rFonts w:ascii="Arial" w:hAnsi="Arial" w:cs="Arial"/>
          <w:sz w:val="24"/>
          <w:szCs w:val="24"/>
        </w:rPr>
        <w:t>, Biomarkers for Cardiovascular Risk Assessment in Europe; HR, hazard ratio; KORA, Cooperative Health Research in the Region of Augsburg Study; LCL, lower confidence limit; MR-</w:t>
      </w:r>
      <w:proofErr w:type="spellStart"/>
      <w:r>
        <w:rPr>
          <w:rFonts w:ascii="Arial" w:hAnsi="Arial" w:cs="Arial"/>
          <w:sz w:val="24"/>
          <w:szCs w:val="24"/>
        </w:rPr>
        <w:t>proADM</w:t>
      </w:r>
      <w:proofErr w:type="spellEnd"/>
      <w:r>
        <w:rPr>
          <w:rFonts w:ascii="Arial" w:hAnsi="Arial" w:cs="Arial"/>
          <w:sz w:val="24"/>
          <w:szCs w:val="24"/>
        </w:rPr>
        <w:t>, mid-regional-</w:t>
      </w:r>
      <w:proofErr w:type="spellStart"/>
      <w:r>
        <w:rPr>
          <w:rFonts w:ascii="Arial" w:hAnsi="Arial" w:cs="Arial"/>
          <w:sz w:val="24"/>
          <w:szCs w:val="24"/>
        </w:rPr>
        <w:t>proadrenomedullin</w:t>
      </w:r>
      <w:proofErr w:type="spellEnd"/>
      <w:r>
        <w:rPr>
          <w:rFonts w:ascii="Arial" w:hAnsi="Arial" w:cs="Arial"/>
          <w:sz w:val="24"/>
          <w:szCs w:val="24"/>
        </w:rPr>
        <w:t xml:space="preserve">; </w:t>
      </w:r>
      <w:proofErr w:type="spellStart"/>
      <w:r>
        <w:rPr>
          <w:rFonts w:ascii="Arial" w:hAnsi="Arial" w:cs="Arial"/>
          <w:sz w:val="24"/>
          <w:szCs w:val="24"/>
        </w:rPr>
        <w:t>Ncases</w:t>
      </w:r>
      <w:proofErr w:type="spellEnd"/>
      <w:r>
        <w:rPr>
          <w:rFonts w:ascii="Arial" w:hAnsi="Arial" w:cs="Arial"/>
          <w:sz w:val="24"/>
          <w:szCs w:val="24"/>
        </w:rPr>
        <w:t xml:space="preserve">, number of incident type 2 diabetes cases; PRIME, Prospective Epidemiological Study of Myocardial Infarction; UCL, upper confidence limit. </w:t>
      </w:r>
    </w:p>
    <w:tbl>
      <w:tblPr>
        <w:tblW w:w="13230" w:type="dxa"/>
        <w:jc w:val="center"/>
        <w:tblLook w:val="04A0" w:firstRow="1" w:lastRow="0" w:firstColumn="1" w:lastColumn="0" w:noHBand="0" w:noVBand="1"/>
      </w:tblPr>
      <w:tblGrid>
        <w:gridCol w:w="2790"/>
        <w:gridCol w:w="5400"/>
        <w:gridCol w:w="5040"/>
      </w:tblGrid>
      <w:tr w:rsidR="00593993">
        <w:trPr>
          <w:trHeight w:val="305"/>
          <w:jc w:val="center"/>
        </w:trPr>
        <w:tc>
          <w:tcPr>
            <w:tcW w:w="2790" w:type="dxa"/>
            <w:tcBorders>
              <w:top w:val="single" w:sz="4" w:space="0" w:color="auto"/>
              <w:left w:val="single" w:sz="4" w:space="0" w:color="auto"/>
              <w:bottom w:val="nil"/>
              <w:right w:val="single" w:sz="4" w:space="0" w:color="auto"/>
            </w:tcBorders>
          </w:tcPr>
          <w:p w:rsidR="00593993" w:rsidRDefault="0058049C">
            <w:pPr>
              <w:pStyle w:val="ListParagraph"/>
              <w:spacing w:line="360" w:lineRule="auto"/>
              <w:ind w:left="0"/>
              <w:rPr>
                <w:rFonts w:ascii="Arial" w:hAnsi="Arial" w:cs="Arial"/>
                <w:b/>
                <w:sz w:val="20"/>
                <w:szCs w:val="20"/>
              </w:rPr>
            </w:pPr>
            <w:r>
              <w:rPr>
                <w:rFonts w:ascii="Arial" w:hAnsi="Arial" w:cs="Arial"/>
                <w:b/>
                <w:sz w:val="20"/>
                <w:szCs w:val="20"/>
              </w:rPr>
              <w:lastRenderedPageBreak/>
              <w:t>Subgroup</w:t>
            </w:r>
          </w:p>
        </w:tc>
        <w:tc>
          <w:tcPr>
            <w:tcW w:w="5400" w:type="dxa"/>
            <w:tcBorders>
              <w:top w:val="single" w:sz="4" w:space="0" w:color="auto"/>
              <w:left w:val="single" w:sz="4" w:space="0" w:color="auto"/>
              <w:bottom w:val="single" w:sz="4" w:space="0" w:color="auto"/>
              <w:right w:val="single" w:sz="4" w:space="0" w:color="auto"/>
            </w:tcBorders>
          </w:tcPr>
          <w:p w:rsidR="00593993" w:rsidRDefault="0058049C">
            <w:pPr>
              <w:pStyle w:val="ListParagraph"/>
              <w:spacing w:line="360" w:lineRule="auto"/>
              <w:ind w:left="0"/>
              <w:jc w:val="center"/>
              <w:rPr>
                <w:rFonts w:ascii="Arial" w:hAnsi="Arial" w:cs="Arial"/>
                <w:b/>
                <w:sz w:val="20"/>
                <w:szCs w:val="20"/>
              </w:rPr>
            </w:pPr>
            <w:r>
              <w:rPr>
                <w:rFonts w:ascii="Arial" w:hAnsi="Arial" w:cs="Arial"/>
                <w:b/>
                <w:sz w:val="20"/>
                <w:szCs w:val="20"/>
              </w:rPr>
              <w:t>CT-proET-1</w:t>
            </w:r>
          </w:p>
        </w:tc>
        <w:tc>
          <w:tcPr>
            <w:tcW w:w="5040" w:type="dxa"/>
            <w:tcBorders>
              <w:top w:val="single" w:sz="4" w:space="0" w:color="auto"/>
              <w:left w:val="single" w:sz="4" w:space="0" w:color="auto"/>
              <w:bottom w:val="single" w:sz="4" w:space="0" w:color="auto"/>
              <w:right w:val="single" w:sz="4" w:space="0" w:color="auto"/>
            </w:tcBorders>
          </w:tcPr>
          <w:p w:rsidR="00593993" w:rsidRDefault="0058049C">
            <w:pPr>
              <w:pStyle w:val="ListParagraph"/>
              <w:spacing w:line="360" w:lineRule="auto"/>
              <w:ind w:left="0"/>
              <w:jc w:val="center"/>
              <w:rPr>
                <w:rFonts w:ascii="Arial" w:hAnsi="Arial" w:cs="Arial"/>
                <w:b/>
                <w:sz w:val="20"/>
                <w:szCs w:val="20"/>
              </w:rPr>
            </w:pPr>
            <w:r>
              <w:rPr>
                <w:rFonts w:ascii="Arial" w:hAnsi="Arial" w:cs="Arial"/>
                <w:b/>
                <w:sz w:val="20"/>
                <w:szCs w:val="20"/>
              </w:rPr>
              <w:t>MR-</w:t>
            </w:r>
            <w:proofErr w:type="spellStart"/>
            <w:r>
              <w:rPr>
                <w:rFonts w:ascii="Arial" w:hAnsi="Arial" w:cs="Arial"/>
                <w:b/>
                <w:sz w:val="20"/>
                <w:szCs w:val="20"/>
              </w:rPr>
              <w:t>proADM</w:t>
            </w:r>
            <w:proofErr w:type="spellEnd"/>
          </w:p>
        </w:tc>
      </w:tr>
      <w:tr w:rsidR="00593993">
        <w:trPr>
          <w:trHeight w:val="368"/>
          <w:jc w:val="center"/>
        </w:trPr>
        <w:tc>
          <w:tcPr>
            <w:tcW w:w="2790" w:type="dxa"/>
            <w:tcBorders>
              <w:top w:val="single" w:sz="4" w:space="0" w:color="auto"/>
              <w:left w:val="single" w:sz="4" w:space="0" w:color="auto"/>
              <w:bottom w:val="nil"/>
              <w:right w:val="single" w:sz="4" w:space="0" w:color="auto"/>
            </w:tcBorders>
          </w:tcPr>
          <w:p w:rsidR="00593993" w:rsidRDefault="0058049C">
            <w:pPr>
              <w:tabs>
                <w:tab w:val="left" w:pos="258"/>
              </w:tabs>
              <w:spacing w:line="360" w:lineRule="auto"/>
              <w:rPr>
                <w:rFonts w:ascii="Arial" w:hAnsi="Arial" w:cs="Arial"/>
                <w:sz w:val="20"/>
                <w:szCs w:val="20"/>
              </w:rPr>
            </w:pPr>
            <w:r>
              <w:rPr>
                <w:rFonts w:ascii="Arial" w:hAnsi="Arial" w:cs="Arial"/>
                <w:b/>
                <w:sz w:val="20"/>
                <w:szCs w:val="20"/>
              </w:rPr>
              <w:t>BMI (kg/m</w:t>
            </w:r>
            <w:r>
              <w:rPr>
                <w:rFonts w:ascii="Arial" w:hAnsi="Arial" w:cs="Arial"/>
                <w:b/>
                <w:sz w:val="20"/>
                <w:szCs w:val="20"/>
                <w:vertAlign w:val="superscript"/>
              </w:rPr>
              <w:t>2</w:t>
            </w:r>
            <w:r>
              <w:rPr>
                <w:rFonts w:ascii="Arial" w:hAnsi="Arial" w:cs="Arial"/>
                <w:b/>
                <w:sz w:val="20"/>
                <w:szCs w:val="20"/>
              </w:rPr>
              <w:t>)</w:t>
            </w:r>
          </w:p>
        </w:tc>
        <w:tc>
          <w:tcPr>
            <w:tcW w:w="5400" w:type="dxa"/>
            <w:tcBorders>
              <w:top w:val="single" w:sz="4" w:space="0" w:color="auto"/>
              <w:left w:val="single" w:sz="4" w:space="0" w:color="auto"/>
              <w:bottom w:val="nil"/>
              <w:right w:val="single" w:sz="4" w:space="0" w:color="auto"/>
            </w:tcBorders>
          </w:tcPr>
          <w:p w:rsidR="00593993" w:rsidRDefault="00593993">
            <w:pPr>
              <w:pStyle w:val="ListParagraph"/>
              <w:spacing w:line="360" w:lineRule="auto"/>
              <w:ind w:left="0"/>
              <w:jc w:val="center"/>
              <w:rPr>
                <w:rFonts w:ascii="Arial" w:hAnsi="Arial" w:cs="Arial"/>
                <w:sz w:val="20"/>
                <w:szCs w:val="20"/>
              </w:rPr>
            </w:pPr>
          </w:p>
        </w:tc>
        <w:tc>
          <w:tcPr>
            <w:tcW w:w="5040" w:type="dxa"/>
            <w:tcBorders>
              <w:top w:val="single" w:sz="4" w:space="0" w:color="auto"/>
              <w:left w:val="single" w:sz="4" w:space="0" w:color="auto"/>
              <w:bottom w:val="nil"/>
              <w:right w:val="single" w:sz="4" w:space="0" w:color="auto"/>
            </w:tcBorders>
          </w:tcPr>
          <w:p w:rsidR="00593993" w:rsidRDefault="00593993">
            <w:pPr>
              <w:pStyle w:val="ListParagraph"/>
              <w:spacing w:line="360" w:lineRule="auto"/>
              <w:ind w:left="0"/>
              <w:jc w:val="center"/>
              <w:rPr>
                <w:rFonts w:ascii="Arial" w:hAnsi="Arial" w:cs="Arial"/>
                <w:sz w:val="20"/>
                <w:szCs w:val="20"/>
              </w:rPr>
            </w:pPr>
          </w:p>
        </w:tc>
      </w:tr>
      <w:tr w:rsidR="00593993">
        <w:trPr>
          <w:trHeight w:val="736"/>
          <w:jc w:val="center"/>
        </w:trPr>
        <w:tc>
          <w:tcPr>
            <w:tcW w:w="2790" w:type="dxa"/>
            <w:tcBorders>
              <w:top w:val="nil"/>
              <w:left w:val="single" w:sz="4" w:space="0" w:color="auto"/>
              <w:right w:val="single" w:sz="4" w:space="0" w:color="auto"/>
            </w:tcBorders>
          </w:tcPr>
          <w:p w:rsidR="00593993" w:rsidRDefault="0058049C">
            <w:pPr>
              <w:spacing w:line="360" w:lineRule="auto"/>
              <w:ind w:left="67"/>
              <w:rPr>
                <w:rFonts w:ascii="Arial" w:hAnsi="Arial" w:cs="Arial"/>
                <w:sz w:val="20"/>
                <w:szCs w:val="20"/>
              </w:rPr>
            </w:pPr>
            <w:r>
              <w:rPr>
                <w:rFonts w:ascii="Arial" w:hAnsi="Arial" w:cs="Arial"/>
                <w:sz w:val="20"/>
                <w:szCs w:val="20"/>
              </w:rPr>
              <w:t xml:space="preserve">Obese (≥ 30) vs </w:t>
            </w:r>
          </w:p>
          <w:p w:rsidR="00593993" w:rsidRDefault="0058049C">
            <w:pPr>
              <w:spacing w:line="360" w:lineRule="auto"/>
              <w:ind w:left="67"/>
              <w:rPr>
                <w:rFonts w:ascii="Arial" w:hAnsi="Arial" w:cs="Arial"/>
                <w:sz w:val="20"/>
                <w:szCs w:val="20"/>
              </w:rPr>
            </w:pPr>
            <w:r>
              <w:rPr>
                <w:rFonts w:ascii="Arial" w:hAnsi="Arial" w:cs="Arial"/>
                <w:sz w:val="20"/>
                <w:szCs w:val="20"/>
              </w:rPr>
              <w:t xml:space="preserve">Non-obese (&lt; 30) </w:t>
            </w:r>
          </w:p>
        </w:tc>
        <w:tc>
          <w:tcPr>
            <w:tcW w:w="5400" w:type="dxa"/>
            <w:tcBorders>
              <w:top w:val="nil"/>
              <w:left w:val="single" w:sz="4" w:space="0" w:color="auto"/>
              <w:right w:val="single" w:sz="4" w:space="0" w:color="auto"/>
            </w:tcBorders>
          </w:tcPr>
          <w:p w:rsidR="00593993" w:rsidRDefault="0058049C">
            <w:pPr>
              <w:pStyle w:val="ListParagraph"/>
              <w:spacing w:line="360" w:lineRule="auto"/>
              <w:ind w:left="0"/>
              <w:jc w:val="center"/>
              <w:rPr>
                <w:rFonts w:ascii="Arial" w:hAnsi="Arial" w:cs="Arial"/>
                <w:sz w:val="20"/>
                <w:szCs w:val="20"/>
              </w:rPr>
            </w:pPr>
            <w:r>
              <w:rPr>
                <w:rFonts w:ascii="Arial" w:hAnsi="Arial" w:cs="Arial"/>
                <w:noProof/>
                <w:sz w:val="20"/>
                <w:szCs w:val="20"/>
                <w:lang w:val="en-US"/>
              </w:rPr>
              <w:drawing>
                <wp:inline distT="0" distB="0" distL="0" distR="0">
                  <wp:extent cx="2719726" cy="1828800"/>
                  <wp:effectExtent l="0" t="0" r="4445" b="0"/>
                  <wp:docPr id="31" name="Picture 31" descr="C:\Users\chaterina.sujana\Documents\Nextcloud\04_Project_Biomarcare\04_Results\Project2\Plots\Distribution\ET1_Obese_vs_NonObe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chaterina.sujana\Documents\Nextcloud\04_Project_Biomarcare\04_Results\Project2\Plots\Distribution\ET1_Obese_vs_NonObese.png"/>
                          <pic:cNvPicPr>
                            <a:picLocks noChangeAspect="1" noChangeArrowheads="1"/>
                          </pic:cNvPicPr>
                        </pic:nvPicPr>
                        <pic:blipFill rotWithShape="1">
                          <a:blip r:embed="rId16">
                            <a:extLst>
                              <a:ext uri="{28A0092B-C50C-407E-A947-70E740481C1C}">
                                <a14:useLocalDpi xmlns:a14="http://schemas.microsoft.com/office/drawing/2010/main" val="0"/>
                              </a:ext>
                            </a:extLst>
                          </a:blip>
                          <a:srcRect t="15557"/>
                          <a:stretch/>
                        </pic:blipFill>
                        <pic:spPr bwMode="auto">
                          <a:xfrm>
                            <a:off x="0" y="0"/>
                            <a:ext cx="2719726" cy="18288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040" w:type="dxa"/>
            <w:tcBorders>
              <w:top w:val="nil"/>
              <w:left w:val="single" w:sz="4" w:space="0" w:color="auto"/>
              <w:right w:val="single" w:sz="4" w:space="0" w:color="auto"/>
            </w:tcBorders>
          </w:tcPr>
          <w:p w:rsidR="00593993" w:rsidRDefault="0058049C">
            <w:pPr>
              <w:pStyle w:val="ListParagraph"/>
              <w:spacing w:line="360" w:lineRule="auto"/>
              <w:ind w:left="0"/>
              <w:jc w:val="center"/>
              <w:rPr>
                <w:rFonts w:ascii="Arial" w:hAnsi="Arial" w:cs="Arial"/>
                <w:sz w:val="20"/>
                <w:szCs w:val="20"/>
              </w:rPr>
            </w:pPr>
            <w:r>
              <w:rPr>
                <w:rFonts w:ascii="Arial" w:hAnsi="Arial" w:cs="Arial"/>
                <w:noProof/>
                <w:sz w:val="20"/>
                <w:szCs w:val="20"/>
                <w:lang w:val="en-US"/>
              </w:rPr>
              <w:drawing>
                <wp:inline distT="0" distB="0" distL="0" distR="0">
                  <wp:extent cx="2681524" cy="1828800"/>
                  <wp:effectExtent l="0" t="0" r="5080" b="0"/>
                  <wp:docPr id="35" name="Picture 35" descr="C:\Users\chaterina.sujana\Documents\Nextcloud\04_Project_Biomarcare\04_Results\Project2\Plots\Distribution\ADM_Obese_vs_NonObe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chaterina.sujana\Documents\Nextcloud\04_Project_Biomarcare\04_Results\Project2\Plots\Distribution\ADM_Obese_vs_NonObese.png"/>
                          <pic:cNvPicPr>
                            <a:picLocks noChangeAspect="1" noChangeArrowheads="1"/>
                          </pic:cNvPicPr>
                        </pic:nvPicPr>
                        <pic:blipFill rotWithShape="1">
                          <a:blip r:embed="rId17">
                            <a:extLst>
                              <a:ext uri="{28A0092B-C50C-407E-A947-70E740481C1C}">
                                <a14:useLocalDpi xmlns:a14="http://schemas.microsoft.com/office/drawing/2010/main" val="0"/>
                              </a:ext>
                            </a:extLst>
                          </a:blip>
                          <a:srcRect t="16375"/>
                          <a:stretch/>
                        </pic:blipFill>
                        <pic:spPr bwMode="auto">
                          <a:xfrm>
                            <a:off x="0" y="0"/>
                            <a:ext cx="2681524" cy="18288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593993">
        <w:trPr>
          <w:trHeight w:val="368"/>
          <w:jc w:val="center"/>
        </w:trPr>
        <w:tc>
          <w:tcPr>
            <w:tcW w:w="2790" w:type="dxa"/>
            <w:tcBorders>
              <w:top w:val="single" w:sz="4" w:space="0" w:color="auto"/>
              <w:left w:val="single" w:sz="4" w:space="0" w:color="auto"/>
              <w:right w:val="single" w:sz="4" w:space="0" w:color="auto"/>
            </w:tcBorders>
          </w:tcPr>
          <w:p w:rsidR="00593993" w:rsidRDefault="0058049C">
            <w:pPr>
              <w:spacing w:line="360" w:lineRule="auto"/>
              <w:rPr>
                <w:rFonts w:ascii="Arial" w:hAnsi="Arial" w:cs="Arial"/>
                <w:b/>
                <w:sz w:val="20"/>
                <w:szCs w:val="20"/>
              </w:rPr>
            </w:pPr>
            <w:r>
              <w:rPr>
                <w:rFonts w:ascii="Arial" w:hAnsi="Arial" w:cs="Arial"/>
                <w:b/>
                <w:sz w:val="20"/>
                <w:szCs w:val="20"/>
              </w:rPr>
              <w:t>Waist circumference (cm)</w:t>
            </w:r>
          </w:p>
        </w:tc>
        <w:tc>
          <w:tcPr>
            <w:tcW w:w="5400" w:type="dxa"/>
            <w:tcBorders>
              <w:top w:val="single" w:sz="4" w:space="0" w:color="auto"/>
              <w:left w:val="single" w:sz="4" w:space="0" w:color="auto"/>
              <w:right w:val="single" w:sz="4" w:space="0" w:color="auto"/>
            </w:tcBorders>
          </w:tcPr>
          <w:p w:rsidR="00593993" w:rsidRDefault="00593993">
            <w:pPr>
              <w:pStyle w:val="ListParagraph"/>
              <w:spacing w:line="360" w:lineRule="auto"/>
              <w:ind w:left="0"/>
              <w:jc w:val="center"/>
              <w:rPr>
                <w:rFonts w:ascii="Arial" w:hAnsi="Arial" w:cs="Arial"/>
                <w:sz w:val="20"/>
                <w:szCs w:val="20"/>
              </w:rPr>
            </w:pPr>
          </w:p>
        </w:tc>
        <w:tc>
          <w:tcPr>
            <w:tcW w:w="5040" w:type="dxa"/>
            <w:tcBorders>
              <w:top w:val="single" w:sz="4" w:space="0" w:color="auto"/>
              <w:left w:val="single" w:sz="4" w:space="0" w:color="auto"/>
              <w:right w:val="single" w:sz="4" w:space="0" w:color="auto"/>
            </w:tcBorders>
          </w:tcPr>
          <w:p w:rsidR="00593993" w:rsidRDefault="00593993">
            <w:pPr>
              <w:pStyle w:val="ListParagraph"/>
              <w:spacing w:line="360" w:lineRule="auto"/>
              <w:ind w:left="0"/>
              <w:jc w:val="center"/>
              <w:rPr>
                <w:rFonts w:ascii="Arial" w:hAnsi="Arial" w:cs="Arial"/>
                <w:sz w:val="20"/>
                <w:szCs w:val="20"/>
              </w:rPr>
            </w:pPr>
          </w:p>
        </w:tc>
      </w:tr>
      <w:tr w:rsidR="00593993">
        <w:trPr>
          <w:trHeight w:val="1407"/>
          <w:jc w:val="center"/>
        </w:trPr>
        <w:tc>
          <w:tcPr>
            <w:tcW w:w="2790" w:type="dxa"/>
            <w:tcBorders>
              <w:top w:val="nil"/>
              <w:left w:val="single" w:sz="4" w:space="0" w:color="auto"/>
              <w:right w:val="single" w:sz="4" w:space="0" w:color="auto"/>
            </w:tcBorders>
          </w:tcPr>
          <w:p w:rsidR="00593993" w:rsidRDefault="0058049C">
            <w:pPr>
              <w:spacing w:line="360" w:lineRule="auto"/>
              <w:ind w:left="85"/>
              <w:rPr>
                <w:rFonts w:ascii="Arial" w:hAnsi="Arial" w:cs="Arial"/>
                <w:sz w:val="20"/>
                <w:szCs w:val="20"/>
              </w:rPr>
            </w:pPr>
            <w:r>
              <w:rPr>
                <w:rFonts w:ascii="Arial" w:hAnsi="Arial" w:cs="Arial"/>
                <w:sz w:val="20"/>
                <w:szCs w:val="20"/>
              </w:rPr>
              <w:t>Obese (Men: ≥ 102, Women: ≥ 88) vs</w:t>
            </w:r>
          </w:p>
          <w:p w:rsidR="00593993" w:rsidRDefault="0058049C">
            <w:pPr>
              <w:spacing w:line="360" w:lineRule="auto"/>
              <w:ind w:left="87"/>
              <w:rPr>
                <w:rFonts w:ascii="Arial" w:hAnsi="Arial" w:cs="Arial"/>
                <w:sz w:val="20"/>
                <w:szCs w:val="20"/>
              </w:rPr>
            </w:pPr>
            <w:r>
              <w:rPr>
                <w:rFonts w:ascii="Arial" w:hAnsi="Arial" w:cs="Arial"/>
                <w:sz w:val="20"/>
                <w:szCs w:val="20"/>
              </w:rPr>
              <w:t>Non-obese (Men: &lt; 102, Women: &lt; 88)</w:t>
            </w:r>
          </w:p>
        </w:tc>
        <w:tc>
          <w:tcPr>
            <w:tcW w:w="5400" w:type="dxa"/>
            <w:tcBorders>
              <w:top w:val="nil"/>
              <w:left w:val="single" w:sz="4" w:space="0" w:color="auto"/>
              <w:right w:val="single" w:sz="4" w:space="0" w:color="auto"/>
            </w:tcBorders>
          </w:tcPr>
          <w:p w:rsidR="00593993" w:rsidRDefault="0058049C">
            <w:pPr>
              <w:pStyle w:val="ListParagraph"/>
              <w:spacing w:line="360" w:lineRule="auto"/>
              <w:ind w:left="0"/>
              <w:jc w:val="center"/>
              <w:rPr>
                <w:rFonts w:ascii="Arial" w:hAnsi="Arial" w:cs="Arial"/>
                <w:sz w:val="20"/>
                <w:szCs w:val="20"/>
              </w:rPr>
            </w:pPr>
            <w:r>
              <w:rPr>
                <w:rFonts w:ascii="Arial" w:hAnsi="Arial" w:cs="Arial"/>
                <w:noProof/>
                <w:sz w:val="20"/>
                <w:szCs w:val="20"/>
                <w:lang w:val="en-US"/>
              </w:rPr>
              <w:drawing>
                <wp:inline distT="0" distB="0" distL="0" distR="0">
                  <wp:extent cx="2652308" cy="1828800"/>
                  <wp:effectExtent l="0" t="0" r="0" b="0"/>
                  <wp:docPr id="32" name="Picture 32" descr="C:\Users\chaterina.sujana\Documents\Nextcloud\04_Project_Biomarcare\04_Results\Project2\Plots\Distribution\ET1_AbdObese_vs_NonAbdObe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chaterina.sujana\Documents\Nextcloud\04_Project_Biomarcare\04_Results\Project2\Plots\Distribution\ET1_AbdObese_vs_NonAbdObese.png"/>
                          <pic:cNvPicPr>
                            <a:picLocks noChangeAspect="1" noChangeArrowheads="1"/>
                          </pic:cNvPicPr>
                        </pic:nvPicPr>
                        <pic:blipFill rotWithShape="1">
                          <a:blip r:embed="rId18">
                            <a:extLst>
                              <a:ext uri="{28A0092B-C50C-407E-A947-70E740481C1C}">
                                <a14:useLocalDpi xmlns:a14="http://schemas.microsoft.com/office/drawing/2010/main" val="0"/>
                              </a:ext>
                            </a:extLst>
                          </a:blip>
                          <a:srcRect t="15455"/>
                          <a:stretch/>
                        </pic:blipFill>
                        <pic:spPr bwMode="auto">
                          <a:xfrm>
                            <a:off x="0" y="0"/>
                            <a:ext cx="2652308" cy="18288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040" w:type="dxa"/>
            <w:tcBorders>
              <w:top w:val="nil"/>
              <w:left w:val="single" w:sz="4" w:space="0" w:color="auto"/>
              <w:right w:val="single" w:sz="4" w:space="0" w:color="auto"/>
            </w:tcBorders>
          </w:tcPr>
          <w:p w:rsidR="00593993" w:rsidRDefault="0058049C">
            <w:pPr>
              <w:pStyle w:val="ListParagraph"/>
              <w:spacing w:line="360" w:lineRule="auto"/>
              <w:ind w:left="0"/>
              <w:jc w:val="center"/>
              <w:rPr>
                <w:rFonts w:ascii="Arial" w:hAnsi="Arial" w:cs="Arial"/>
                <w:sz w:val="20"/>
                <w:szCs w:val="20"/>
              </w:rPr>
            </w:pPr>
            <w:r>
              <w:rPr>
                <w:rFonts w:ascii="Arial" w:hAnsi="Arial" w:cs="Arial"/>
                <w:noProof/>
                <w:sz w:val="20"/>
                <w:szCs w:val="20"/>
                <w:lang w:val="en-US"/>
              </w:rPr>
              <w:drawing>
                <wp:inline distT="0" distB="0" distL="0" distR="0">
                  <wp:extent cx="2681524" cy="1828800"/>
                  <wp:effectExtent l="0" t="0" r="5080" b="0"/>
                  <wp:docPr id="36" name="Picture 36" descr="C:\Users\chaterina.sujana\Documents\Nextcloud\04_Project_Biomarcare\04_Results\Project2\Plots\Distribution\ADM_AbdObese_vs_NonAbdObe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chaterina.sujana\Documents\Nextcloud\04_Project_Biomarcare\04_Results\Project2\Plots\Distribution\ADM_AbdObese_vs_NonAbdObese.png"/>
                          <pic:cNvPicPr>
                            <a:picLocks noChangeAspect="1" noChangeArrowheads="1"/>
                          </pic:cNvPicPr>
                        </pic:nvPicPr>
                        <pic:blipFill rotWithShape="1">
                          <a:blip r:embed="rId19">
                            <a:extLst>
                              <a:ext uri="{28A0092B-C50C-407E-A947-70E740481C1C}">
                                <a14:useLocalDpi xmlns:a14="http://schemas.microsoft.com/office/drawing/2010/main" val="0"/>
                              </a:ext>
                            </a:extLst>
                          </a:blip>
                          <a:srcRect t="16376"/>
                          <a:stretch/>
                        </pic:blipFill>
                        <pic:spPr bwMode="auto">
                          <a:xfrm>
                            <a:off x="0" y="0"/>
                            <a:ext cx="2681524" cy="18288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593993">
        <w:trPr>
          <w:trHeight w:val="418"/>
          <w:jc w:val="center"/>
        </w:trPr>
        <w:tc>
          <w:tcPr>
            <w:tcW w:w="2790" w:type="dxa"/>
            <w:tcBorders>
              <w:top w:val="single" w:sz="4" w:space="0" w:color="auto"/>
              <w:left w:val="single" w:sz="4" w:space="0" w:color="auto"/>
              <w:bottom w:val="nil"/>
              <w:right w:val="single" w:sz="4" w:space="0" w:color="auto"/>
            </w:tcBorders>
          </w:tcPr>
          <w:p w:rsidR="00593993" w:rsidRDefault="0058049C">
            <w:pPr>
              <w:spacing w:line="360" w:lineRule="auto"/>
              <w:rPr>
                <w:rFonts w:ascii="Arial" w:hAnsi="Arial" w:cs="Arial"/>
                <w:b/>
                <w:sz w:val="20"/>
                <w:szCs w:val="20"/>
              </w:rPr>
            </w:pPr>
            <w:r>
              <w:rPr>
                <w:rFonts w:ascii="Arial" w:hAnsi="Arial" w:cs="Arial"/>
                <w:b/>
                <w:sz w:val="20"/>
                <w:szCs w:val="20"/>
              </w:rPr>
              <w:t>Sex</w:t>
            </w:r>
          </w:p>
        </w:tc>
        <w:tc>
          <w:tcPr>
            <w:tcW w:w="5400" w:type="dxa"/>
            <w:tcBorders>
              <w:top w:val="single" w:sz="4" w:space="0" w:color="auto"/>
              <w:left w:val="single" w:sz="4" w:space="0" w:color="auto"/>
              <w:bottom w:val="nil"/>
              <w:right w:val="single" w:sz="4" w:space="0" w:color="auto"/>
            </w:tcBorders>
          </w:tcPr>
          <w:p w:rsidR="00593993" w:rsidRDefault="00593993">
            <w:pPr>
              <w:pStyle w:val="ListParagraph"/>
              <w:spacing w:line="360" w:lineRule="auto"/>
              <w:ind w:left="0"/>
              <w:jc w:val="center"/>
              <w:rPr>
                <w:rFonts w:ascii="Arial" w:hAnsi="Arial" w:cs="Arial"/>
                <w:sz w:val="20"/>
                <w:szCs w:val="20"/>
              </w:rPr>
            </w:pPr>
          </w:p>
        </w:tc>
        <w:tc>
          <w:tcPr>
            <w:tcW w:w="5040" w:type="dxa"/>
            <w:tcBorders>
              <w:top w:val="single" w:sz="4" w:space="0" w:color="auto"/>
              <w:left w:val="single" w:sz="4" w:space="0" w:color="auto"/>
              <w:bottom w:val="nil"/>
              <w:right w:val="single" w:sz="4" w:space="0" w:color="auto"/>
            </w:tcBorders>
          </w:tcPr>
          <w:p w:rsidR="00593993" w:rsidRDefault="00593993">
            <w:pPr>
              <w:pStyle w:val="ListParagraph"/>
              <w:spacing w:line="360" w:lineRule="auto"/>
              <w:ind w:left="0"/>
              <w:jc w:val="center"/>
              <w:rPr>
                <w:rFonts w:ascii="Arial" w:hAnsi="Arial" w:cs="Arial"/>
                <w:sz w:val="20"/>
                <w:szCs w:val="20"/>
              </w:rPr>
            </w:pPr>
          </w:p>
        </w:tc>
      </w:tr>
      <w:tr w:rsidR="00593993">
        <w:trPr>
          <w:trHeight w:val="836"/>
          <w:jc w:val="center"/>
        </w:trPr>
        <w:tc>
          <w:tcPr>
            <w:tcW w:w="2790" w:type="dxa"/>
            <w:tcBorders>
              <w:top w:val="nil"/>
              <w:left w:val="single" w:sz="4" w:space="0" w:color="auto"/>
              <w:right w:val="single" w:sz="4" w:space="0" w:color="auto"/>
            </w:tcBorders>
          </w:tcPr>
          <w:p w:rsidR="00593993" w:rsidRDefault="0058049C">
            <w:pPr>
              <w:spacing w:line="360" w:lineRule="auto"/>
              <w:ind w:left="75"/>
              <w:rPr>
                <w:rFonts w:ascii="Arial" w:hAnsi="Arial" w:cs="Arial"/>
                <w:sz w:val="20"/>
                <w:szCs w:val="20"/>
              </w:rPr>
            </w:pPr>
            <w:r>
              <w:rPr>
                <w:rFonts w:ascii="Arial" w:hAnsi="Arial" w:cs="Arial"/>
                <w:sz w:val="20"/>
                <w:szCs w:val="20"/>
              </w:rPr>
              <w:lastRenderedPageBreak/>
              <w:t>Men vs Women</w:t>
            </w:r>
          </w:p>
        </w:tc>
        <w:tc>
          <w:tcPr>
            <w:tcW w:w="5400" w:type="dxa"/>
            <w:tcBorders>
              <w:top w:val="nil"/>
              <w:left w:val="single" w:sz="4" w:space="0" w:color="auto"/>
              <w:right w:val="single" w:sz="4" w:space="0" w:color="auto"/>
            </w:tcBorders>
          </w:tcPr>
          <w:p w:rsidR="00593993" w:rsidRDefault="0058049C">
            <w:pPr>
              <w:pStyle w:val="ListParagraph"/>
              <w:spacing w:line="360" w:lineRule="auto"/>
              <w:ind w:left="0"/>
              <w:jc w:val="center"/>
              <w:rPr>
                <w:rFonts w:ascii="Arial" w:hAnsi="Arial" w:cs="Arial"/>
                <w:sz w:val="20"/>
                <w:szCs w:val="20"/>
              </w:rPr>
            </w:pPr>
            <w:r>
              <w:rPr>
                <w:rFonts w:ascii="Arial" w:hAnsi="Arial" w:cs="Arial"/>
                <w:noProof/>
                <w:sz w:val="20"/>
                <w:szCs w:val="20"/>
                <w:lang w:val="en-US"/>
              </w:rPr>
              <w:drawing>
                <wp:inline distT="0" distB="0" distL="0" distR="0">
                  <wp:extent cx="2652307" cy="1828800"/>
                  <wp:effectExtent l="0" t="0" r="0" b="0"/>
                  <wp:docPr id="33" name="Picture 33" descr="C:\Users\chaterina.sujana\Documents\Nextcloud\04_Project_Biomarcare\04_Results\Project2\Plots\Distribution\ET1_Men_vs_Wom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chaterina.sujana\Documents\Nextcloud\04_Project_Biomarcare\04_Results\Project2\Plots\Distribution\ET1_Men_vs_Women.png"/>
                          <pic:cNvPicPr>
                            <a:picLocks noChangeAspect="1" noChangeArrowheads="1"/>
                          </pic:cNvPicPr>
                        </pic:nvPicPr>
                        <pic:blipFill rotWithShape="1">
                          <a:blip r:embed="rId20">
                            <a:extLst>
                              <a:ext uri="{28A0092B-C50C-407E-A947-70E740481C1C}">
                                <a14:useLocalDpi xmlns:a14="http://schemas.microsoft.com/office/drawing/2010/main" val="0"/>
                              </a:ext>
                            </a:extLst>
                          </a:blip>
                          <a:srcRect t="15455"/>
                          <a:stretch/>
                        </pic:blipFill>
                        <pic:spPr bwMode="auto">
                          <a:xfrm>
                            <a:off x="0" y="0"/>
                            <a:ext cx="2652307" cy="18288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040" w:type="dxa"/>
            <w:tcBorders>
              <w:top w:val="nil"/>
              <w:left w:val="single" w:sz="4" w:space="0" w:color="auto"/>
              <w:right w:val="single" w:sz="4" w:space="0" w:color="auto"/>
            </w:tcBorders>
          </w:tcPr>
          <w:p w:rsidR="00593993" w:rsidRDefault="0058049C">
            <w:pPr>
              <w:pStyle w:val="ListParagraph"/>
              <w:spacing w:line="360" w:lineRule="auto"/>
              <w:ind w:left="0"/>
              <w:jc w:val="center"/>
              <w:rPr>
                <w:rFonts w:ascii="Arial" w:hAnsi="Arial" w:cs="Arial"/>
                <w:sz w:val="20"/>
                <w:szCs w:val="20"/>
              </w:rPr>
            </w:pPr>
            <w:r>
              <w:rPr>
                <w:rFonts w:ascii="Arial" w:hAnsi="Arial" w:cs="Arial"/>
                <w:noProof/>
                <w:sz w:val="20"/>
                <w:szCs w:val="20"/>
                <w:lang w:val="en-US"/>
              </w:rPr>
              <w:drawing>
                <wp:inline distT="0" distB="0" distL="0" distR="0">
                  <wp:extent cx="2678246" cy="1828800"/>
                  <wp:effectExtent l="0" t="0" r="8255" b="0"/>
                  <wp:docPr id="37" name="Picture 37" descr="C:\Users\chaterina.sujana\Documents\Nextcloud\04_Project_Biomarcare\04_Results\Project2\Plots\Distribution\ADM_Men_vs_Wom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chaterina.sujana\Documents\Nextcloud\04_Project_Biomarcare\04_Results\Project2\Plots\Distribution\ADM_Men_vs_Women.png"/>
                          <pic:cNvPicPr>
                            <a:picLocks noChangeAspect="1" noChangeArrowheads="1"/>
                          </pic:cNvPicPr>
                        </pic:nvPicPr>
                        <pic:blipFill rotWithShape="1">
                          <a:blip r:embed="rId21">
                            <a:extLst>
                              <a:ext uri="{28A0092B-C50C-407E-A947-70E740481C1C}">
                                <a14:useLocalDpi xmlns:a14="http://schemas.microsoft.com/office/drawing/2010/main" val="0"/>
                              </a:ext>
                            </a:extLst>
                          </a:blip>
                          <a:srcRect t="16273"/>
                          <a:stretch/>
                        </pic:blipFill>
                        <pic:spPr bwMode="auto">
                          <a:xfrm>
                            <a:off x="0" y="0"/>
                            <a:ext cx="2678246" cy="18288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593993">
        <w:trPr>
          <w:trHeight w:val="418"/>
          <w:jc w:val="center"/>
        </w:trPr>
        <w:tc>
          <w:tcPr>
            <w:tcW w:w="2790" w:type="dxa"/>
            <w:tcBorders>
              <w:top w:val="single" w:sz="4" w:space="0" w:color="auto"/>
              <w:left w:val="single" w:sz="4" w:space="0" w:color="auto"/>
              <w:right w:val="single" w:sz="4" w:space="0" w:color="auto"/>
            </w:tcBorders>
          </w:tcPr>
          <w:p w:rsidR="00593993" w:rsidRDefault="0058049C">
            <w:pPr>
              <w:spacing w:line="360" w:lineRule="auto"/>
              <w:rPr>
                <w:rFonts w:ascii="Arial" w:hAnsi="Arial" w:cs="Arial"/>
                <w:b/>
                <w:sz w:val="20"/>
                <w:szCs w:val="20"/>
              </w:rPr>
            </w:pPr>
            <w:r>
              <w:rPr>
                <w:rFonts w:ascii="Arial" w:hAnsi="Arial" w:cs="Arial"/>
                <w:b/>
                <w:sz w:val="20"/>
                <w:szCs w:val="20"/>
              </w:rPr>
              <w:t xml:space="preserve">Actual </w:t>
            </w:r>
            <w:proofErr w:type="spellStart"/>
            <w:r>
              <w:rPr>
                <w:rFonts w:ascii="Arial" w:hAnsi="Arial" w:cs="Arial"/>
                <w:b/>
                <w:sz w:val="20"/>
                <w:szCs w:val="20"/>
              </w:rPr>
              <w:t>hypertension</w:t>
            </w:r>
            <w:r>
              <w:rPr>
                <w:rFonts w:ascii="Arial" w:hAnsi="Arial" w:cs="Arial"/>
                <w:b/>
                <w:sz w:val="20"/>
                <w:szCs w:val="20"/>
                <w:vertAlign w:val="superscript"/>
              </w:rPr>
              <w:t>a</w:t>
            </w:r>
            <w:proofErr w:type="spellEnd"/>
            <w:r>
              <w:rPr>
                <w:rFonts w:ascii="Arial" w:hAnsi="Arial" w:cs="Arial"/>
                <w:b/>
                <w:sz w:val="20"/>
                <w:szCs w:val="20"/>
              </w:rPr>
              <w:t xml:space="preserve"> </w:t>
            </w:r>
          </w:p>
        </w:tc>
        <w:tc>
          <w:tcPr>
            <w:tcW w:w="5400" w:type="dxa"/>
            <w:tcBorders>
              <w:top w:val="single" w:sz="4" w:space="0" w:color="auto"/>
              <w:left w:val="single" w:sz="4" w:space="0" w:color="auto"/>
              <w:right w:val="single" w:sz="4" w:space="0" w:color="auto"/>
            </w:tcBorders>
          </w:tcPr>
          <w:p w:rsidR="00593993" w:rsidRDefault="00593993">
            <w:pPr>
              <w:pStyle w:val="ListParagraph"/>
              <w:spacing w:line="360" w:lineRule="auto"/>
              <w:ind w:left="0"/>
              <w:jc w:val="center"/>
              <w:rPr>
                <w:rFonts w:ascii="Arial" w:hAnsi="Arial" w:cs="Arial"/>
                <w:sz w:val="20"/>
                <w:szCs w:val="20"/>
              </w:rPr>
            </w:pPr>
          </w:p>
        </w:tc>
        <w:tc>
          <w:tcPr>
            <w:tcW w:w="5040" w:type="dxa"/>
            <w:tcBorders>
              <w:top w:val="single" w:sz="4" w:space="0" w:color="auto"/>
              <w:left w:val="single" w:sz="4" w:space="0" w:color="auto"/>
              <w:right w:val="single" w:sz="4" w:space="0" w:color="auto"/>
            </w:tcBorders>
          </w:tcPr>
          <w:p w:rsidR="00593993" w:rsidRDefault="00593993">
            <w:pPr>
              <w:pStyle w:val="ListParagraph"/>
              <w:spacing w:line="360" w:lineRule="auto"/>
              <w:ind w:left="0"/>
              <w:jc w:val="center"/>
              <w:rPr>
                <w:rFonts w:ascii="Arial" w:hAnsi="Arial" w:cs="Arial"/>
                <w:sz w:val="20"/>
                <w:szCs w:val="20"/>
              </w:rPr>
            </w:pPr>
          </w:p>
        </w:tc>
      </w:tr>
      <w:tr w:rsidR="00593993">
        <w:trPr>
          <w:trHeight w:val="868"/>
          <w:jc w:val="center"/>
        </w:trPr>
        <w:tc>
          <w:tcPr>
            <w:tcW w:w="2790" w:type="dxa"/>
            <w:tcBorders>
              <w:left w:val="single" w:sz="4" w:space="0" w:color="auto"/>
              <w:bottom w:val="single" w:sz="4" w:space="0" w:color="auto"/>
              <w:right w:val="single" w:sz="4" w:space="0" w:color="auto"/>
            </w:tcBorders>
          </w:tcPr>
          <w:p w:rsidR="00593993" w:rsidRDefault="0058049C">
            <w:pPr>
              <w:spacing w:line="360" w:lineRule="auto"/>
              <w:ind w:left="75"/>
              <w:rPr>
                <w:rFonts w:ascii="Arial" w:hAnsi="Arial" w:cs="Arial"/>
                <w:sz w:val="20"/>
                <w:szCs w:val="20"/>
              </w:rPr>
            </w:pPr>
            <w:r>
              <w:rPr>
                <w:rFonts w:ascii="Arial" w:hAnsi="Arial" w:cs="Arial"/>
                <w:sz w:val="20"/>
                <w:szCs w:val="20"/>
              </w:rPr>
              <w:t>Hypertensive vs</w:t>
            </w:r>
          </w:p>
          <w:p w:rsidR="00593993" w:rsidRDefault="0058049C">
            <w:pPr>
              <w:spacing w:line="360" w:lineRule="auto"/>
              <w:ind w:left="75"/>
              <w:rPr>
                <w:rFonts w:ascii="Arial" w:hAnsi="Arial" w:cs="Arial"/>
                <w:sz w:val="20"/>
                <w:szCs w:val="20"/>
              </w:rPr>
            </w:pPr>
            <w:r>
              <w:rPr>
                <w:rFonts w:ascii="Arial" w:hAnsi="Arial" w:cs="Arial"/>
                <w:sz w:val="20"/>
                <w:szCs w:val="20"/>
              </w:rPr>
              <w:t>Non-hypertensive</w:t>
            </w:r>
          </w:p>
        </w:tc>
        <w:tc>
          <w:tcPr>
            <w:tcW w:w="5400" w:type="dxa"/>
            <w:tcBorders>
              <w:left w:val="single" w:sz="4" w:space="0" w:color="auto"/>
              <w:bottom w:val="single" w:sz="4" w:space="0" w:color="auto"/>
              <w:right w:val="single" w:sz="4" w:space="0" w:color="auto"/>
            </w:tcBorders>
          </w:tcPr>
          <w:p w:rsidR="00593993" w:rsidRDefault="0058049C">
            <w:pPr>
              <w:pStyle w:val="ListParagraph"/>
              <w:spacing w:line="360" w:lineRule="auto"/>
              <w:ind w:left="0"/>
              <w:jc w:val="center"/>
              <w:rPr>
                <w:rFonts w:ascii="Arial" w:hAnsi="Arial" w:cs="Arial"/>
                <w:sz w:val="20"/>
                <w:szCs w:val="20"/>
              </w:rPr>
            </w:pPr>
            <w:r>
              <w:rPr>
                <w:rFonts w:ascii="Arial" w:hAnsi="Arial" w:cs="Arial"/>
                <w:noProof/>
                <w:sz w:val="20"/>
                <w:szCs w:val="20"/>
                <w:lang w:val="en-US"/>
              </w:rPr>
              <w:drawing>
                <wp:inline distT="0" distB="0" distL="0" distR="0">
                  <wp:extent cx="2623721" cy="1828800"/>
                  <wp:effectExtent l="0" t="0" r="5715" b="0"/>
                  <wp:docPr id="34" name="Picture 34" descr="C:\Users\chaterina.sujana\Documents\Nextcloud\04_Project_Biomarcare\04_Results\Project2\Plots\Distribution\ET1_HTN_vs_NonHT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chaterina.sujana\Documents\Nextcloud\04_Project_Biomarcare\04_Results\Project2\Plots\Distribution\ET1_HTN_vs_NonHTN.png"/>
                          <pic:cNvPicPr>
                            <a:picLocks noChangeAspect="1" noChangeArrowheads="1"/>
                          </pic:cNvPicPr>
                        </pic:nvPicPr>
                        <pic:blipFill rotWithShape="1">
                          <a:blip r:embed="rId22">
                            <a:extLst>
                              <a:ext uri="{28A0092B-C50C-407E-A947-70E740481C1C}">
                                <a14:useLocalDpi xmlns:a14="http://schemas.microsoft.com/office/drawing/2010/main" val="0"/>
                              </a:ext>
                            </a:extLst>
                          </a:blip>
                          <a:srcRect t="14533"/>
                          <a:stretch/>
                        </pic:blipFill>
                        <pic:spPr bwMode="auto">
                          <a:xfrm>
                            <a:off x="0" y="0"/>
                            <a:ext cx="2623721" cy="18288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040" w:type="dxa"/>
            <w:tcBorders>
              <w:left w:val="single" w:sz="4" w:space="0" w:color="auto"/>
              <w:bottom w:val="single" w:sz="4" w:space="0" w:color="auto"/>
              <w:right w:val="single" w:sz="4" w:space="0" w:color="auto"/>
            </w:tcBorders>
          </w:tcPr>
          <w:p w:rsidR="00593993" w:rsidRDefault="0058049C">
            <w:pPr>
              <w:pStyle w:val="ListParagraph"/>
              <w:spacing w:line="360" w:lineRule="auto"/>
              <w:ind w:left="0"/>
              <w:jc w:val="center"/>
              <w:rPr>
                <w:rFonts w:ascii="Arial" w:hAnsi="Arial" w:cs="Arial"/>
                <w:sz w:val="20"/>
                <w:szCs w:val="20"/>
              </w:rPr>
            </w:pPr>
            <w:r>
              <w:rPr>
                <w:rFonts w:ascii="Arial" w:hAnsi="Arial" w:cs="Arial"/>
                <w:noProof/>
                <w:sz w:val="20"/>
                <w:szCs w:val="20"/>
                <w:lang w:val="en-US"/>
              </w:rPr>
              <w:drawing>
                <wp:inline distT="0" distB="0" distL="0" distR="0">
                  <wp:extent cx="2684810" cy="1828800"/>
                  <wp:effectExtent l="0" t="0" r="1270" b="0"/>
                  <wp:docPr id="38" name="Picture 38" descr="C:\Users\chaterina.sujana\Documents\Nextcloud\04_Project_Biomarcare\04_Results\Project2\Plots\Distribution\ADM_HTN_vs_NonHT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chaterina.sujana\Documents\Nextcloud\04_Project_Biomarcare\04_Results\Project2\Plots\Distribution\ADM_HTN_vs_NonHTN.png"/>
                          <pic:cNvPicPr>
                            <a:picLocks noChangeAspect="1" noChangeArrowheads="1"/>
                          </pic:cNvPicPr>
                        </pic:nvPicPr>
                        <pic:blipFill rotWithShape="1">
                          <a:blip r:embed="rId23">
                            <a:extLst>
                              <a:ext uri="{28A0092B-C50C-407E-A947-70E740481C1C}">
                                <a14:useLocalDpi xmlns:a14="http://schemas.microsoft.com/office/drawing/2010/main" val="0"/>
                              </a:ext>
                            </a:extLst>
                          </a:blip>
                          <a:srcRect t="16478"/>
                          <a:stretch/>
                        </pic:blipFill>
                        <pic:spPr bwMode="auto">
                          <a:xfrm>
                            <a:off x="0" y="0"/>
                            <a:ext cx="2684810" cy="18288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rsidR="00593993" w:rsidRDefault="00593993">
      <w:pPr>
        <w:tabs>
          <w:tab w:val="left" w:pos="8460"/>
        </w:tabs>
        <w:spacing w:after="0" w:line="360" w:lineRule="auto"/>
        <w:jc w:val="center"/>
        <w:rPr>
          <w:rFonts w:ascii="Arial" w:eastAsiaTheme="majorEastAsia" w:hAnsi="Arial" w:cs="Arial"/>
          <w:sz w:val="24"/>
          <w:szCs w:val="24"/>
        </w:rPr>
      </w:pPr>
    </w:p>
    <w:p w:rsidR="00593993" w:rsidRDefault="0058049C">
      <w:pPr>
        <w:tabs>
          <w:tab w:val="left" w:pos="5660"/>
        </w:tabs>
        <w:spacing w:line="360" w:lineRule="auto"/>
        <w:jc w:val="both"/>
        <w:rPr>
          <w:rFonts w:ascii="Arial" w:eastAsiaTheme="majorEastAsia" w:hAnsi="Arial" w:cs="Arial"/>
          <w:sz w:val="24"/>
          <w:szCs w:val="24"/>
        </w:rPr>
        <w:sectPr w:rsidR="00593993">
          <w:pgSz w:w="16838" w:h="11906" w:orient="landscape" w:code="9"/>
          <w:pgMar w:top="1440" w:right="1440" w:bottom="1440" w:left="1530" w:header="720" w:footer="720" w:gutter="0"/>
          <w:cols w:space="720"/>
          <w:docGrid w:linePitch="360"/>
        </w:sectPr>
      </w:pPr>
      <w:r>
        <w:rPr>
          <w:rStyle w:val="Heading1Char"/>
          <w:rFonts w:ascii="Arial" w:hAnsi="Arial" w:cs="Arial"/>
          <w:b/>
          <w:color w:val="auto"/>
          <w:sz w:val="24"/>
          <w:szCs w:val="24"/>
        </w:rPr>
        <w:t>Figure S5. The distribution of CT-proET-1 and MR-</w:t>
      </w:r>
      <w:proofErr w:type="spellStart"/>
      <w:r>
        <w:rPr>
          <w:rStyle w:val="Heading1Char"/>
          <w:rFonts w:ascii="Arial" w:hAnsi="Arial" w:cs="Arial"/>
          <w:b/>
          <w:color w:val="auto"/>
          <w:sz w:val="24"/>
          <w:szCs w:val="24"/>
        </w:rPr>
        <w:t>proADM</w:t>
      </w:r>
      <w:proofErr w:type="spellEnd"/>
      <w:r>
        <w:rPr>
          <w:rStyle w:val="Heading1Char"/>
          <w:rFonts w:ascii="Arial" w:hAnsi="Arial" w:cs="Arial"/>
          <w:b/>
          <w:color w:val="auto"/>
          <w:sz w:val="24"/>
          <w:szCs w:val="24"/>
        </w:rPr>
        <w:t xml:space="preserve"> by subgroup.</w:t>
      </w:r>
      <w:r>
        <w:rPr>
          <w:rStyle w:val="Heading1Char"/>
          <w:rFonts w:ascii="Arial" w:hAnsi="Arial" w:cs="Arial"/>
          <w:color w:val="auto"/>
          <w:sz w:val="24"/>
          <w:szCs w:val="24"/>
        </w:rPr>
        <w:t xml:space="preserve"> The distributions of both vasoactive peptides were examined in all study participants with complete data for the main analysis. </w:t>
      </w:r>
      <w:proofErr w:type="spellStart"/>
      <w:r>
        <w:rPr>
          <w:rFonts w:ascii="Arial" w:eastAsiaTheme="majorEastAsia" w:hAnsi="Arial" w:cs="Arial"/>
          <w:sz w:val="24"/>
          <w:szCs w:val="24"/>
          <w:vertAlign w:val="superscript"/>
        </w:rPr>
        <w:t>a</w:t>
      </w:r>
      <w:r>
        <w:rPr>
          <w:rFonts w:ascii="Arial" w:eastAsiaTheme="majorEastAsia" w:hAnsi="Arial" w:cs="Arial"/>
          <w:sz w:val="24"/>
          <w:szCs w:val="24"/>
        </w:rPr>
        <w:t>Actual</w:t>
      </w:r>
      <w:proofErr w:type="spellEnd"/>
      <w:r>
        <w:rPr>
          <w:rFonts w:ascii="Arial" w:eastAsiaTheme="majorEastAsia" w:hAnsi="Arial" w:cs="Arial"/>
          <w:sz w:val="24"/>
          <w:szCs w:val="24"/>
        </w:rPr>
        <w:t xml:space="preserve"> hypertension was defined as systolic blood pressure ≥ 140 mmHg, diastolic blood pressure ≥ 90 mmHg or using antihypertensive medication.</w:t>
      </w:r>
      <w:r>
        <w:rPr>
          <w:rStyle w:val="Heading1Char"/>
          <w:rFonts w:ascii="Arial" w:hAnsi="Arial" w:cs="Arial"/>
          <w:color w:val="auto"/>
          <w:sz w:val="24"/>
          <w:szCs w:val="24"/>
        </w:rPr>
        <w:t xml:space="preserve"> Abbreviations: BMI, body mass index; CT-proET-1, C-terminal-proendothelin-1; MR-</w:t>
      </w:r>
      <w:proofErr w:type="spellStart"/>
      <w:r>
        <w:rPr>
          <w:rStyle w:val="Heading1Char"/>
          <w:rFonts w:ascii="Arial" w:hAnsi="Arial" w:cs="Arial"/>
          <w:color w:val="auto"/>
          <w:sz w:val="24"/>
          <w:szCs w:val="24"/>
        </w:rPr>
        <w:t>proADM</w:t>
      </w:r>
      <w:proofErr w:type="spellEnd"/>
      <w:r>
        <w:rPr>
          <w:rStyle w:val="Heading1Char"/>
          <w:rFonts w:ascii="Arial" w:hAnsi="Arial" w:cs="Arial"/>
          <w:color w:val="auto"/>
          <w:sz w:val="24"/>
          <w:szCs w:val="24"/>
        </w:rPr>
        <w:t>, mid-regional-</w:t>
      </w:r>
      <w:proofErr w:type="spellStart"/>
      <w:r>
        <w:rPr>
          <w:rStyle w:val="Heading1Char"/>
          <w:rFonts w:ascii="Arial" w:hAnsi="Arial" w:cs="Arial"/>
          <w:color w:val="auto"/>
          <w:sz w:val="24"/>
          <w:szCs w:val="24"/>
        </w:rPr>
        <w:t>proadrenomedullin</w:t>
      </w:r>
      <w:proofErr w:type="spellEnd"/>
      <w:r>
        <w:rPr>
          <w:rFonts w:ascii="Arial" w:eastAsiaTheme="majorEastAsia" w:hAnsi="Arial" w:cs="Arial"/>
          <w:sz w:val="24"/>
          <w:szCs w:val="24"/>
        </w:rPr>
        <w:t>.</w:t>
      </w:r>
      <w:r>
        <w:rPr>
          <w:rFonts w:ascii="Arial" w:eastAsiaTheme="majorEastAsia" w:hAnsi="Arial" w:cs="Arial"/>
          <w:sz w:val="24"/>
          <w:szCs w:val="24"/>
        </w:rPr>
        <w:tab/>
      </w:r>
    </w:p>
    <w:p w:rsidR="00593993" w:rsidRDefault="0058049C">
      <w:pPr>
        <w:spacing w:after="0" w:line="360" w:lineRule="auto"/>
        <w:jc w:val="both"/>
        <w:rPr>
          <w:rStyle w:val="Heading1Char"/>
          <w:rFonts w:ascii="Arial" w:hAnsi="Arial" w:cs="Arial"/>
          <w:b/>
          <w:color w:val="auto"/>
          <w:sz w:val="24"/>
          <w:szCs w:val="24"/>
        </w:rPr>
      </w:pPr>
      <w:bookmarkStart w:id="12" w:name="_Toc77241051"/>
      <w:bookmarkStart w:id="13" w:name="_Toc85043481"/>
      <w:r>
        <w:rPr>
          <w:rStyle w:val="Heading1Char"/>
          <w:rFonts w:ascii="Arial" w:hAnsi="Arial" w:cs="Arial"/>
          <w:b/>
          <w:color w:val="auto"/>
          <w:sz w:val="24"/>
          <w:szCs w:val="24"/>
        </w:rPr>
        <w:lastRenderedPageBreak/>
        <w:t>Text S1. Laboratory measurements for other biomarkers used in the analyses</w:t>
      </w:r>
      <w:bookmarkEnd w:id="12"/>
    </w:p>
    <w:p w:rsidR="00593993" w:rsidRDefault="00593993">
      <w:pPr>
        <w:spacing w:after="0" w:line="360" w:lineRule="auto"/>
        <w:rPr>
          <w:rFonts w:ascii="Arial" w:hAnsi="Arial" w:cs="Arial"/>
          <w:b/>
          <w:sz w:val="24"/>
          <w:szCs w:val="24"/>
        </w:rPr>
      </w:pPr>
    </w:p>
    <w:p w:rsidR="00593993" w:rsidRDefault="0058049C">
      <w:pPr>
        <w:spacing w:line="360" w:lineRule="auto"/>
        <w:jc w:val="both"/>
        <w:rPr>
          <w:rFonts w:ascii="Arial" w:hAnsi="Arial" w:cs="Arial"/>
          <w:sz w:val="24"/>
          <w:szCs w:val="24"/>
        </w:rPr>
      </w:pPr>
      <w:r>
        <w:rPr>
          <w:rFonts w:ascii="Arial" w:hAnsi="Arial" w:cs="Arial"/>
          <w:sz w:val="24"/>
          <w:szCs w:val="24"/>
        </w:rPr>
        <w:t>Baseline concentrations of high-sensitivity C-reactive protein (</w:t>
      </w:r>
      <w:proofErr w:type="spellStart"/>
      <w:r>
        <w:rPr>
          <w:rFonts w:ascii="Arial" w:hAnsi="Arial" w:cs="Arial"/>
          <w:sz w:val="24"/>
          <w:szCs w:val="24"/>
        </w:rPr>
        <w:t>hsCRP</w:t>
      </w:r>
      <w:proofErr w:type="spellEnd"/>
      <w:r>
        <w:rPr>
          <w:rFonts w:ascii="Arial" w:hAnsi="Arial" w:cs="Arial"/>
          <w:sz w:val="24"/>
          <w:szCs w:val="24"/>
        </w:rPr>
        <w:t>) were centrally measured in MORGAM/</w:t>
      </w:r>
      <w:proofErr w:type="spellStart"/>
      <w:r>
        <w:rPr>
          <w:rFonts w:ascii="Arial" w:hAnsi="Arial" w:cs="Arial"/>
          <w:sz w:val="24"/>
          <w:szCs w:val="24"/>
        </w:rPr>
        <w:t>BiomarCaRE</w:t>
      </w:r>
      <w:proofErr w:type="spellEnd"/>
      <w:r>
        <w:rPr>
          <w:rFonts w:ascii="Arial" w:hAnsi="Arial" w:cs="Arial"/>
          <w:sz w:val="24"/>
          <w:szCs w:val="24"/>
        </w:rPr>
        <w:t xml:space="preserve"> core laboratory for the FINRISK Study and the Prospective Epidemiological Study of Myocardial Infarction (PRIME) Belfast Study. </w:t>
      </w:r>
      <w:proofErr w:type="spellStart"/>
      <w:r>
        <w:rPr>
          <w:rFonts w:ascii="Arial" w:hAnsi="Arial" w:cs="Arial"/>
          <w:sz w:val="24"/>
          <w:szCs w:val="24"/>
        </w:rPr>
        <w:t>hsCRP</w:t>
      </w:r>
      <w:proofErr w:type="spellEnd"/>
      <w:r>
        <w:rPr>
          <w:rFonts w:ascii="Arial" w:hAnsi="Arial" w:cs="Arial"/>
          <w:sz w:val="24"/>
          <w:szCs w:val="24"/>
        </w:rPr>
        <w:t xml:space="preserve"> was measured from blood serum using latex immunoassay CRP16 (Turbidimetric / Immunoturbidimetric, Architect c8000 Abbott, Wiesbaden, Germany). In the Cooperative Health Research in the Augsburg Region Study (KORA) F4 Study, </w:t>
      </w:r>
      <w:proofErr w:type="spellStart"/>
      <w:r>
        <w:rPr>
          <w:rFonts w:ascii="Arial" w:hAnsi="Arial" w:cs="Arial"/>
          <w:sz w:val="24"/>
          <w:szCs w:val="24"/>
        </w:rPr>
        <w:t>hsCRP</w:t>
      </w:r>
      <w:proofErr w:type="spellEnd"/>
      <w:r>
        <w:rPr>
          <w:rFonts w:ascii="Arial" w:hAnsi="Arial" w:cs="Arial"/>
          <w:sz w:val="24"/>
          <w:szCs w:val="24"/>
        </w:rPr>
        <w:t xml:space="preserve"> was measured from plasma using a latex-enhanced </w:t>
      </w:r>
      <w:proofErr w:type="spellStart"/>
      <w:r>
        <w:rPr>
          <w:rFonts w:ascii="Arial" w:hAnsi="Arial" w:cs="Arial"/>
          <w:sz w:val="24"/>
          <w:szCs w:val="24"/>
        </w:rPr>
        <w:t>immunonephelometry</w:t>
      </w:r>
      <w:proofErr w:type="spellEnd"/>
      <w:r>
        <w:rPr>
          <w:rFonts w:ascii="Arial" w:hAnsi="Arial" w:cs="Arial"/>
          <w:sz w:val="24"/>
          <w:szCs w:val="24"/>
        </w:rPr>
        <w:t xml:space="preserve"> (BN II, Siemens, Erlangen, Germany). </w:t>
      </w:r>
    </w:p>
    <w:p w:rsidR="00593993" w:rsidRDefault="0058049C">
      <w:pPr>
        <w:spacing w:after="120" w:line="360" w:lineRule="auto"/>
        <w:jc w:val="both"/>
        <w:rPr>
          <w:rFonts w:ascii="Arial" w:hAnsi="Arial" w:cs="Arial"/>
          <w:sz w:val="24"/>
          <w:szCs w:val="24"/>
          <w:lang w:val="en-US"/>
        </w:rPr>
      </w:pPr>
      <w:r>
        <w:rPr>
          <w:rFonts w:ascii="Arial" w:hAnsi="Arial" w:cs="Arial"/>
          <w:sz w:val="24"/>
          <w:szCs w:val="24"/>
        </w:rPr>
        <w:t>Baseline concentrations of insulin were measured from serum using chemiluminescent microparticle immunoassay CMIA (Abbott, Architect i2000) for FINRISK and PRIME Belfast.  In PRIME Belfast, data were measured after at least 8 hours fasting. In FINRISK, vast majority of the participants fasted at least 4 hours. Around 5% of FINRISK study participants did not fast or for whom the fasting status was unknown.</w:t>
      </w:r>
      <w:r>
        <w:rPr>
          <w:rFonts w:ascii="Arial" w:hAnsi="Arial" w:cs="Arial"/>
          <w:sz w:val="24"/>
          <w:szCs w:val="24"/>
          <w:lang w:val="en-US"/>
        </w:rPr>
        <w:t xml:space="preserve"> </w:t>
      </w:r>
      <w:r>
        <w:rPr>
          <w:rFonts w:ascii="Arial" w:hAnsi="Arial" w:cs="Arial"/>
          <w:sz w:val="24"/>
          <w:szCs w:val="24"/>
        </w:rPr>
        <w:t xml:space="preserve">In KORA F4, the data were measured from serum after </w:t>
      </w:r>
      <w:r>
        <w:rPr>
          <w:rFonts w:ascii="Arial" w:hAnsi="Arial" w:cs="Arial"/>
          <w:sz w:val="24"/>
          <w:szCs w:val="24"/>
          <w:lang w:val="en-US"/>
        </w:rPr>
        <w:t>an overnight fasting of at least 8 hours</w:t>
      </w:r>
      <w:r>
        <w:rPr>
          <w:rFonts w:ascii="Arial" w:hAnsi="Arial" w:cs="Arial"/>
          <w:sz w:val="24"/>
          <w:szCs w:val="24"/>
        </w:rPr>
        <w:t xml:space="preserve"> using electrochemiluminescence immunoassay (ECLIA, Roche Diagnostics GmbH, Mannheim, Germany) on the </w:t>
      </w:r>
      <w:proofErr w:type="spellStart"/>
      <w:r>
        <w:rPr>
          <w:rFonts w:ascii="Arial" w:hAnsi="Arial" w:cs="Arial"/>
          <w:sz w:val="24"/>
          <w:szCs w:val="24"/>
        </w:rPr>
        <w:t>Cobas</w:t>
      </w:r>
      <w:proofErr w:type="spellEnd"/>
      <w:r>
        <w:rPr>
          <w:rFonts w:ascii="Arial" w:hAnsi="Arial" w:cs="Arial"/>
          <w:sz w:val="24"/>
          <w:szCs w:val="24"/>
        </w:rPr>
        <w:t xml:space="preserve"> e602 instrument. </w:t>
      </w:r>
    </w:p>
    <w:p w:rsidR="00593993" w:rsidRDefault="0058049C">
      <w:pPr>
        <w:spacing w:line="360" w:lineRule="auto"/>
        <w:jc w:val="both"/>
        <w:rPr>
          <w:rFonts w:ascii="Arial" w:hAnsi="Arial" w:cs="Arial"/>
          <w:sz w:val="24"/>
          <w:szCs w:val="24"/>
        </w:rPr>
      </w:pPr>
      <w:r>
        <w:rPr>
          <w:rFonts w:ascii="Arial" w:hAnsi="Arial" w:cs="Arial"/>
          <w:sz w:val="24"/>
          <w:szCs w:val="24"/>
        </w:rPr>
        <w:t xml:space="preserve">Baseline concentrations of leptin were measured from serum with an enzyme immunoassay technique using the </w:t>
      </w:r>
      <w:proofErr w:type="spellStart"/>
      <w:r>
        <w:rPr>
          <w:rFonts w:ascii="Arial" w:hAnsi="Arial" w:cs="Arial"/>
          <w:sz w:val="24"/>
          <w:szCs w:val="24"/>
        </w:rPr>
        <w:t>Quantikine</w:t>
      </w:r>
      <w:proofErr w:type="spellEnd"/>
      <w:r>
        <w:rPr>
          <w:rFonts w:ascii="Arial" w:hAnsi="Arial" w:cs="Arial"/>
          <w:sz w:val="24"/>
          <w:szCs w:val="24"/>
        </w:rPr>
        <w:t xml:space="preserve"> ELISA Kit (R&amp;D Systems, Minneapolis, MN, USA) for FINRISK and PRIME Belfast and using the </w:t>
      </w:r>
      <w:proofErr w:type="spellStart"/>
      <w:r>
        <w:rPr>
          <w:rFonts w:ascii="Arial" w:hAnsi="Arial" w:cs="Arial"/>
          <w:sz w:val="24"/>
          <w:szCs w:val="24"/>
        </w:rPr>
        <w:t>Mercodia</w:t>
      </w:r>
      <w:proofErr w:type="spellEnd"/>
      <w:r>
        <w:rPr>
          <w:rFonts w:ascii="Arial" w:hAnsi="Arial" w:cs="Arial"/>
          <w:sz w:val="24"/>
          <w:szCs w:val="24"/>
        </w:rPr>
        <w:t xml:space="preserve"> ELISA (</w:t>
      </w:r>
      <w:proofErr w:type="spellStart"/>
      <w:r>
        <w:rPr>
          <w:rFonts w:ascii="Arial" w:hAnsi="Arial" w:cs="Arial"/>
          <w:sz w:val="24"/>
          <w:szCs w:val="24"/>
        </w:rPr>
        <w:t>Mercodia</w:t>
      </w:r>
      <w:proofErr w:type="spellEnd"/>
      <w:r>
        <w:rPr>
          <w:rFonts w:ascii="Arial" w:hAnsi="Arial" w:cs="Arial"/>
          <w:sz w:val="24"/>
          <w:szCs w:val="24"/>
        </w:rPr>
        <w:t xml:space="preserve"> AB, Uppsala, Sweden) for KORA F4. </w:t>
      </w:r>
    </w:p>
    <w:p w:rsidR="00593993" w:rsidRDefault="0058049C">
      <w:pPr>
        <w:spacing w:line="360" w:lineRule="auto"/>
        <w:jc w:val="both"/>
        <w:rPr>
          <w:rFonts w:ascii="Arial" w:hAnsi="Arial" w:cs="Arial"/>
          <w:sz w:val="24"/>
          <w:szCs w:val="24"/>
          <w:lang w:val="en-US"/>
        </w:rPr>
      </w:pPr>
      <w:r>
        <w:rPr>
          <w:rFonts w:ascii="Arial" w:hAnsi="Arial" w:cs="Arial"/>
          <w:sz w:val="24"/>
          <w:szCs w:val="24"/>
          <w:lang w:val="en-US"/>
        </w:rPr>
        <w:t xml:space="preserve">Baseline concentrations of fasting glucose were only available for FINRISK and KORA-F4. In FINRISK, fasting glucose was measured from serum or EDTA plasma using a hexokinase method (Hexokinase/G-6-PDH, Architect c8000, Abbott). The required fasting duration was 4 hours, and the majority of FINRISK participants fasted at least 4 hours but less than 8 hours. In KORA F4, fasting glucose was measured from serum after an overnight fasting of at least 8 hours on an enzymatic colorimetric method on a Dimension Vista 1500 instrument (Siemens Healthcare Diagnostics Inc., Newark, NJ, USA) or the GLUC3 assay on a </w:t>
      </w:r>
      <w:proofErr w:type="spellStart"/>
      <w:r>
        <w:rPr>
          <w:rFonts w:ascii="Arial" w:hAnsi="Arial" w:cs="Arial"/>
          <w:sz w:val="24"/>
          <w:szCs w:val="24"/>
          <w:lang w:val="en-US"/>
        </w:rPr>
        <w:t>Cobas</w:t>
      </w:r>
      <w:proofErr w:type="spellEnd"/>
      <w:r>
        <w:rPr>
          <w:rFonts w:ascii="Arial" w:hAnsi="Arial" w:cs="Arial"/>
          <w:sz w:val="24"/>
          <w:szCs w:val="24"/>
          <w:lang w:val="en-US"/>
        </w:rPr>
        <w:t xml:space="preserve"> c702 instrument (Roche Diagnostics GmbH, Mannheim, Germany).</w:t>
      </w:r>
    </w:p>
    <w:p w:rsidR="00593993" w:rsidRDefault="0058049C">
      <w:pPr>
        <w:spacing w:after="0" w:line="360" w:lineRule="auto"/>
        <w:jc w:val="both"/>
        <w:rPr>
          <w:rFonts w:ascii="Arial" w:hAnsi="Arial" w:cs="Arial"/>
          <w:sz w:val="24"/>
          <w:szCs w:val="24"/>
        </w:rPr>
        <w:sectPr w:rsidR="00593993">
          <w:pgSz w:w="11906" w:h="16838" w:code="9"/>
          <w:pgMar w:top="1440" w:right="1440" w:bottom="1440" w:left="1440" w:header="720" w:footer="720" w:gutter="0"/>
          <w:cols w:space="720"/>
          <w:docGrid w:linePitch="360"/>
        </w:sectPr>
      </w:pPr>
      <w:r>
        <w:rPr>
          <w:rFonts w:ascii="Arial" w:eastAsiaTheme="majorEastAsia" w:hAnsi="Arial" w:cs="Arial"/>
          <w:sz w:val="24"/>
          <w:szCs w:val="24"/>
        </w:rPr>
        <w:lastRenderedPageBreak/>
        <w:t>Estimated glomerular filtration rate</w:t>
      </w:r>
      <w:r>
        <w:rPr>
          <w:rFonts w:ascii="Arial" w:hAnsi="Arial" w:cs="Arial"/>
          <w:sz w:val="24"/>
          <w:szCs w:val="24"/>
        </w:rPr>
        <w:t xml:space="preserve"> (eGFR) in all participating cohorts was estimated using the CKD-EPI formula with creatinine </w:t>
      </w:r>
      <w:r>
        <w:rPr>
          <w:rFonts w:ascii="Arial" w:hAnsi="Arial" w:cs="Arial"/>
          <w:sz w:val="24"/>
          <w:szCs w:val="24"/>
        </w:rPr>
        <w:fldChar w:fldCharType="begin">
          <w:fldData xml:space="preserve">PEVuZE5vdGU+PENpdGU+PEF1dGhvcj5MZXZleTwvQXV0aG9yPjxZZWFyPjIwMDk8L1llYXI+PFJl
Y051bT4yMzU8L1JlY051bT48RGlzcGxheVRleHQ+KDEpPC9EaXNwbGF5VGV4dD48cmVjb3JkPjxy
ZWMtbnVtYmVyPjIzNTwvcmVjLW51bWJlcj48Zm9yZWlnbi1rZXlzPjxrZXkgYXBwPSJFTiIgZGIt
aWQ9ImV0YXhkeHJ0enZwMmVwZTVhdHdwdnBlZHd4ZnM1cGVwdDByMiIgdGltZXN0YW1wPSIxNjEz
NTkzNzc5Ij4yMzU8L2tleT48L2ZvcmVpZ24ta2V5cz48cmVmLXR5cGUgbmFtZT0iSm91cm5hbCBB
cnRpY2xlIj4xNzwvcmVmLXR5cGU+PGNvbnRyaWJ1dG9ycz48YXV0aG9ycz48YXV0aG9yPkxldmV5
LCBBLiBTLjwvYXV0aG9yPjxhdXRob3I+U3RldmVucywgTC4gQS48L2F1dGhvcj48YXV0aG9yPlNj
aG1pZCwgQy4gSC48L2F1dGhvcj48YXV0aG9yPlpoYW5nLCBZLiBMLjwvYXV0aG9yPjxhdXRob3I+
Q2FzdHJvLCBBLiBGLiwgM3JkPC9hdXRob3I+PGF1dGhvcj5GZWxkbWFuLCBILiBJLjwvYXV0aG9y
PjxhdXRob3I+S3VzZWssIEouIFcuPC9hdXRob3I+PGF1dGhvcj5FZ2dlcnMsIFAuPC9hdXRob3I+
PGF1dGhvcj5WYW4gTGVudGUsIEYuPC9hdXRob3I+PGF1dGhvcj5HcmVlbmUsIFQuPC9hdXRob3I+
PGF1dGhvcj5Db3Jlc2gsIEouPC9hdXRob3I+PC9hdXRob3JzPjwvY29udHJpYnV0b3JzPjxhdXRo
LWFkZHJlc3M+VHVmdHMgTWVkaWNhbCBDZW50ZXIsIEJvc3RvbiwgTWFzc2FjaHVzZXR0cyAwMjEx
MSwgVVNBLjwvYXV0aC1hZGRyZXNzPjx0aXRsZXM+PHRpdGxlPkEgbmV3IGVxdWF0aW9uIHRvIGVz
dGltYXRlIGdsb21lcnVsYXIgZmlsdHJhdGlvbiByYXRlPC90aXRsZT48c2Vjb25kYXJ5LXRpdGxl
PkFubiBJbnRlcm4gTWVkPC9zZWNvbmRhcnktdGl0bGU+PC90aXRsZXM+PHBlcmlvZGljYWw+PGZ1
bGwtdGl0bGU+QW5uYWxzIG9mIEludGVybmFsIE1lZGljaW5lPC9mdWxsLXRpdGxlPjxhYmJyLTE+
QW5uLiBJbnRlcm4uIE1lZC48L2FiYnItMT48YWJici0yPkFubiBJbnRlcm4gTWVkPC9hYmJyLTI+
PC9wZXJpb2RpY2FsPjxwYWdlcz42MDQtMTI8L3BhZ2VzPjx2b2x1bWU+MTUwPC92b2x1bWU+PG51
bWJlcj45PC9udW1iZXI+PGVkaXRpb24+MjAwOS8wNS8wNjwvZWRpdGlvbj48a2V5d29yZHM+PGtl
eXdvcmQ+QWR1bHQ8L2tleXdvcmQ+PGtleXdvcmQ+QWdlZDwva2V5d29yZD48a2V5d29yZD5BZ2Vk
LCA4MCBhbmQgb3Zlcjwva2V5d29yZD48a2V5d29yZD5DaHJvbmljIERpc2Vhc2U8L2tleXdvcmQ+
PGtleXdvcmQ+Q3JlYXRpbmluZS9ibG9vZDwva2V5d29yZD48a2V5d29yZD5Dcm9zcy1TZWN0aW9u
YWwgU3R1ZGllczwva2V5d29yZD48a2V5d29yZD5GZW1hbGU8L2tleXdvcmQ+PGtleXdvcmQ+Kkds
b21lcnVsYXIgRmlsdHJhdGlvbiBSYXRlPC9rZXl3b3JkPjxrZXl3b3JkPkh1bWFuczwva2V5d29y
ZD48a2V5d29yZD5LaWRuZXkgRGlzZWFzZXMvZGlhZ25vc2lzLyplcGlkZW1pb2xvZ3k8L2tleXdv
cmQ+PGtleXdvcmQ+TWFsZTwva2V5d29yZD48a2V5d29yZD5NaWRkbGUgQWdlZDwva2V5d29yZD48
a2V5d29yZD5OdXRyaXRpb24gU3VydmV5czwva2V5d29yZD48a2V5d29yZD5QcmV2YWxlbmNlPC9r
ZXl3b3JkPjxrZXl3b3JkPlJlcHJvZHVjaWJpbGl0eSBvZiBSZXN1bHRzPC9rZXl3b3JkPjxrZXl3
b3JkPlVuaXRlZCBTdGF0ZXMvZXBpZGVtaW9sb2d5PC9rZXl3b3JkPjwva2V5d29yZHM+PGRhdGVz
Pjx5ZWFyPjIwMDk8L3llYXI+PHB1Yi1kYXRlcz48ZGF0ZT5NYXkgNTwvZGF0ZT48L3B1Yi1kYXRl
cz48L2RhdGVzPjxpc2JuPjAwMDMtNDgxOSAoUHJpbnQpJiN4RDswMDAzLTQ4MTk8L2lzYm4+PGFj
Y2Vzc2lvbi1udW0+MTk0MTQ4Mzk8L2FjY2Vzc2lvbi1udW0+PHVybHM+PHJlbGF0ZWQtdXJscz48
dXJsPmh0dHBzOi8vd3d3Lm5jYmkubmxtLm5paC5nb3YvcG1jL2FydGljbGVzL1BNQzI3NjM1NjQv
cGRmL25paG1zMTMyMjQ2LnBkZjwvdXJsPjwvcmVsYXRlZC11cmxzPjwvdXJscz48Y3VzdG9tMj5Q
TUMyNzYzNTY0PC9jdXN0b20yPjxjdXN0b202Pk5JSE1TMTMyMjQ2IFN0ZXZlbnMsIFNjaG1pZCwg
RmVsZG1hbiwgS3VzZWssIEVnZ2VycywgR3JlZW5lLCBDb3Jlc2ggYW5kIE1zLiBaaGFuZyB0aGF0
IHRoZXkgaGF2ZSByZXR1cm5lZCBjb21wbGV0ZWQgY29uZmxpY3RzIG9mIGludGVyZXN0IGZvcm1z
IHRvIEFubmFscy4gV2UgYXJlIGF3YWl0aW5nIGNvbmZpcm1hdGlvbiBmcm9tIERyLiBWYW4gTGVu
dGUgYW5kIE1yLiBDYXN0cm8uPC9jdXN0b202PjxlbGVjdHJvbmljLXJlc291cmNlLW51bT5odHRw
czovL2RvaS5vcmcvMTAuNzMyNi8wMDAzLTQ4MTktMTUwLTktMjAwOTA1MDUwLTAwMDA2PC9lbGVj
dHJvbmljLXJlc291cmNlLW51bT48cmVtb3RlLWRhdGFiYXNlLXByb3ZpZGVyPk5MTTwvcmVtb3Rl
LWRhdGFiYXNlLXByb3ZpZGVyPjxsYW5ndWFnZT5lbmc8L2xhbmd1YWdlPjwvcmVjb3JkPjwvQ2l0
ZT48L0VuZE5vdGU+AG==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MZXZleTwvQXV0aG9yPjxZZWFyPjIwMDk8L1llYXI+PFJl
Y051bT4yMzU8L1JlY051bT48RGlzcGxheVRleHQ+KDEpPC9EaXNwbGF5VGV4dD48cmVjb3JkPjxy
ZWMtbnVtYmVyPjIzNTwvcmVjLW51bWJlcj48Zm9yZWlnbi1rZXlzPjxrZXkgYXBwPSJFTiIgZGIt
aWQ9ImV0YXhkeHJ0enZwMmVwZTVhdHdwdnBlZHd4ZnM1cGVwdDByMiIgdGltZXN0YW1wPSIxNjEz
NTkzNzc5Ij4yMzU8L2tleT48L2ZvcmVpZ24ta2V5cz48cmVmLXR5cGUgbmFtZT0iSm91cm5hbCBB
cnRpY2xlIj4xNzwvcmVmLXR5cGU+PGNvbnRyaWJ1dG9ycz48YXV0aG9ycz48YXV0aG9yPkxldmV5
LCBBLiBTLjwvYXV0aG9yPjxhdXRob3I+U3RldmVucywgTC4gQS48L2F1dGhvcj48YXV0aG9yPlNj
aG1pZCwgQy4gSC48L2F1dGhvcj48YXV0aG9yPlpoYW5nLCBZLiBMLjwvYXV0aG9yPjxhdXRob3I+
Q2FzdHJvLCBBLiBGLiwgM3JkPC9hdXRob3I+PGF1dGhvcj5GZWxkbWFuLCBILiBJLjwvYXV0aG9y
PjxhdXRob3I+S3VzZWssIEouIFcuPC9hdXRob3I+PGF1dGhvcj5FZ2dlcnMsIFAuPC9hdXRob3I+
PGF1dGhvcj5WYW4gTGVudGUsIEYuPC9hdXRob3I+PGF1dGhvcj5HcmVlbmUsIFQuPC9hdXRob3I+
PGF1dGhvcj5Db3Jlc2gsIEouPC9hdXRob3I+PC9hdXRob3JzPjwvY29udHJpYnV0b3JzPjxhdXRo
LWFkZHJlc3M+VHVmdHMgTWVkaWNhbCBDZW50ZXIsIEJvc3RvbiwgTWFzc2FjaHVzZXR0cyAwMjEx
MSwgVVNBLjwvYXV0aC1hZGRyZXNzPjx0aXRsZXM+PHRpdGxlPkEgbmV3IGVxdWF0aW9uIHRvIGVz
dGltYXRlIGdsb21lcnVsYXIgZmlsdHJhdGlvbiByYXRlPC90aXRsZT48c2Vjb25kYXJ5LXRpdGxl
PkFubiBJbnRlcm4gTWVkPC9zZWNvbmRhcnktdGl0bGU+PC90aXRsZXM+PHBlcmlvZGljYWw+PGZ1
bGwtdGl0bGU+QW5uYWxzIG9mIEludGVybmFsIE1lZGljaW5lPC9mdWxsLXRpdGxlPjxhYmJyLTE+
QW5uLiBJbnRlcm4uIE1lZC48L2FiYnItMT48YWJici0yPkFubiBJbnRlcm4gTWVkPC9hYmJyLTI+
PC9wZXJpb2RpY2FsPjxwYWdlcz42MDQtMTI8L3BhZ2VzPjx2b2x1bWU+MTUwPC92b2x1bWU+PG51
bWJlcj45PC9udW1iZXI+PGVkaXRpb24+MjAwOS8wNS8wNjwvZWRpdGlvbj48a2V5d29yZHM+PGtl
eXdvcmQ+QWR1bHQ8L2tleXdvcmQ+PGtleXdvcmQ+QWdlZDwva2V5d29yZD48a2V5d29yZD5BZ2Vk
LCA4MCBhbmQgb3Zlcjwva2V5d29yZD48a2V5d29yZD5DaHJvbmljIERpc2Vhc2U8L2tleXdvcmQ+
PGtleXdvcmQ+Q3JlYXRpbmluZS9ibG9vZDwva2V5d29yZD48a2V5d29yZD5Dcm9zcy1TZWN0aW9u
YWwgU3R1ZGllczwva2V5d29yZD48a2V5d29yZD5GZW1hbGU8L2tleXdvcmQ+PGtleXdvcmQ+Kkds
b21lcnVsYXIgRmlsdHJhdGlvbiBSYXRlPC9rZXl3b3JkPjxrZXl3b3JkPkh1bWFuczwva2V5d29y
ZD48a2V5d29yZD5LaWRuZXkgRGlzZWFzZXMvZGlhZ25vc2lzLyplcGlkZW1pb2xvZ3k8L2tleXdv
cmQ+PGtleXdvcmQ+TWFsZTwva2V5d29yZD48a2V5d29yZD5NaWRkbGUgQWdlZDwva2V5d29yZD48
a2V5d29yZD5OdXRyaXRpb24gU3VydmV5czwva2V5d29yZD48a2V5d29yZD5QcmV2YWxlbmNlPC9r
ZXl3b3JkPjxrZXl3b3JkPlJlcHJvZHVjaWJpbGl0eSBvZiBSZXN1bHRzPC9rZXl3b3JkPjxrZXl3
b3JkPlVuaXRlZCBTdGF0ZXMvZXBpZGVtaW9sb2d5PC9rZXl3b3JkPjwva2V5d29yZHM+PGRhdGVz
Pjx5ZWFyPjIwMDk8L3llYXI+PHB1Yi1kYXRlcz48ZGF0ZT5NYXkgNTwvZGF0ZT48L3B1Yi1kYXRl
cz48L2RhdGVzPjxpc2JuPjAwMDMtNDgxOSAoUHJpbnQpJiN4RDswMDAzLTQ4MTk8L2lzYm4+PGFj
Y2Vzc2lvbi1udW0+MTk0MTQ4Mzk8L2FjY2Vzc2lvbi1udW0+PHVybHM+PHJlbGF0ZWQtdXJscz48
dXJsPmh0dHBzOi8vd3d3Lm5jYmkubmxtLm5paC5nb3YvcG1jL2FydGljbGVzL1BNQzI3NjM1NjQv
cGRmL25paG1zMTMyMjQ2LnBkZjwvdXJsPjwvcmVsYXRlZC11cmxzPjwvdXJscz48Y3VzdG9tMj5Q
TUMyNzYzNTY0PC9jdXN0b20yPjxjdXN0b202Pk5JSE1TMTMyMjQ2IFN0ZXZlbnMsIFNjaG1pZCwg
RmVsZG1hbiwgS3VzZWssIEVnZ2VycywgR3JlZW5lLCBDb3Jlc2ggYW5kIE1zLiBaaGFuZyB0aGF0
IHRoZXkgaGF2ZSByZXR1cm5lZCBjb21wbGV0ZWQgY29uZmxpY3RzIG9mIGludGVyZXN0IGZvcm1z
IHRvIEFubmFscy4gV2UgYXJlIGF3YWl0aW5nIGNvbmZpcm1hdGlvbiBmcm9tIERyLiBWYW4gTGVu
dGUgYW5kIE1yLiBDYXN0cm8uPC9jdXN0b202PjxlbGVjdHJvbmljLXJlc291cmNlLW51bT5odHRw
czovL2RvaS5vcmcvMTAuNzMyNi8wMDAzLTQ4MTktMTUwLTktMjAwOTA1MDUwLTAwMDA2PC9lbGVj
dHJvbmljLXJlc291cmNlLW51bT48cmVtb3RlLWRhdGFiYXNlLXByb3ZpZGVyPk5MTTwvcmVtb3Rl
LWRhdGFiYXNlLXByb3ZpZGVyPjxsYW5ndWFnZT5lbmc8L2xhbmd1YWdlPjwvcmVjb3JkPjwvQ2l0
ZT48L0VuZE5vdGU+AG==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1)</w:t>
      </w:r>
      <w:r>
        <w:rPr>
          <w:rFonts w:ascii="Arial" w:hAnsi="Arial" w:cs="Arial"/>
          <w:sz w:val="24"/>
          <w:szCs w:val="24"/>
        </w:rPr>
        <w:fldChar w:fldCharType="end"/>
      </w:r>
      <w:r>
        <w:rPr>
          <w:rFonts w:ascii="Arial" w:hAnsi="Arial" w:cs="Arial"/>
          <w:sz w:val="24"/>
          <w:szCs w:val="24"/>
        </w:rPr>
        <w:t xml:space="preserve">. </w:t>
      </w:r>
    </w:p>
    <w:p w:rsidR="00593993" w:rsidRDefault="0058049C">
      <w:pPr>
        <w:spacing w:after="0" w:line="360" w:lineRule="auto"/>
        <w:jc w:val="both"/>
        <w:rPr>
          <w:rStyle w:val="Heading1Char"/>
          <w:rFonts w:ascii="Arial" w:hAnsi="Arial" w:cs="Arial"/>
          <w:b/>
          <w:color w:val="auto"/>
          <w:sz w:val="24"/>
          <w:szCs w:val="24"/>
        </w:rPr>
      </w:pPr>
      <w:r>
        <w:rPr>
          <w:rStyle w:val="Heading1Char"/>
          <w:rFonts w:ascii="Arial" w:hAnsi="Arial" w:cs="Arial"/>
          <w:b/>
          <w:color w:val="auto"/>
          <w:sz w:val="24"/>
          <w:szCs w:val="24"/>
        </w:rPr>
        <w:lastRenderedPageBreak/>
        <w:t>Text S2. Procedure for the univariate Mendelian randomisation analysis</w:t>
      </w:r>
      <w:bookmarkEnd w:id="13"/>
    </w:p>
    <w:p w:rsidR="00593993" w:rsidRDefault="00593993">
      <w:pPr>
        <w:spacing w:after="0" w:line="360" w:lineRule="auto"/>
        <w:rPr>
          <w:rFonts w:ascii="Arial" w:eastAsiaTheme="majorEastAsia" w:hAnsi="Arial" w:cs="Arial"/>
          <w:b/>
          <w:sz w:val="24"/>
          <w:szCs w:val="24"/>
        </w:rPr>
      </w:pPr>
    </w:p>
    <w:p w:rsidR="00593993" w:rsidRDefault="0058049C">
      <w:pPr>
        <w:spacing w:after="0" w:line="360" w:lineRule="auto"/>
        <w:jc w:val="both"/>
        <w:rPr>
          <w:rFonts w:ascii="Arial" w:hAnsi="Arial" w:cs="Arial"/>
          <w:sz w:val="24"/>
          <w:szCs w:val="24"/>
        </w:rPr>
      </w:pPr>
      <w:r>
        <w:rPr>
          <w:rFonts w:ascii="Arial" w:hAnsi="Arial" w:cs="Arial"/>
          <w:sz w:val="24"/>
          <w:szCs w:val="24"/>
        </w:rPr>
        <w:t xml:space="preserve">In our study, we tried to satisfy the three main assumptions for a valid genetic instrumental variable (IV) in our Mendelian randomisation analysis. The three assumptions are: (A1) the IV must be associated with the exposure (relevance), (A2) the IV should be independent of the outcome conditional on the exposure and confounders (exclusion restriction), and (A3) the IV should not be associated with confounders of the exposure-outcome association (exchangeability) </w:t>
      </w:r>
      <w:r>
        <w:rPr>
          <w:rFonts w:ascii="Arial" w:hAnsi="Arial" w:cs="Arial"/>
          <w:sz w:val="24"/>
          <w:szCs w:val="24"/>
        </w:rPr>
        <w:fldChar w:fldCharType="begin">
          <w:fldData xml:space="preserve">PEVuZE5vdGU+PENpdGU+PEF1dGhvcj5IYXljb2NrPC9BdXRob3I+PFllYXI+MjAxNjwvWWVhcj48
UmVjTnVtPjI0MzwvUmVjTnVtPjxEaXNwbGF5VGV4dD4oMiwgMyk8L0Rpc3BsYXlUZXh0PjxyZWNv
cmQ+PHJlYy1udW1iZXI+MjQzPC9yZWMtbnVtYmVyPjxmb3JlaWduLWtleXM+PGtleSBhcHA9IkVO
IiBkYi1pZD0iZXRheGR4cnR6dnAyZXBlNWF0d3B2cGVkd3hmczVwZXB0MHIyIiB0aW1lc3RhbXA9
IjE2MTYxNDQzNDkiPjI0Mzwva2V5PjwvZm9yZWlnbi1rZXlzPjxyZWYtdHlwZSBuYW1lPSJKb3Vy
bmFsIEFydGljbGUiPjE3PC9yZWYtdHlwZT48Y29udHJpYnV0b3JzPjxhdXRob3JzPjxhdXRob3I+
SGF5Y29jaywgUC4gQy48L2F1dGhvcj48YXV0aG9yPkJ1cmdlc3MsIFMuPC9hdXRob3I+PGF1dGhv
cj5XYWRlLCBLLiBILjwvYXV0aG9yPjxhdXRob3I+Qm93ZGVuLCBKLjwvYXV0aG9yPjxhdXRob3I+
UmVsdG9uLCBDLjwvYXV0aG9yPjxhdXRob3I+RGF2ZXkgU21pdGgsIEcuPC9hdXRob3I+PC9hdXRo
b3JzPjwvY29udHJpYnV0b3JzPjx0aXRsZXM+PHRpdGxlPkJlc3QgKGJ1dCBvZnQtZm9yZ290dGVu
KSBwcmFjdGljZXM6IHRoZSBkZXNpZ24sIGFuYWx5c2lzLCBhbmQgaW50ZXJwcmV0YXRpb24gb2Yg
TWVuZGVsaWFuIHJhbmRvbWl6YXRpb24gc3R1ZGllczwvdGl0bGU+PHNlY29uZGFyeS10aXRsZT5B
bSBKIENsaW4gTnV0cjwvc2Vjb25kYXJ5LXRpdGxlPjwvdGl0bGVzPjxwZXJpb2RpY2FsPjxmdWxs
LXRpdGxlPkFtZXJpY2FuIEpvdXJuYWwgb2YgQ2xpbmljYWwgTnV0cml0aW9uPC9mdWxsLXRpdGxl
PjxhYmJyLTE+QW0uIEouIENsaW4uIE51dHIuPC9hYmJyLTE+PGFiYnItMj5BbSBKIENsaW4gTnV0
cjwvYWJici0yPjwvcGVyaW9kaWNhbD48cGFnZXM+OTY1LTc4PC9wYWdlcz48dm9sdW1lPjEwMzwv
dm9sdW1lPjxudW1iZXI+NDwvbnVtYmVyPjxlZGl0aW9uPjIwMTYvMDMvMTE8L2VkaXRpb24+PGtl
eXdvcmRzPjxrZXl3b3JkPkNvcm9uYXJ5IEFydGVyeSBEaXNlYXNlL2RpYWdub3Npcy9nZW5ldGlj
czwva2V5d29yZD48a2V5d29yZD5Db3N0LUJlbmVmaXQgQW5hbHlzaXM8L2tleXdvcmQ+PGtleXdv
cmQ+RGF0YWJhc2VzLCBHZW5ldGljPC9rZXl3b3JkPjxrZXl3b3JkPkdlbmV0aWMgQXNzb2NpYXRp
b24gU3R1ZGllczwva2V5d29yZD48a2V5d29yZD5HZW5vdHlwZTwva2V5d29yZD48a2V5d29yZD5I
dW1hbnM8L2tleXdvcmQ+PGtleXdvcmQ+SW50ZXJsZXVraW4tNi9nZW5ldGljcy9tZXRhYm9saXNt
PC9rZXl3b3JkPjxrZXl3b3JkPk1lbmRlbGlhbiBSYW5kb21pemF0aW9uIEFuYWx5c2lzLyptZXRo
b2RzPC9rZXl3b3JkPjxrZXl3b3JkPlBvbHltb3JwaGlzbSwgU2luZ2xlIE51Y2xlb3RpZGU8L2tl
eXdvcmQ+PGtleXdvcmQ+UmVjZXB0b3JzLCBJbnRlcmxldWtpbi02L2dlbmV0aWNzL21ldGFib2xp
c208L2tleXdvcmQ+PGtleXdvcmQ+UmVwcm9kdWNpYmlsaXR5IG9mIFJlc3VsdHM8L2tleXdvcmQ+
PGtleXdvcmQ+KlJlc2VhcmNoIERlc2lnbjwva2V5d29yZD48a2V5d29yZD5SaXNrIEZhY3RvcnM8
L2tleXdvcmQ+PC9rZXl3b3Jkcz48ZGF0ZXM+PHllYXI+MjAxNjwveWVhcj48cHViLWRhdGVzPjxk
YXRlPkFwcjwvZGF0ZT48L3B1Yi1kYXRlcz48L2RhdGVzPjxpc2JuPjAwMDItOTE2NSAoUHJpbnQp
JiN4RDswMDAyLTkxNjU8L2lzYm4+PGFjY2Vzc2lvbi1udW0+MjY5NjE5Mjc8L2FjY2Vzc2lvbi1u
dW0+PHVybHM+PHJlbGF0ZWQtdXJscz48dXJsPmh0dHBzOi8vd3d3Lm5jYmkubmxtLm5paC5nb3Yv
cG1jL2FydGljbGVzL1BNQzQ4MDc2OTkvcGRmL2FqY24xMTgyMTYucGRmPC91cmw+PC9yZWxhdGVk
LXVybHM+PC91cmxzPjxjdXN0b20yPlBNQzQ4MDc2OTk8L2N1c3RvbTI+PGVsZWN0cm9uaWMtcmVz
b3VyY2UtbnVtPmh0dHBzOi8vZG9pLm9yZy8xMC4zOTQ1L2FqY24uMTE1LjExODIxNjwvZWxlY3Ry
b25pYy1yZXNvdXJjZS1udW0+PHJlbW90ZS1kYXRhYmFzZS1wcm92aWRlcj5OTE08L3JlbW90ZS1k
YXRhYmFzZS1wcm92aWRlcj48bGFuZ3VhZ2U+ZW5nPC9sYW5ndWFnZT48L3JlY29yZD48L0NpdGU+
PENpdGU+PEF1dGhvcj5CdXJnZXNzPC9BdXRob3I+PFllYXI+MjAyMDwvWWVhcj48UmVjTnVtPjMw
NzwvUmVjTnVtPjxyZWNvcmQ+PHJlYy1udW1iZXI+MzA3PC9yZWMtbnVtYmVyPjxmb3JlaWduLWtl
eXM+PGtleSBhcHA9IkVOIiBkYi1pZD0iZXRheGR4cnR6dnAyZXBlNWF0d3B2cGVkd3hmczVwZXB0
MHIyIiB0aW1lc3RhbXA9IjE2Mjg1OTc4ODciPjMwNzwva2V5PjwvZm9yZWlnbi1rZXlzPjxyZWYt
dHlwZSBuYW1lPSJKb3VybmFsIEFydGljbGUiPjE3PC9yZWYtdHlwZT48Y29udHJpYnV0b3JzPjxh
dXRob3JzPjxhdXRob3I+QnVyZ2VzcywgUy48L2F1dGhvcj48YXV0aG9yPkRhdmV5IFNtaXRoLCBH
LjwvYXV0aG9yPjxhdXRob3I+RGF2aWVzLCBOLiBNLjwvYXV0aG9yPjxhdXRob3I+RHVkYnJpZGdl
LCBGLjwvYXV0aG9yPjxhdXRob3I+R2lsbCwgRC48L2F1dGhvcj48YXV0aG9yPkdseW1vdXIsIE0u
IE0uPC9hdXRob3I+PGF1dGhvcj5IYXJ0d2lnLCBGLiBQLjwvYXV0aG9yPjxhdXRob3I+SG9sbWVz
LCBNLiBWLjwvYXV0aG9yPjxhdXRob3I+TWluZWxsaSwgQy48L2F1dGhvcj48YXV0aG9yPlJlbHRv
biwgQy4gTC48L2F1dGhvcj48YXV0aG9yPlRoZW9kb3JhdG91LCBFLjwvYXV0aG9yPjwvYXV0aG9y
cz48L2NvbnRyaWJ1dG9ycz48YXV0aC1hZGRyZXNzPk1SQyBCaW9zdGF0aXN0aWNzIFVuaXQsIFVu
aXZlcnNpdHkgb2YgQ2FtYnJpZGdlLCBDYW1icmlkZ2UsIFVLLiYjeEQ7Q2FyZGlvdmFzY3VsYXIg
RXBpZGVtaW9sb2d5IFVuaXQsIFVuaXZlcnNpdHkgb2YgQ2FtYnJpZGdlLCBDYW1icmlkZ2UsIFVL
LiYjeEQ7TVJDIEludGVncmF0aXZlIEVwaWRlbWlvbG9neSBVbml0LCBVbml2ZXJzaXR5IG9mIEJy
aXN0b2wsIEJyaXN0b2wsIFVLLiYjeEQ7UG9wdWxhdGlvbiBIZWFsdGggU2NpZW5jZXMsIEJyaXN0
b2wgTWVkaWNhbCBTY2hvb2wsIFVuaXZlcnNpdHkgb2YgQnJpc3RvbCwgQnJpc3RvbCwgVUsuJiN4
RDtEZXBhcnRtZW50IG9mIEhlYWx0aCBTY2llbmNlcywgVW5pdmVyc2l0eSBvZiBMZWljZXN0ZXIs
IExlaWNlc3RlciwgVUsuJiN4RDtEZXBhcnRtZW50IG9mIEVwaWRlbWlvbG9neSBhbmQgQmlvc3Rh
dGlzdGljcywgU2Nob29sIG9mIFB1YmxpYyBIZWFsdGgsIEltcGVyaWFsIENvbGxlZ2UgTG9uZG9u
LCBMb25kb24sIFVLLiYjeEQ7RGVwYXJ0bWVudCBvZiBFcGlkZW1pb2xvZ3kgYW5kIEJpb3N0YXRp
c3RpY3MsIFVuaXZlcnNpdHkgb2YgQ2FsaWZvcm5pYSwgU2FuIEZyYW5jaXNjbywgU2FuIEZyYW5j
aXNjbywgQ0EsIFVTQS4mI3hEO1Bvc3RncmFkdWF0ZSBQcm9ncmFtIGluIEVwaWRlbWlvbG9neSwg
RmVkZXJhbCBVbml2ZXJzaXR5IG9mIFBlbG90YXMsIFBlbG90YXMsIEJyYXppbC4mI3hEO01SQyBQ
b3B1bGF0aW9uIEhlYWx0aCBSZXNlYXJjaCBVbml0IGF0IHRoZSBVbml2ZXJzaXR5IG9mIE94Zm9y
ZCwgTnVmZmllbGQgRGVwYXJ0bWVudCBvZiBQb3B1bGF0aW9uIEhlYWx0aCwgVW5pdmVyc2l0eSBv
ZiBPeGZvcmQsIE94Zm9yZCwgVUsuJiN4RDtDbGluaWNhbCBUcmlhbCBTZXJ2aWNlIFVuaXQgYW5k
IEVwaWRlbWlvbG9naWNhbCBTdHVkaWVzIFVuaXQsIE51ZmZpZWxkIERlcGFydG1lbnQgb2YgUG9w
dWxhdGlvbiBIZWFsdGgsIFVuaXZlcnNpdHkgb2YgT3hmb3JkLCBPeGZvcmQsIFVLLiYjeEQ7TmF0
aW9uYWwgSGVhcnQgYW5kIEx1bmcgSW5zdGl0dXRlLCBJbXBlcmlhbCBDb2xsZWdlIExvbmRvbiwg
TG9uZG9uLCBVSy4mI3hEO0NlbnRyZSBmb3IgR2xvYmFsIEhlYWx0aCwgVXNoZXIgSW5zdGl0dXRl
LCBVbml2ZXJzaXR5IG9mIEVkaW5idXJnaCwgRWRpbmJ1cmdoLCBVSy4mI3hEO0VkaW5idXJnaCBD
YW5jZXIgUmVzZWFyY2ggQ2VudHJlLCBJbnN0aXR1dGUgb2YgR2VuZXRpY3MgYW5kIE1vbGVjdWxh
ciBNZWRpY2luZSwgVW5pdmVyc2l0eSBvZiBFZGluYnVyZ2gsIEVkaW5idXJnaCwgVUsuPC9hdXRo
LWFkZHJlc3M+PHRpdGxlcz48dGl0bGU+R3VpZGVsaW5lcyBmb3IgcGVyZm9ybWluZyBNZW5kZWxp
YW4gcmFuZG9taXphdGlvbiBpbnZlc3RpZ2F0aW9uczwvdGl0bGU+PHNlY29uZGFyeS10aXRsZT5X
ZWxsY29tZSBPcGVuIFJlczwvc2Vjb25kYXJ5LXRpdGxlPjwvdGl0bGVzPjxwZXJpb2RpY2FsPjxm
dWxsLXRpdGxlPldlbGxjb21lIE9wZW4gUmVzPC9mdWxsLXRpdGxlPjwvcGVyaW9kaWNhbD48cGFn
ZXM+MTg2PC9wYWdlcz48dm9sdW1lPjQ8L3ZvbHVtZT48ZWRpdGlvbj4yMDIwLzA4LzExPC9lZGl0
aW9uPjxrZXl3b3Jkcz48a2V5d29yZD5NZW5kZWxpYW4gcmFuZG9taXphdGlvbjwva2V5d29yZD48
a2V5d29yZD5jYXVzYWwgaW5mZXJlbmNlPC9rZXl3b3JkPjxrZXl3b3JkPmdlbmV0aWMgZXBpZGVt
aW9sb2d5PC9rZXl3b3JkPjxrZXl3b3JkPmd1aWRlbGluZXM8L2tleXdvcmQ+PC9rZXl3b3Jkcz48
ZGF0ZXM+PHllYXI+MjAyMDwveWVhcj48L2RhdGVzPjxpc2JuPjIzOTgtNTAyWCAoUHJpbnQpJiN4
RDsyMzk4LTUwMng8L2lzYm4+PGFjY2Vzc2lvbi1udW0+MzI3NjA4MTE8L2FjY2Vzc2lvbi1udW0+
PHVybHM+PHJlbGF0ZWQtdXJscz48dXJsPmh0dHBzOi8vd3d3Lm5jYmkubmxtLm5paC5nb3YvcG1j
L2FydGljbGVzL1BNQzczODQxNTEvcGRmL3dlbGxjb21lb3BlbnJlcy00LTE3NDIzLnBkZjwvdXJs
PjwvcmVsYXRlZC11cmxzPjwvdXJscz48Y3VzdG9tMj5QTUM3Mzg0MTUxPC9jdXN0b20yPjxlbGVj
dHJvbmljLXJlc291cmNlLW51bT5odHRwczovL2RvaS5vcmcvMTAuMTI2ODgvd2VsbGNvbWVvcGVu
cmVzLjE1NTU1LjI8L2VsZWN0cm9uaWMtcmVzb3VyY2UtbnVtPjxyZW1vdGUtZGF0YWJhc2UtcHJv
dmlkZXI+TkxNPC9yZW1vdGUtZGF0YWJhc2UtcHJvdmlkZXI+PGxhbmd1YWdlPmVuZzwvbGFuZ3Vh
Z2U+PC9yZWNvcmQ+PC9DaXRlPjwvRW5kTm90ZT4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IYXljb2NrPC9BdXRob3I+PFllYXI+MjAxNjwvWWVhcj48
UmVjTnVtPjI0MzwvUmVjTnVtPjxEaXNwbGF5VGV4dD4oMiwgMyk8L0Rpc3BsYXlUZXh0PjxyZWNv
cmQ+PHJlYy1udW1iZXI+MjQzPC9yZWMtbnVtYmVyPjxmb3JlaWduLWtleXM+PGtleSBhcHA9IkVO
IiBkYi1pZD0iZXRheGR4cnR6dnAyZXBlNWF0d3B2cGVkd3hmczVwZXB0MHIyIiB0aW1lc3RhbXA9
IjE2MTYxNDQzNDkiPjI0Mzwva2V5PjwvZm9yZWlnbi1rZXlzPjxyZWYtdHlwZSBuYW1lPSJKb3Vy
bmFsIEFydGljbGUiPjE3PC9yZWYtdHlwZT48Y29udHJpYnV0b3JzPjxhdXRob3JzPjxhdXRob3I+
SGF5Y29jaywgUC4gQy48L2F1dGhvcj48YXV0aG9yPkJ1cmdlc3MsIFMuPC9hdXRob3I+PGF1dGhv
cj5XYWRlLCBLLiBILjwvYXV0aG9yPjxhdXRob3I+Qm93ZGVuLCBKLjwvYXV0aG9yPjxhdXRob3I+
UmVsdG9uLCBDLjwvYXV0aG9yPjxhdXRob3I+RGF2ZXkgU21pdGgsIEcuPC9hdXRob3I+PC9hdXRo
b3JzPjwvY29udHJpYnV0b3JzPjx0aXRsZXM+PHRpdGxlPkJlc3QgKGJ1dCBvZnQtZm9yZ290dGVu
KSBwcmFjdGljZXM6IHRoZSBkZXNpZ24sIGFuYWx5c2lzLCBhbmQgaW50ZXJwcmV0YXRpb24gb2Yg
TWVuZGVsaWFuIHJhbmRvbWl6YXRpb24gc3R1ZGllczwvdGl0bGU+PHNlY29uZGFyeS10aXRsZT5B
bSBKIENsaW4gTnV0cjwvc2Vjb25kYXJ5LXRpdGxlPjwvdGl0bGVzPjxwZXJpb2RpY2FsPjxmdWxs
LXRpdGxlPkFtZXJpY2FuIEpvdXJuYWwgb2YgQ2xpbmljYWwgTnV0cml0aW9uPC9mdWxsLXRpdGxl
PjxhYmJyLTE+QW0uIEouIENsaW4uIE51dHIuPC9hYmJyLTE+PGFiYnItMj5BbSBKIENsaW4gTnV0
cjwvYWJici0yPjwvcGVyaW9kaWNhbD48cGFnZXM+OTY1LTc4PC9wYWdlcz48dm9sdW1lPjEwMzwv
dm9sdW1lPjxudW1iZXI+NDwvbnVtYmVyPjxlZGl0aW9uPjIwMTYvMDMvMTE8L2VkaXRpb24+PGtl
eXdvcmRzPjxrZXl3b3JkPkNvcm9uYXJ5IEFydGVyeSBEaXNlYXNlL2RpYWdub3Npcy9nZW5ldGlj
czwva2V5d29yZD48a2V5d29yZD5Db3N0LUJlbmVmaXQgQW5hbHlzaXM8L2tleXdvcmQ+PGtleXdv
cmQ+RGF0YWJhc2VzLCBHZW5ldGljPC9rZXl3b3JkPjxrZXl3b3JkPkdlbmV0aWMgQXNzb2NpYXRp
b24gU3R1ZGllczwva2V5d29yZD48a2V5d29yZD5HZW5vdHlwZTwva2V5d29yZD48a2V5d29yZD5I
dW1hbnM8L2tleXdvcmQ+PGtleXdvcmQ+SW50ZXJsZXVraW4tNi9nZW5ldGljcy9tZXRhYm9saXNt
PC9rZXl3b3JkPjxrZXl3b3JkPk1lbmRlbGlhbiBSYW5kb21pemF0aW9uIEFuYWx5c2lzLyptZXRo
b2RzPC9rZXl3b3JkPjxrZXl3b3JkPlBvbHltb3JwaGlzbSwgU2luZ2xlIE51Y2xlb3RpZGU8L2tl
eXdvcmQ+PGtleXdvcmQ+UmVjZXB0b3JzLCBJbnRlcmxldWtpbi02L2dlbmV0aWNzL21ldGFib2xp
c208L2tleXdvcmQ+PGtleXdvcmQ+UmVwcm9kdWNpYmlsaXR5IG9mIFJlc3VsdHM8L2tleXdvcmQ+
PGtleXdvcmQ+KlJlc2VhcmNoIERlc2lnbjwva2V5d29yZD48a2V5d29yZD5SaXNrIEZhY3RvcnM8
L2tleXdvcmQ+PC9rZXl3b3Jkcz48ZGF0ZXM+PHllYXI+MjAxNjwveWVhcj48cHViLWRhdGVzPjxk
YXRlPkFwcjwvZGF0ZT48L3B1Yi1kYXRlcz48L2RhdGVzPjxpc2JuPjAwMDItOTE2NSAoUHJpbnQp
JiN4RDswMDAyLTkxNjU8L2lzYm4+PGFjY2Vzc2lvbi1udW0+MjY5NjE5Mjc8L2FjY2Vzc2lvbi1u
dW0+PHVybHM+PHJlbGF0ZWQtdXJscz48dXJsPmh0dHBzOi8vd3d3Lm5jYmkubmxtLm5paC5nb3Yv
cG1jL2FydGljbGVzL1BNQzQ4MDc2OTkvcGRmL2FqY24xMTgyMTYucGRmPC91cmw+PC9yZWxhdGVk
LXVybHM+PC91cmxzPjxjdXN0b20yPlBNQzQ4MDc2OTk8L2N1c3RvbTI+PGVsZWN0cm9uaWMtcmVz
b3VyY2UtbnVtPmh0dHBzOi8vZG9pLm9yZy8xMC4zOTQ1L2FqY24uMTE1LjExODIxNjwvZWxlY3Ry
b25pYy1yZXNvdXJjZS1udW0+PHJlbW90ZS1kYXRhYmFzZS1wcm92aWRlcj5OTE08L3JlbW90ZS1k
YXRhYmFzZS1wcm92aWRlcj48bGFuZ3VhZ2U+ZW5nPC9sYW5ndWFnZT48L3JlY29yZD48L0NpdGU+
PENpdGU+PEF1dGhvcj5CdXJnZXNzPC9BdXRob3I+PFllYXI+MjAyMDwvWWVhcj48UmVjTnVtPjMw
NzwvUmVjTnVtPjxyZWNvcmQ+PHJlYy1udW1iZXI+MzA3PC9yZWMtbnVtYmVyPjxmb3JlaWduLWtl
eXM+PGtleSBhcHA9IkVOIiBkYi1pZD0iZXRheGR4cnR6dnAyZXBlNWF0d3B2cGVkd3hmczVwZXB0
MHIyIiB0aW1lc3RhbXA9IjE2Mjg1OTc4ODciPjMwNzwva2V5PjwvZm9yZWlnbi1rZXlzPjxyZWYt
dHlwZSBuYW1lPSJKb3VybmFsIEFydGljbGUiPjE3PC9yZWYtdHlwZT48Y29udHJpYnV0b3JzPjxh
dXRob3JzPjxhdXRob3I+QnVyZ2VzcywgUy48L2F1dGhvcj48YXV0aG9yPkRhdmV5IFNtaXRoLCBH
LjwvYXV0aG9yPjxhdXRob3I+RGF2aWVzLCBOLiBNLjwvYXV0aG9yPjxhdXRob3I+RHVkYnJpZGdl
LCBGLjwvYXV0aG9yPjxhdXRob3I+R2lsbCwgRC48L2F1dGhvcj48YXV0aG9yPkdseW1vdXIsIE0u
IE0uPC9hdXRob3I+PGF1dGhvcj5IYXJ0d2lnLCBGLiBQLjwvYXV0aG9yPjxhdXRob3I+SG9sbWVz
LCBNLiBWLjwvYXV0aG9yPjxhdXRob3I+TWluZWxsaSwgQy48L2F1dGhvcj48YXV0aG9yPlJlbHRv
biwgQy4gTC48L2F1dGhvcj48YXV0aG9yPlRoZW9kb3JhdG91LCBFLjwvYXV0aG9yPjwvYXV0aG9y
cz48L2NvbnRyaWJ1dG9ycz48YXV0aC1hZGRyZXNzPk1SQyBCaW9zdGF0aXN0aWNzIFVuaXQsIFVu
aXZlcnNpdHkgb2YgQ2FtYnJpZGdlLCBDYW1icmlkZ2UsIFVLLiYjeEQ7Q2FyZGlvdmFzY3VsYXIg
RXBpZGVtaW9sb2d5IFVuaXQsIFVuaXZlcnNpdHkgb2YgQ2FtYnJpZGdlLCBDYW1icmlkZ2UsIFVL
LiYjeEQ7TVJDIEludGVncmF0aXZlIEVwaWRlbWlvbG9neSBVbml0LCBVbml2ZXJzaXR5IG9mIEJy
aXN0b2wsIEJyaXN0b2wsIFVLLiYjeEQ7UG9wdWxhdGlvbiBIZWFsdGggU2NpZW5jZXMsIEJyaXN0
b2wgTWVkaWNhbCBTY2hvb2wsIFVuaXZlcnNpdHkgb2YgQnJpc3RvbCwgQnJpc3RvbCwgVUsuJiN4
RDtEZXBhcnRtZW50IG9mIEhlYWx0aCBTY2llbmNlcywgVW5pdmVyc2l0eSBvZiBMZWljZXN0ZXIs
IExlaWNlc3RlciwgVUsuJiN4RDtEZXBhcnRtZW50IG9mIEVwaWRlbWlvbG9neSBhbmQgQmlvc3Rh
dGlzdGljcywgU2Nob29sIG9mIFB1YmxpYyBIZWFsdGgsIEltcGVyaWFsIENvbGxlZ2UgTG9uZG9u
LCBMb25kb24sIFVLLiYjeEQ7RGVwYXJ0bWVudCBvZiBFcGlkZW1pb2xvZ3kgYW5kIEJpb3N0YXRp
c3RpY3MsIFVuaXZlcnNpdHkgb2YgQ2FsaWZvcm5pYSwgU2FuIEZyYW5jaXNjbywgU2FuIEZyYW5j
aXNjbywgQ0EsIFVTQS4mI3hEO1Bvc3RncmFkdWF0ZSBQcm9ncmFtIGluIEVwaWRlbWlvbG9neSwg
RmVkZXJhbCBVbml2ZXJzaXR5IG9mIFBlbG90YXMsIFBlbG90YXMsIEJyYXppbC4mI3hEO01SQyBQ
b3B1bGF0aW9uIEhlYWx0aCBSZXNlYXJjaCBVbml0IGF0IHRoZSBVbml2ZXJzaXR5IG9mIE94Zm9y
ZCwgTnVmZmllbGQgRGVwYXJ0bWVudCBvZiBQb3B1bGF0aW9uIEhlYWx0aCwgVW5pdmVyc2l0eSBv
ZiBPeGZvcmQsIE94Zm9yZCwgVUsuJiN4RDtDbGluaWNhbCBUcmlhbCBTZXJ2aWNlIFVuaXQgYW5k
IEVwaWRlbWlvbG9naWNhbCBTdHVkaWVzIFVuaXQsIE51ZmZpZWxkIERlcGFydG1lbnQgb2YgUG9w
dWxhdGlvbiBIZWFsdGgsIFVuaXZlcnNpdHkgb2YgT3hmb3JkLCBPeGZvcmQsIFVLLiYjeEQ7TmF0
aW9uYWwgSGVhcnQgYW5kIEx1bmcgSW5zdGl0dXRlLCBJbXBlcmlhbCBDb2xsZWdlIExvbmRvbiwg
TG9uZG9uLCBVSy4mI3hEO0NlbnRyZSBmb3IgR2xvYmFsIEhlYWx0aCwgVXNoZXIgSW5zdGl0dXRl
LCBVbml2ZXJzaXR5IG9mIEVkaW5idXJnaCwgRWRpbmJ1cmdoLCBVSy4mI3hEO0VkaW5idXJnaCBD
YW5jZXIgUmVzZWFyY2ggQ2VudHJlLCBJbnN0aXR1dGUgb2YgR2VuZXRpY3MgYW5kIE1vbGVjdWxh
ciBNZWRpY2luZSwgVW5pdmVyc2l0eSBvZiBFZGluYnVyZ2gsIEVkaW5idXJnaCwgVUsuPC9hdXRo
LWFkZHJlc3M+PHRpdGxlcz48dGl0bGU+R3VpZGVsaW5lcyBmb3IgcGVyZm9ybWluZyBNZW5kZWxp
YW4gcmFuZG9taXphdGlvbiBpbnZlc3RpZ2F0aW9uczwvdGl0bGU+PHNlY29uZGFyeS10aXRsZT5X
ZWxsY29tZSBPcGVuIFJlczwvc2Vjb25kYXJ5LXRpdGxlPjwvdGl0bGVzPjxwZXJpb2RpY2FsPjxm
dWxsLXRpdGxlPldlbGxjb21lIE9wZW4gUmVzPC9mdWxsLXRpdGxlPjwvcGVyaW9kaWNhbD48cGFn
ZXM+MTg2PC9wYWdlcz48dm9sdW1lPjQ8L3ZvbHVtZT48ZWRpdGlvbj4yMDIwLzA4LzExPC9lZGl0
aW9uPjxrZXl3b3Jkcz48a2V5d29yZD5NZW5kZWxpYW4gcmFuZG9taXphdGlvbjwva2V5d29yZD48
a2V5d29yZD5jYXVzYWwgaW5mZXJlbmNlPC9rZXl3b3JkPjxrZXl3b3JkPmdlbmV0aWMgZXBpZGVt
aW9sb2d5PC9rZXl3b3JkPjxrZXl3b3JkPmd1aWRlbGluZXM8L2tleXdvcmQ+PC9rZXl3b3Jkcz48
ZGF0ZXM+PHllYXI+MjAyMDwveWVhcj48L2RhdGVzPjxpc2JuPjIzOTgtNTAyWCAoUHJpbnQpJiN4
RDsyMzk4LTUwMng8L2lzYm4+PGFjY2Vzc2lvbi1udW0+MzI3NjA4MTE8L2FjY2Vzc2lvbi1udW0+
PHVybHM+PHJlbGF0ZWQtdXJscz48dXJsPmh0dHBzOi8vd3d3Lm5jYmkubmxtLm5paC5nb3YvcG1j
L2FydGljbGVzL1BNQzczODQxNTEvcGRmL3dlbGxjb21lb3BlbnJlcy00LTE3NDIzLnBkZjwvdXJs
PjwvcmVsYXRlZC11cmxzPjwvdXJscz48Y3VzdG9tMj5QTUM3Mzg0MTUxPC9jdXN0b20yPjxlbGVj
dHJvbmljLXJlc291cmNlLW51bT5odHRwczovL2RvaS5vcmcvMTAuMTI2ODgvd2VsbGNvbWVvcGVu
cmVzLjE1NTU1LjI8L2VsZWN0cm9uaWMtcmVzb3VyY2UtbnVtPjxyZW1vdGUtZGF0YWJhc2UtcHJv
dmlkZXI+TkxNPC9yZW1vdGUtZGF0YWJhc2UtcHJvdmlkZXI+PGxhbmd1YWdlPmVuZzwvbGFuZ3Vh
Z2U+PC9yZWNvcmQ+PC9DaXRlPjwvRW5kTm90ZT4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2, 3)</w:t>
      </w:r>
      <w:r>
        <w:rPr>
          <w:rFonts w:ascii="Arial" w:hAnsi="Arial" w:cs="Arial"/>
          <w:sz w:val="24"/>
          <w:szCs w:val="24"/>
        </w:rPr>
        <w:fldChar w:fldCharType="end"/>
      </w:r>
      <w:r>
        <w:rPr>
          <w:rFonts w:ascii="Arial" w:hAnsi="Arial" w:cs="Arial"/>
          <w:sz w:val="24"/>
          <w:szCs w:val="24"/>
        </w:rPr>
        <w:t xml:space="preserve">. The A1 assumption is the only assumption that can be directly tested </w:t>
      </w:r>
      <w:r>
        <w:rPr>
          <w:rFonts w:ascii="Arial" w:hAnsi="Arial" w:cs="Arial"/>
          <w:sz w:val="24"/>
          <w:szCs w:val="24"/>
        </w:rPr>
        <w:fldChar w:fldCharType="begin">
          <w:fldData xml:space="preserve">PEVuZE5vdGU+PENpdGU+PEF1dGhvcj5IYXljb2NrPC9BdXRob3I+PFllYXI+MjAxNjwvWWVhcj48
UmVjTnVtPjI0MzwvUmVjTnVtPjxEaXNwbGF5VGV4dD4oMik8L0Rpc3BsYXlUZXh0PjxyZWNvcmQ+
PHJlYy1udW1iZXI+MjQzPC9yZWMtbnVtYmVyPjxmb3JlaWduLWtleXM+PGtleSBhcHA9IkVOIiBk
Yi1pZD0iZXRheGR4cnR6dnAyZXBlNWF0d3B2cGVkd3hmczVwZXB0MHIyIiB0aW1lc3RhbXA9IjE2
MTYxNDQzNDkiPjI0Mzwva2V5PjwvZm9yZWlnbi1rZXlzPjxyZWYtdHlwZSBuYW1lPSJKb3VybmFs
IEFydGljbGUiPjE3PC9yZWYtdHlwZT48Y29udHJpYnV0b3JzPjxhdXRob3JzPjxhdXRob3I+SGF5
Y29jaywgUC4gQy48L2F1dGhvcj48YXV0aG9yPkJ1cmdlc3MsIFMuPC9hdXRob3I+PGF1dGhvcj5X
YWRlLCBLLiBILjwvYXV0aG9yPjxhdXRob3I+Qm93ZGVuLCBKLjwvYXV0aG9yPjxhdXRob3I+UmVs
dG9uLCBDLjwvYXV0aG9yPjxhdXRob3I+RGF2ZXkgU21pdGgsIEcuPC9hdXRob3I+PC9hdXRob3Jz
PjwvY29udHJpYnV0b3JzPjx0aXRsZXM+PHRpdGxlPkJlc3QgKGJ1dCBvZnQtZm9yZ290dGVuKSBw
cmFjdGljZXM6IHRoZSBkZXNpZ24sIGFuYWx5c2lzLCBhbmQgaW50ZXJwcmV0YXRpb24gb2YgTWVu
ZGVsaWFuIHJhbmRvbWl6YXRpb24gc3R1ZGllczwvdGl0bGU+PHNlY29uZGFyeS10aXRsZT5BbSBK
IENsaW4gTnV0cjwvc2Vjb25kYXJ5LXRpdGxlPjwvdGl0bGVzPjxwZXJpb2RpY2FsPjxmdWxsLXRp
dGxlPkFtZXJpY2FuIEpvdXJuYWwgb2YgQ2xpbmljYWwgTnV0cml0aW9uPC9mdWxsLXRpdGxlPjxh
YmJyLTE+QW0uIEouIENsaW4uIE51dHIuPC9hYmJyLTE+PGFiYnItMj5BbSBKIENsaW4gTnV0cjwv
YWJici0yPjwvcGVyaW9kaWNhbD48cGFnZXM+OTY1LTc4PC9wYWdlcz48dm9sdW1lPjEwMzwvdm9s
dW1lPjxudW1iZXI+NDwvbnVtYmVyPjxlZGl0aW9uPjIwMTYvMDMvMTE8L2VkaXRpb24+PGtleXdv
cmRzPjxrZXl3b3JkPkNvcm9uYXJ5IEFydGVyeSBEaXNlYXNlL2RpYWdub3Npcy9nZW5ldGljczwv
a2V5d29yZD48a2V5d29yZD5Db3N0LUJlbmVmaXQgQW5hbHlzaXM8L2tleXdvcmQ+PGtleXdvcmQ+
RGF0YWJhc2VzLCBHZW5ldGljPC9rZXl3b3JkPjxrZXl3b3JkPkdlbmV0aWMgQXNzb2NpYXRpb24g
U3R1ZGllczwva2V5d29yZD48a2V5d29yZD5HZW5vdHlwZTwva2V5d29yZD48a2V5d29yZD5IdW1h
bnM8L2tleXdvcmQ+PGtleXdvcmQ+SW50ZXJsZXVraW4tNi9nZW5ldGljcy9tZXRhYm9saXNtPC9r
ZXl3b3JkPjxrZXl3b3JkPk1lbmRlbGlhbiBSYW5kb21pemF0aW9uIEFuYWx5c2lzLyptZXRob2Rz
PC9rZXl3b3JkPjxrZXl3b3JkPlBvbHltb3JwaGlzbSwgU2luZ2xlIE51Y2xlb3RpZGU8L2tleXdv
cmQ+PGtleXdvcmQ+UmVjZXB0b3JzLCBJbnRlcmxldWtpbi02L2dlbmV0aWNzL21ldGFib2xpc208
L2tleXdvcmQ+PGtleXdvcmQ+UmVwcm9kdWNpYmlsaXR5IG9mIFJlc3VsdHM8L2tleXdvcmQ+PGtl
eXdvcmQ+KlJlc2VhcmNoIERlc2lnbjwva2V5d29yZD48a2V5d29yZD5SaXNrIEZhY3RvcnM8L2tl
eXdvcmQ+PC9rZXl3b3Jkcz48ZGF0ZXM+PHllYXI+MjAxNjwveWVhcj48cHViLWRhdGVzPjxkYXRl
PkFwcjwvZGF0ZT48L3B1Yi1kYXRlcz48L2RhdGVzPjxpc2JuPjAwMDItOTE2NSAoUHJpbnQpJiN4
RDswMDAyLTkxNjU8L2lzYm4+PGFjY2Vzc2lvbi1udW0+MjY5NjE5Mjc8L2FjY2Vzc2lvbi1udW0+
PHVybHM+PHJlbGF0ZWQtdXJscz48dXJsPmh0dHBzOi8vd3d3Lm5jYmkubmxtLm5paC5nb3YvcG1j
L2FydGljbGVzL1BNQzQ4MDc2OTkvcGRmL2FqY24xMTgyMTYucGRmPC91cmw+PC9yZWxhdGVkLXVy
bHM+PC91cmxzPjxjdXN0b20yPlBNQzQ4MDc2OTk8L2N1c3RvbTI+PGVsZWN0cm9uaWMtcmVzb3Vy
Y2UtbnVtPmh0dHBzOi8vZG9pLm9yZy8xMC4zOTQ1L2FqY24uMTE1LjExODIxNjwvZWxlY3Ryb25p
Yy1yZXNvdXJjZS1udW0+PHJlbW90ZS1kYXRhYmFzZS1wcm92aWRlcj5OTE08L3JlbW90ZS1kYXRh
YmFzZS1wcm92aWRlcj48bGFuZ3VhZ2U+ZW5nPC9sYW5ndWFnZT48L3JlY29yZD48L0NpdGU+PC9F
bmROb3RlPgB=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IYXljb2NrPC9BdXRob3I+PFllYXI+MjAxNjwvWWVhcj48
UmVjTnVtPjI0MzwvUmVjTnVtPjxEaXNwbGF5VGV4dD4oMik8L0Rpc3BsYXlUZXh0PjxyZWNvcmQ+
PHJlYy1udW1iZXI+MjQzPC9yZWMtbnVtYmVyPjxmb3JlaWduLWtleXM+PGtleSBhcHA9IkVOIiBk
Yi1pZD0iZXRheGR4cnR6dnAyZXBlNWF0d3B2cGVkd3hmczVwZXB0MHIyIiB0aW1lc3RhbXA9IjE2
MTYxNDQzNDkiPjI0Mzwva2V5PjwvZm9yZWlnbi1rZXlzPjxyZWYtdHlwZSBuYW1lPSJKb3VybmFs
IEFydGljbGUiPjE3PC9yZWYtdHlwZT48Y29udHJpYnV0b3JzPjxhdXRob3JzPjxhdXRob3I+SGF5
Y29jaywgUC4gQy48L2F1dGhvcj48YXV0aG9yPkJ1cmdlc3MsIFMuPC9hdXRob3I+PGF1dGhvcj5X
YWRlLCBLLiBILjwvYXV0aG9yPjxhdXRob3I+Qm93ZGVuLCBKLjwvYXV0aG9yPjxhdXRob3I+UmVs
dG9uLCBDLjwvYXV0aG9yPjxhdXRob3I+RGF2ZXkgU21pdGgsIEcuPC9hdXRob3I+PC9hdXRob3Jz
PjwvY29udHJpYnV0b3JzPjx0aXRsZXM+PHRpdGxlPkJlc3QgKGJ1dCBvZnQtZm9yZ290dGVuKSBw
cmFjdGljZXM6IHRoZSBkZXNpZ24sIGFuYWx5c2lzLCBhbmQgaW50ZXJwcmV0YXRpb24gb2YgTWVu
ZGVsaWFuIHJhbmRvbWl6YXRpb24gc3R1ZGllczwvdGl0bGU+PHNlY29uZGFyeS10aXRsZT5BbSBK
IENsaW4gTnV0cjwvc2Vjb25kYXJ5LXRpdGxlPjwvdGl0bGVzPjxwZXJpb2RpY2FsPjxmdWxsLXRp
dGxlPkFtZXJpY2FuIEpvdXJuYWwgb2YgQ2xpbmljYWwgTnV0cml0aW9uPC9mdWxsLXRpdGxlPjxh
YmJyLTE+QW0uIEouIENsaW4uIE51dHIuPC9hYmJyLTE+PGFiYnItMj5BbSBKIENsaW4gTnV0cjwv
YWJici0yPjwvcGVyaW9kaWNhbD48cGFnZXM+OTY1LTc4PC9wYWdlcz48dm9sdW1lPjEwMzwvdm9s
dW1lPjxudW1iZXI+NDwvbnVtYmVyPjxlZGl0aW9uPjIwMTYvMDMvMTE8L2VkaXRpb24+PGtleXdv
cmRzPjxrZXl3b3JkPkNvcm9uYXJ5IEFydGVyeSBEaXNlYXNlL2RpYWdub3Npcy9nZW5ldGljczwv
a2V5d29yZD48a2V5d29yZD5Db3N0LUJlbmVmaXQgQW5hbHlzaXM8L2tleXdvcmQ+PGtleXdvcmQ+
RGF0YWJhc2VzLCBHZW5ldGljPC9rZXl3b3JkPjxrZXl3b3JkPkdlbmV0aWMgQXNzb2NpYXRpb24g
U3R1ZGllczwva2V5d29yZD48a2V5d29yZD5HZW5vdHlwZTwva2V5d29yZD48a2V5d29yZD5IdW1h
bnM8L2tleXdvcmQ+PGtleXdvcmQ+SW50ZXJsZXVraW4tNi9nZW5ldGljcy9tZXRhYm9saXNtPC9r
ZXl3b3JkPjxrZXl3b3JkPk1lbmRlbGlhbiBSYW5kb21pemF0aW9uIEFuYWx5c2lzLyptZXRob2Rz
PC9rZXl3b3JkPjxrZXl3b3JkPlBvbHltb3JwaGlzbSwgU2luZ2xlIE51Y2xlb3RpZGU8L2tleXdv
cmQ+PGtleXdvcmQ+UmVjZXB0b3JzLCBJbnRlcmxldWtpbi02L2dlbmV0aWNzL21ldGFib2xpc208
L2tleXdvcmQ+PGtleXdvcmQ+UmVwcm9kdWNpYmlsaXR5IG9mIFJlc3VsdHM8L2tleXdvcmQ+PGtl
eXdvcmQ+KlJlc2VhcmNoIERlc2lnbjwva2V5d29yZD48a2V5d29yZD5SaXNrIEZhY3RvcnM8L2tl
eXdvcmQ+PC9rZXl3b3Jkcz48ZGF0ZXM+PHllYXI+MjAxNjwveWVhcj48cHViLWRhdGVzPjxkYXRl
PkFwcjwvZGF0ZT48L3B1Yi1kYXRlcz48L2RhdGVzPjxpc2JuPjAwMDItOTE2NSAoUHJpbnQpJiN4
RDswMDAyLTkxNjU8L2lzYm4+PGFjY2Vzc2lvbi1udW0+MjY5NjE5Mjc8L2FjY2Vzc2lvbi1udW0+
PHVybHM+PHJlbGF0ZWQtdXJscz48dXJsPmh0dHBzOi8vd3d3Lm5jYmkubmxtLm5paC5nb3YvcG1j
L2FydGljbGVzL1BNQzQ4MDc2OTkvcGRmL2FqY24xMTgyMTYucGRmPC91cmw+PC9yZWxhdGVkLXVy
bHM+PC91cmxzPjxjdXN0b20yPlBNQzQ4MDc2OTk8L2N1c3RvbTI+PGVsZWN0cm9uaWMtcmVzb3Vy
Y2UtbnVtPmh0dHBzOi8vZG9pLm9yZy8xMC4zOTQ1L2FqY24uMTE1LjExODIxNjwvZWxlY3Ryb25p
Yy1yZXNvdXJjZS1udW0+PHJlbW90ZS1kYXRhYmFzZS1wcm92aWRlcj5OTE08L3JlbW90ZS1kYXRh
YmFzZS1wcm92aWRlcj48bGFuZ3VhZ2U+ZW5nPC9sYW5ndWFnZT48L3JlY29yZD48L0NpdGU+PC9F
bmROb3RlPgB=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2)</w:t>
      </w:r>
      <w:r>
        <w:rPr>
          <w:rFonts w:ascii="Arial" w:hAnsi="Arial" w:cs="Arial"/>
          <w:sz w:val="24"/>
          <w:szCs w:val="24"/>
        </w:rPr>
        <w:fldChar w:fldCharType="end"/>
      </w:r>
      <w:r>
        <w:rPr>
          <w:rFonts w:ascii="Arial" w:hAnsi="Arial" w:cs="Arial"/>
          <w:sz w:val="24"/>
          <w:szCs w:val="24"/>
        </w:rPr>
        <w:t>.</w:t>
      </w:r>
    </w:p>
    <w:p w:rsidR="00593993" w:rsidRDefault="0058049C">
      <w:pPr>
        <w:tabs>
          <w:tab w:val="left" w:pos="720"/>
        </w:tabs>
        <w:snapToGrid w:val="0"/>
        <w:spacing w:after="0" w:line="360" w:lineRule="auto"/>
        <w:ind w:firstLine="720"/>
        <w:jc w:val="both"/>
        <w:rPr>
          <w:rFonts w:ascii="Arial" w:hAnsi="Arial" w:cs="Arial"/>
          <w:sz w:val="24"/>
          <w:szCs w:val="24"/>
        </w:rPr>
      </w:pPr>
      <w:r>
        <w:rPr>
          <w:rFonts w:ascii="Arial" w:hAnsi="Arial" w:cs="Arial"/>
          <w:sz w:val="24"/>
          <w:szCs w:val="24"/>
        </w:rPr>
        <w:t>The A1 assumption was satisfied by including single nucleotide polymorphisms (SNPs) that are associated with C-terminal-proendothelin-1 (CT-proET-1) or mid-regional-</w:t>
      </w:r>
      <w:proofErr w:type="spellStart"/>
      <w:r>
        <w:rPr>
          <w:rFonts w:ascii="Arial" w:hAnsi="Arial" w:cs="Arial"/>
          <w:sz w:val="24"/>
          <w:szCs w:val="24"/>
        </w:rPr>
        <w:t>proadrenomedullin</w:t>
      </w:r>
      <w:proofErr w:type="spellEnd"/>
      <w:r>
        <w:rPr>
          <w:rFonts w:ascii="Arial" w:hAnsi="Arial" w:cs="Arial"/>
          <w:sz w:val="24"/>
          <w:szCs w:val="24"/>
        </w:rPr>
        <w:t xml:space="preserve"> (MR-</w:t>
      </w:r>
      <w:proofErr w:type="spellStart"/>
      <w:r>
        <w:rPr>
          <w:rFonts w:ascii="Arial" w:hAnsi="Arial" w:cs="Arial"/>
          <w:sz w:val="24"/>
          <w:szCs w:val="24"/>
        </w:rPr>
        <w:t>proADM</w:t>
      </w:r>
      <w:proofErr w:type="spellEnd"/>
      <w:r>
        <w:rPr>
          <w:rFonts w:ascii="Arial" w:hAnsi="Arial" w:cs="Arial"/>
          <w:sz w:val="24"/>
          <w:szCs w:val="24"/>
        </w:rPr>
        <w:t xml:space="preserve">) at a </w:t>
      </w:r>
      <w:r>
        <w:rPr>
          <w:rFonts w:ascii="Arial" w:hAnsi="Arial" w:cs="Arial"/>
          <w:i/>
          <w:sz w:val="24"/>
          <w:szCs w:val="24"/>
        </w:rPr>
        <w:t>P</w:t>
      </w:r>
      <w:r>
        <w:rPr>
          <w:rFonts w:ascii="Arial" w:hAnsi="Arial" w:cs="Arial"/>
          <w:sz w:val="24"/>
          <w:szCs w:val="24"/>
        </w:rPr>
        <w:t xml:space="preserve">-value &lt; 5E-8 as the IVs. The data were extracted from a published genome-wide association (GWA) study of European ancestry from </w:t>
      </w:r>
      <w:proofErr w:type="spellStart"/>
      <w:r>
        <w:rPr>
          <w:rFonts w:ascii="Arial" w:hAnsi="Arial" w:cs="Arial"/>
          <w:sz w:val="24"/>
          <w:szCs w:val="24"/>
        </w:rPr>
        <w:t>Verweij</w:t>
      </w:r>
      <w:proofErr w:type="spellEnd"/>
      <w:r>
        <w:rPr>
          <w:rFonts w:ascii="Arial" w:hAnsi="Arial" w:cs="Arial"/>
          <w:sz w:val="24"/>
          <w:szCs w:val="24"/>
        </w:rPr>
        <w:t xml:space="preserve"> et al. </w:t>
      </w:r>
      <w:r>
        <w:rPr>
          <w:rFonts w:ascii="Arial" w:hAnsi="Arial" w:cs="Arial"/>
          <w:sz w:val="24"/>
          <w:szCs w:val="24"/>
        </w:rPr>
        <w:fldChar w:fldCharType="begin">
          <w:fldData xml:space="preserve">PEVuZE5vdGU+PENpdGU+PEF1dGhvcj5WZXJ3ZWlqPC9BdXRob3I+PFllYXI+MjAxMzwvWWVhcj48
UmVjTnVtPjM2PC9SZWNOdW0+PERpc3BsYXlUZXh0Pig0KTwvRGlzcGxheVRleHQ+PHJlY29yZD48
cmVjLW51bWJlcj4zNjwvcmVjLW51bWJlcj48Zm9yZWlnbi1rZXlzPjxrZXkgYXBwPSJFTiIgZGIt
aWQ9ImV0YXhkeHJ0enZwMmVwZTVhdHdwdnBlZHd4ZnM1cGVwdDByMiIgdGltZXN0YW1wPSIxNTYw
ODU5NTgwIj4zNjwva2V5PjwvZm9yZWlnbi1rZXlzPjxyZWYtdHlwZSBuYW1lPSJKb3VybmFsIEFy
dGljbGUiPjE3PC9yZWYtdHlwZT48Y29udHJpYnV0b3JzPjxhdXRob3JzPjxhdXRob3I+VmVyd2Vp
aiwgTi48L2F1dGhvcj48YXV0aG9yPk1haG11ZCwgSC48L2F1dGhvcj48YXV0aG9yPk1hdGVvIExl
YWNoLCBJLjwvYXV0aG9yPjxhdXRob3I+ZGUgQm9lciwgUi4gQS48L2F1dGhvcj48YXV0aG9yPkJy
b3V3ZXJzLCBGLiBQLjwvYXV0aG9yPjxhdXRob3I+WXUsIEguPC9hdXRob3I+PGF1dGhvcj5Bc3Nl
bGJlcmdzLCBGLiBXLjwvYXV0aG9yPjxhdXRob3I+U3RydWNrLCBKLjwvYXV0aG9yPjxhdXRob3I+
QmFra2VyLCBTLiBKLjwvYXV0aG9yPjxhdXRob3I+R2Fuc2V2b29ydCwgUi4gVC48L2F1dGhvcj48
YXV0aG9yPk11bnJvZSwgUC4gQi48L2F1dGhvcj48YXV0aG9yPkhpbGxlZ2UsIEguIEwuPC9hdXRo
b3I+PGF1dGhvcj52YW4gVmVsZGh1aXNlbiwgRC4gSi48L2F1dGhvcj48YXV0aG9yPnZhbiBHaWxz
dCwgVy4gSC48L2F1dGhvcj48YXV0aG9yPlNpbGxqZSwgSC4gSC48L2F1dGhvcj48YXV0aG9yPnZh
biBkZXIgSGFyc3QsIFAuPC9hdXRob3I+PC9hdXRob3JzPjwvY29udHJpYnV0b3JzPjxhdXRoLWFk
ZHJlc3M+RGVwYXJ0bWVudCBvZiBDYXJkaW9sb2d5LCBVbml2ZXJzaXR5IG9mIEdyb25pbmdlbiwg
VW5pdmVyc2l0eSBNZWRpY2FsIENlbnRlciBHcm9uaW5nZW4sIEdyb25pbmdlbiwgVGhlIE5ldGhl
cmxhbmRzLjwvYXV0aC1hZGRyZXNzPjx0aXRsZXM+PHRpdGxlPkdlbm9tZS13aWRlIGFzc29jaWF0
aW9uIHN0dWR5IG9uIHBsYXNtYSBsZXZlbHMgb2YgbWlkcmVnaW9uYWwtcHJvYWRyZW5vbWVkdWxs
aW4gYW5kIEMtdGVybWluYWwtcHJvLWVuZG90aGVsaW4tMTwvdGl0bGU+PHNlY29uZGFyeS10aXRs
ZT5IeXBlcnRlbnNpb248L3NlY29uZGFyeS10aXRsZT48YWx0LXRpdGxlPkh5cGVydGVuc2lvbiAo
RGFsbGFzLCBUZXguIDogMTk3OSk8L2FsdC10aXRsZT48L3RpdGxlcz48cGVyaW9kaWNhbD48ZnVs
bC10aXRsZT5IeXBlcnRlbnNpb248L2Z1bGwtdGl0bGU+PGFiYnItMT5IeXBlcnRlbnNpb248L2Fi
YnItMT48YWJici0yPkh5cGVydGVuc2lvbjwvYWJici0yPjwvcGVyaW9kaWNhbD48cGFnZXM+NjAy
LTg8L3BhZ2VzPjx2b2x1bWU+NjE8L3ZvbHVtZT48bnVtYmVyPjM8L251bWJlcj48ZWRpdGlvbj4y
MDEzLzAyLzA2PC9lZGl0aW9uPjxrZXl3b3Jkcz48a2V5d29yZD5BZHJlbm9tZWR1bGxpbi8qYmxv
b2QvZ2VuZXRpY3M8L2tleXdvcmQ+PGtleXdvcmQ+QWR1bHQ8L2tleXdvcmQ+PGtleXdvcmQ+QWdl
ZDwva2V5d29yZD48a2V5d29yZD5FbmRvdGhlbGluLTEvKmJsb29kL2dlbmV0aWNzPC9rZXl3b3Jk
PjxrZXl3b3JkPkVwaXN0YXNpcywgR2VuZXRpYzwva2V5d29yZD48a2V5d29yZD5FdXJvcGVhbiBD
b250aW5lbnRhbCBBbmNlc3RyeSBHcm91cC9nZW5ldGljcy9zdGF0aXN0aWNzICZhbXA7IG51bWVy
aWNhbCBkYXRhPC9rZXl3b3JkPjxrZXl3b3JkPkZlbWFsZTwva2V5d29yZD48a2V5d29yZD4qR2Vu
b21lLVdpZGUgQXNzb2NpYXRpb24gU3R1ZHk8L2tleXdvcmQ+PGtleXdvcmQ+SHVtYW5zPC9rZXl3
b3JkPjxrZXl3b3JkPkthbGxpa3JlaW4tS2luaW4gU3lzdGVtL2dlbmV0aWNzPC9rZXl3b3JkPjxr
ZXl3b3JkPkthbGxpa3JlaW5zL2dlbmV0aWNzPC9rZXl3b3JkPjxrZXl3b3JkPk1hbGU8L2tleXdv
cmQ+PGtleXdvcmQ+TWlkZGxlIEFnZWQ8L2tleXdvcmQ+PGtleXdvcmQ+UGVwdGlkZSBGcmFnbWVu
dHMvKmJsb29kL2dlbmV0aWNzPC9rZXl3b3JkPjxrZXl3b3JkPlBvbHltb3JwaGlzbSwgU2luZ2xl
IE51Y2xlb3RpZGU8L2tleXdvcmQ+PGtleXdvcmQ+UHJvdGVpbiBQcmVjdXJzb3JzLypibG9vZC9n
ZW5ldGljczwva2V5d29yZD48L2tleXdvcmRzPjxkYXRlcz48eWVhcj4yMDEzPC95ZWFyPjxwdWIt
ZGF0ZXM+PGRhdGU+TWFyPC9kYXRlPjwvcHViLWRhdGVzPjwvZGF0ZXM+PGlzYm4+MDE5NC05MTF4
PC9pc2JuPjxhY2Nlc3Npb24tbnVtPjIzMzgxNzk1PC9hY2Nlc3Npb24tbnVtPjx1cmxzPjwvdXJs
cz48ZWxlY3Ryb25pYy1yZXNvdXJjZS1udW0+aHR0cHM6Ly9kb2kub3JnLzEwLjExNjEvaHlwZXJ0
ZW5zaW9uYWhhLjExMS4yMDMxMTc8L2VsZWN0cm9uaWMtcmVzb3VyY2UtbnVtPjxyZW1vdGUtZGF0
YWJhc2UtcHJvdmlkZXI+TkxNPC9yZW1vdGUtZGF0YWJhc2UtcHJvdmlkZXI+PGxhbmd1YWdlPmVu
ZzwvbGFuZ3VhZ2U+PC9yZWNvcmQ+PC9DaXRlPjwvRW5kTm90ZT4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WZXJ3ZWlqPC9BdXRob3I+PFllYXI+MjAxMzwvWWVhcj48
UmVjTnVtPjM2PC9SZWNOdW0+PERpc3BsYXlUZXh0Pig0KTwvRGlzcGxheVRleHQ+PHJlY29yZD48
cmVjLW51bWJlcj4zNjwvcmVjLW51bWJlcj48Zm9yZWlnbi1rZXlzPjxrZXkgYXBwPSJFTiIgZGIt
aWQ9ImV0YXhkeHJ0enZwMmVwZTVhdHdwdnBlZHd4ZnM1cGVwdDByMiIgdGltZXN0YW1wPSIxNTYw
ODU5NTgwIj4zNjwva2V5PjwvZm9yZWlnbi1rZXlzPjxyZWYtdHlwZSBuYW1lPSJKb3VybmFsIEFy
dGljbGUiPjE3PC9yZWYtdHlwZT48Y29udHJpYnV0b3JzPjxhdXRob3JzPjxhdXRob3I+VmVyd2Vp
aiwgTi48L2F1dGhvcj48YXV0aG9yPk1haG11ZCwgSC48L2F1dGhvcj48YXV0aG9yPk1hdGVvIExl
YWNoLCBJLjwvYXV0aG9yPjxhdXRob3I+ZGUgQm9lciwgUi4gQS48L2F1dGhvcj48YXV0aG9yPkJy
b3V3ZXJzLCBGLiBQLjwvYXV0aG9yPjxhdXRob3I+WXUsIEguPC9hdXRob3I+PGF1dGhvcj5Bc3Nl
bGJlcmdzLCBGLiBXLjwvYXV0aG9yPjxhdXRob3I+U3RydWNrLCBKLjwvYXV0aG9yPjxhdXRob3I+
QmFra2VyLCBTLiBKLjwvYXV0aG9yPjxhdXRob3I+R2Fuc2V2b29ydCwgUi4gVC48L2F1dGhvcj48
YXV0aG9yPk11bnJvZSwgUC4gQi48L2F1dGhvcj48YXV0aG9yPkhpbGxlZ2UsIEguIEwuPC9hdXRo
b3I+PGF1dGhvcj52YW4gVmVsZGh1aXNlbiwgRC4gSi48L2F1dGhvcj48YXV0aG9yPnZhbiBHaWxz
dCwgVy4gSC48L2F1dGhvcj48YXV0aG9yPlNpbGxqZSwgSC4gSC48L2F1dGhvcj48YXV0aG9yPnZh
biBkZXIgSGFyc3QsIFAuPC9hdXRob3I+PC9hdXRob3JzPjwvY29udHJpYnV0b3JzPjxhdXRoLWFk
ZHJlc3M+RGVwYXJ0bWVudCBvZiBDYXJkaW9sb2d5LCBVbml2ZXJzaXR5IG9mIEdyb25pbmdlbiwg
VW5pdmVyc2l0eSBNZWRpY2FsIENlbnRlciBHcm9uaW5nZW4sIEdyb25pbmdlbiwgVGhlIE5ldGhl
cmxhbmRzLjwvYXV0aC1hZGRyZXNzPjx0aXRsZXM+PHRpdGxlPkdlbm9tZS13aWRlIGFzc29jaWF0
aW9uIHN0dWR5IG9uIHBsYXNtYSBsZXZlbHMgb2YgbWlkcmVnaW9uYWwtcHJvYWRyZW5vbWVkdWxs
aW4gYW5kIEMtdGVybWluYWwtcHJvLWVuZG90aGVsaW4tMTwvdGl0bGU+PHNlY29uZGFyeS10aXRs
ZT5IeXBlcnRlbnNpb248L3NlY29uZGFyeS10aXRsZT48YWx0LXRpdGxlPkh5cGVydGVuc2lvbiAo
RGFsbGFzLCBUZXguIDogMTk3OSk8L2FsdC10aXRsZT48L3RpdGxlcz48cGVyaW9kaWNhbD48ZnVs
bC10aXRsZT5IeXBlcnRlbnNpb248L2Z1bGwtdGl0bGU+PGFiYnItMT5IeXBlcnRlbnNpb248L2Fi
YnItMT48YWJici0yPkh5cGVydGVuc2lvbjwvYWJici0yPjwvcGVyaW9kaWNhbD48cGFnZXM+NjAy
LTg8L3BhZ2VzPjx2b2x1bWU+NjE8L3ZvbHVtZT48bnVtYmVyPjM8L251bWJlcj48ZWRpdGlvbj4y
MDEzLzAyLzA2PC9lZGl0aW9uPjxrZXl3b3Jkcz48a2V5d29yZD5BZHJlbm9tZWR1bGxpbi8qYmxv
b2QvZ2VuZXRpY3M8L2tleXdvcmQ+PGtleXdvcmQ+QWR1bHQ8L2tleXdvcmQ+PGtleXdvcmQ+QWdl
ZDwva2V5d29yZD48a2V5d29yZD5FbmRvdGhlbGluLTEvKmJsb29kL2dlbmV0aWNzPC9rZXl3b3Jk
PjxrZXl3b3JkPkVwaXN0YXNpcywgR2VuZXRpYzwva2V5d29yZD48a2V5d29yZD5FdXJvcGVhbiBD
b250aW5lbnRhbCBBbmNlc3RyeSBHcm91cC9nZW5ldGljcy9zdGF0aXN0aWNzICZhbXA7IG51bWVy
aWNhbCBkYXRhPC9rZXl3b3JkPjxrZXl3b3JkPkZlbWFsZTwva2V5d29yZD48a2V5d29yZD4qR2Vu
b21lLVdpZGUgQXNzb2NpYXRpb24gU3R1ZHk8L2tleXdvcmQ+PGtleXdvcmQ+SHVtYW5zPC9rZXl3
b3JkPjxrZXl3b3JkPkthbGxpa3JlaW4tS2luaW4gU3lzdGVtL2dlbmV0aWNzPC9rZXl3b3JkPjxr
ZXl3b3JkPkthbGxpa3JlaW5zL2dlbmV0aWNzPC9rZXl3b3JkPjxrZXl3b3JkPk1hbGU8L2tleXdv
cmQ+PGtleXdvcmQ+TWlkZGxlIEFnZWQ8L2tleXdvcmQ+PGtleXdvcmQ+UGVwdGlkZSBGcmFnbWVu
dHMvKmJsb29kL2dlbmV0aWNzPC9rZXl3b3JkPjxrZXl3b3JkPlBvbHltb3JwaGlzbSwgU2luZ2xl
IE51Y2xlb3RpZGU8L2tleXdvcmQ+PGtleXdvcmQ+UHJvdGVpbiBQcmVjdXJzb3JzLypibG9vZC9n
ZW5ldGljczwva2V5d29yZD48L2tleXdvcmRzPjxkYXRlcz48eWVhcj4yMDEzPC95ZWFyPjxwdWIt
ZGF0ZXM+PGRhdGU+TWFyPC9kYXRlPjwvcHViLWRhdGVzPjwvZGF0ZXM+PGlzYm4+MDE5NC05MTF4
PC9pc2JuPjxhY2Nlc3Npb24tbnVtPjIzMzgxNzk1PC9hY2Nlc3Npb24tbnVtPjx1cmxzPjwvdXJs
cz48ZWxlY3Ryb25pYy1yZXNvdXJjZS1udW0+aHR0cHM6Ly9kb2kub3JnLzEwLjExNjEvaHlwZXJ0
ZW5zaW9uYWhhLjExMS4yMDMxMTc8L2VsZWN0cm9uaWMtcmVzb3VyY2UtbnVtPjxyZW1vdGUtZGF0
YWJhc2UtcHJvdmlkZXI+TkxNPC9yZW1vdGUtZGF0YWJhc2UtcHJvdmlkZXI+PGxhbmd1YWdlPmVu
ZzwvbGFuZ3VhZ2U+PC9yZWNvcmQ+PC9DaXRlPjwvRW5kTm90ZT4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4)</w:t>
      </w:r>
      <w:r>
        <w:rPr>
          <w:rFonts w:ascii="Arial" w:hAnsi="Arial" w:cs="Arial"/>
          <w:sz w:val="24"/>
          <w:szCs w:val="24"/>
        </w:rPr>
        <w:fldChar w:fldCharType="end"/>
      </w:r>
      <w:r>
        <w:rPr>
          <w:rFonts w:ascii="Arial" w:hAnsi="Arial" w:cs="Arial"/>
          <w:sz w:val="24"/>
          <w:szCs w:val="24"/>
        </w:rPr>
        <w:t xml:space="preserve">. The study consists of 3,444 GWA study discovery samples and 3,230 replication samples from the Prevention of Renal and Vascular End-Stage Disease (PREVEND) study. We identified 6 SNPs for each peptide at a </w:t>
      </w:r>
      <w:r>
        <w:rPr>
          <w:rFonts w:ascii="Arial" w:hAnsi="Arial" w:cs="Arial"/>
          <w:i/>
          <w:sz w:val="24"/>
          <w:szCs w:val="24"/>
        </w:rPr>
        <w:t>P</w:t>
      </w:r>
      <w:r>
        <w:rPr>
          <w:rFonts w:ascii="Arial" w:hAnsi="Arial" w:cs="Arial"/>
          <w:sz w:val="24"/>
          <w:szCs w:val="24"/>
        </w:rPr>
        <w:t xml:space="preserve">-value &lt; 5E-8. </w:t>
      </w:r>
    </w:p>
    <w:p w:rsidR="00593993" w:rsidRDefault="0058049C">
      <w:pPr>
        <w:tabs>
          <w:tab w:val="left" w:pos="720"/>
        </w:tabs>
        <w:snapToGrid w:val="0"/>
        <w:spacing w:after="0" w:line="360" w:lineRule="auto"/>
        <w:ind w:firstLine="720"/>
        <w:jc w:val="both"/>
        <w:rPr>
          <w:rFonts w:ascii="Arial" w:hAnsi="Arial" w:cs="Arial"/>
          <w:sz w:val="24"/>
          <w:szCs w:val="24"/>
        </w:rPr>
      </w:pPr>
      <w:r>
        <w:rPr>
          <w:rFonts w:ascii="Arial" w:hAnsi="Arial" w:cs="Arial"/>
          <w:sz w:val="24"/>
          <w:szCs w:val="24"/>
        </w:rPr>
        <w:t xml:space="preserve">Violations of the A2 and A3 assumption can occur in case of horizontal pleiotropy that is a scenario where a SNP is associated with other variables on different causal pathways to the outcome </w:t>
      </w:r>
      <w:r>
        <w:rPr>
          <w:rFonts w:ascii="Arial" w:hAnsi="Arial" w:cs="Arial"/>
          <w:sz w:val="24"/>
          <w:szCs w:val="24"/>
        </w:rPr>
        <w:fldChar w:fldCharType="begin">
          <w:fldData xml:space="preserve">PEVuZE5vdGU+PENpdGU+PEF1dGhvcj5CdXJnZXNzPC9BdXRob3I+PFllYXI+MjAyMDwvWWVhcj48
UmVjTnVtPjMwNzwvUmVjTnVtPjxEaXNwbGF5VGV4dD4oMiwgMyk8L0Rpc3BsYXlUZXh0PjxyZWNv
cmQ+PHJlYy1udW1iZXI+MzA3PC9yZWMtbnVtYmVyPjxmb3JlaWduLWtleXM+PGtleSBhcHA9IkVO
IiBkYi1pZD0iZXRheGR4cnR6dnAyZXBlNWF0d3B2cGVkd3hmczVwZXB0MHIyIiB0aW1lc3RhbXA9
IjE2Mjg1OTc4ODciPjMwNzwva2V5PjwvZm9yZWlnbi1rZXlzPjxyZWYtdHlwZSBuYW1lPSJKb3Vy
bmFsIEFydGljbGUiPjE3PC9yZWYtdHlwZT48Y29udHJpYnV0b3JzPjxhdXRob3JzPjxhdXRob3I+
QnVyZ2VzcywgUy48L2F1dGhvcj48YXV0aG9yPkRhdmV5IFNtaXRoLCBHLjwvYXV0aG9yPjxhdXRo
b3I+RGF2aWVzLCBOLiBNLjwvYXV0aG9yPjxhdXRob3I+RHVkYnJpZGdlLCBGLjwvYXV0aG9yPjxh
dXRob3I+R2lsbCwgRC48L2F1dGhvcj48YXV0aG9yPkdseW1vdXIsIE0uIE0uPC9hdXRob3I+PGF1
dGhvcj5IYXJ0d2lnLCBGLiBQLjwvYXV0aG9yPjxhdXRob3I+SG9sbWVzLCBNLiBWLjwvYXV0aG9y
PjxhdXRob3I+TWluZWxsaSwgQy48L2F1dGhvcj48YXV0aG9yPlJlbHRvbiwgQy4gTC48L2F1dGhv
cj48YXV0aG9yPlRoZW9kb3JhdG91LCBFLjwvYXV0aG9yPjwvYXV0aG9ycz48L2NvbnRyaWJ1dG9y
cz48YXV0aC1hZGRyZXNzPk1SQyBCaW9zdGF0aXN0aWNzIFVuaXQsIFVuaXZlcnNpdHkgb2YgQ2Ft
YnJpZGdlLCBDYW1icmlkZ2UsIFVLLiYjeEQ7Q2FyZGlvdmFzY3VsYXIgRXBpZGVtaW9sb2d5IFVu
aXQsIFVuaXZlcnNpdHkgb2YgQ2FtYnJpZGdlLCBDYW1icmlkZ2UsIFVLLiYjeEQ7TVJDIEludGVn
cmF0aXZlIEVwaWRlbWlvbG9neSBVbml0LCBVbml2ZXJzaXR5IG9mIEJyaXN0b2wsIEJyaXN0b2ws
IFVLLiYjeEQ7UG9wdWxhdGlvbiBIZWFsdGggU2NpZW5jZXMsIEJyaXN0b2wgTWVkaWNhbCBTY2hv
b2wsIFVuaXZlcnNpdHkgb2YgQnJpc3RvbCwgQnJpc3RvbCwgVUsuJiN4RDtEZXBhcnRtZW50IG9m
IEhlYWx0aCBTY2llbmNlcywgVW5pdmVyc2l0eSBvZiBMZWljZXN0ZXIsIExlaWNlc3RlciwgVUsu
JiN4RDtEZXBhcnRtZW50IG9mIEVwaWRlbWlvbG9neSBhbmQgQmlvc3RhdGlzdGljcywgU2Nob29s
IG9mIFB1YmxpYyBIZWFsdGgsIEltcGVyaWFsIENvbGxlZ2UgTG9uZG9uLCBMb25kb24sIFVLLiYj
eEQ7RGVwYXJ0bWVudCBvZiBFcGlkZW1pb2xvZ3kgYW5kIEJpb3N0YXRpc3RpY3MsIFVuaXZlcnNp
dHkgb2YgQ2FsaWZvcm5pYSwgU2FuIEZyYW5jaXNjbywgU2FuIEZyYW5jaXNjbywgQ0EsIFVTQS4m
I3hEO1Bvc3RncmFkdWF0ZSBQcm9ncmFtIGluIEVwaWRlbWlvbG9neSwgRmVkZXJhbCBVbml2ZXJz
aXR5IG9mIFBlbG90YXMsIFBlbG90YXMsIEJyYXppbC4mI3hEO01SQyBQb3B1bGF0aW9uIEhlYWx0
aCBSZXNlYXJjaCBVbml0IGF0IHRoZSBVbml2ZXJzaXR5IG9mIE94Zm9yZCwgTnVmZmllbGQgRGVw
YXJ0bWVudCBvZiBQb3B1bGF0aW9uIEhlYWx0aCwgVW5pdmVyc2l0eSBvZiBPeGZvcmQsIE94Zm9y
ZCwgVUsuJiN4RDtDbGluaWNhbCBUcmlhbCBTZXJ2aWNlIFVuaXQgYW5kIEVwaWRlbWlvbG9naWNh
bCBTdHVkaWVzIFVuaXQsIE51ZmZpZWxkIERlcGFydG1lbnQgb2YgUG9wdWxhdGlvbiBIZWFsdGgs
IFVuaXZlcnNpdHkgb2YgT3hmb3JkLCBPeGZvcmQsIFVLLiYjeEQ7TmF0aW9uYWwgSGVhcnQgYW5k
IEx1bmcgSW5zdGl0dXRlLCBJbXBlcmlhbCBDb2xsZWdlIExvbmRvbiwgTG9uZG9uLCBVSy4mI3hE
O0NlbnRyZSBmb3IgR2xvYmFsIEhlYWx0aCwgVXNoZXIgSW5zdGl0dXRlLCBVbml2ZXJzaXR5IG9m
IEVkaW5idXJnaCwgRWRpbmJ1cmdoLCBVSy4mI3hEO0VkaW5idXJnaCBDYW5jZXIgUmVzZWFyY2gg
Q2VudHJlLCBJbnN0aXR1dGUgb2YgR2VuZXRpY3MgYW5kIE1vbGVjdWxhciBNZWRpY2luZSwgVW5p
dmVyc2l0eSBvZiBFZGluYnVyZ2gsIEVkaW5idXJnaCwgVUsuPC9hdXRoLWFkZHJlc3M+PHRpdGxl
cz48dGl0bGU+R3VpZGVsaW5lcyBmb3IgcGVyZm9ybWluZyBNZW5kZWxpYW4gcmFuZG9taXphdGlv
biBpbnZlc3RpZ2F0aW9uczwvdGl0bGU+PHNlY29uZGFyeS10aXRsZT5XZWxsY29tZSBPcGVuIFJl
czwvc2Vjb25kYXJ5LXRpdGxlPjwvdGl0bGVzPjxwZXJpb2RpY2FsPjxmdWxsLXRpdGxlPldlbGxj
b21lIE9wZW4gUmVzPC9mdWxsLXRpdGxlPjwvcGVyaW9kaWNhbD48cGFnZXM+MTg2PC9wYWdlcz48
dm9sdW1lPjQ8L3ZvbHVtZT48ZWRpdGlvbj4yMDIwLzA4LzExPC9lZGl0aW9uPjxrZXl3b3Jkcz48
a2V5d29yZD5NZW5kZWxpYW4gcmFuZG9taXphdGlvbjwva2V5d29yZD48a2V5d29yZD5jYXVzYWwg
aW5mZXJlbmNlPC9rZXl3b3JkPjxrZXl3b3JkPmdlbmV0aWMgZXBpZGVtaW9sb2d5PC9rZXl3b3Jk
PjxrZXl3b3JkPmd1aWRlbGluZXM8L2tleXdvcmQ+PC9rZXl3b3Jkcz48ZGF0ZXM+PHllYXI+MjAy
MDwveWVhcj48L2RhdGVzPjxpc2JuPjIzOTgtNTAyWCAoUHJpbnQpJiN4RDsyMzk4LTUwMng8L2lz
Ym4+PGFjY2Vzc2lvbi1udW0+MzI3NjA4MTE8L2FjY2Vzc2lvbi1udW0+PHVybHM+PHJlbGF0ZWQt
dXJscz48dXJsPmh0dHBzOi8vd3d3Lm5jYmkubmxtLm5paC5nb3YvcG1jL2FydGljbGVzL1BNQzcz
ODQxNTEvcGRmL3dlbGxjb21lb3BlbnJlcy00LTE3NDIzLnBkZjwvdXJsPjwvcmVsYXRlZC11cmxz
PjwvdXJscz48Y3VzdG9tMj5QTUM3Mzg0MTUxPC9jdXN0b20yPjxlbGVjdHJvbmljLXJlc291cmNl
LW51bT5odHRwczovL2RvaS5vcmcvMTAuMTI2ODgvd2VsbGNvbWVvcGVucmVzLjE1NTU1LjI8L2Vs
ZWN0cm9uaWMtcmVzb3VyY2UtbnVtPjxyZW1vdGUtZGF0YWJhc2UtcHJvdmlkZXI+TkxNPC9yZW1v
dGUtZGF0YWJhc2UtcHJvdmlkZXI+PGxhbmd1YWdlPmVuZzwvbGFuZ3VhZ2U+PC9yZWNvcmQ+PC9D
aXRlPjxDaXRlPjxBdXRob3I+SGF5Y29jazwvQXV0aG9yPjxZZWFyPjIwMTY8L1llYXI+PFJlY051
bT4yNDM8L1JlY051bT48cmVjb3JkPjxyZWMtbnVtYmVyPjI0MzwvcmVjLW51bWJlcj48Zm9yZWln
bi1rZXlzPjxrZXkgYXBwPSJFTiIgZGItaWQ9ImV0YXhkeHJ0enZwMmVwZTVhdHdwdnBlZHd4ZnM1
cGVwdDByMiIgdGltZXN0YW1wPSIxNjE2MTQ0MzQ5Ij4yNDM8L2tleT48L2ZvcmVpZ24ta2V5cz48
cmVmLXR5cGUgbmFtZT0iSm91cm5hbCBBcnRpY2xlIj4xNzwvcmVmLXR5cGU+PGNvbnRyaWJ1dG9y
cz48YXV0aG9ycz48YXV0aG9yPkhheWNvY2ssIFAuIEMuPC9hdXRob3I+PGF1dGhvcj5CdXJnZXNz
LCBTLjwvYXV0aG9yPjxhdXRob3I+V2FkZSwgSy4gSC48L2F1dGhvcj48YXV0aG9yPkJvd2Rlbiwg
Si48L2F1dGhvcj48YXV0aG9yPlJlbHRvbiwgQy48L2F1dGhvcj48YXV0aG9yPkRhdmV5IFNtaXRo
LCBHLjwvYXV0aG9yPjwvYXV0aG9ycz48L2NvbnRyaWJ1dG9ycz48dGl0bGVzPjx0aXRsZT5CZXN0
IChidXQgb2Z0LWZvcmdvdHRlbikgcHJhY3RpY2VzOiB0aGUgZGVzaWduLCBhbmFseXNpcywgYW5k
IGludGVycHJldGF0aW9uIG9mIE1lbmRlbGlhbiByYW5kb21pemF0aW9uIHN0dWRpZXM8L3RpdGxl
PjxzZWNvbmRhcnktdGl0bGU+QW0gSiBDbGluIE51dHI8L3NlY29uZGFyeS10aXRsZT48L3RpdGxl
cz48cGVyaW9kaWNhbD48ZnVsbC10aXRsZT5BbWVyaWNhbiBKb3VybmFsIG9mIENsaW5pY2FsIE51
dHJpdGlvbjwvZnVsbC10aXRsZT48YWJici0xPkFtLiBKLiBDbGluLiBOdXRyLjwvYWJici0xPjxh
YmJyLTI+QW0gSiBDbGluIE51dHI8L2FiYnItMj48L3BlcmlvZGljYWw+PHBhZ2VzPjk2NS03ODwv
cGFnZXM+PHZvbHVtZT4xMDM8L3ZvbHVtZT48bnVtYmVyPjQ8L251bWJlcj48ZWRpdGlvbj4yMDE2
LzAzLzExPC9lZGl0aW9uPjxrZXl3b3Jkcz48a2V5d29yZD5Db3JvbmFyeSBBcnRlcnkgRGlzZWFz
ZS9kaWFnbm9zaXMvZ2VuZXRpY3M8L2tleXdvcmQ+PGtleXdvcmQ+Q29zdC1CZW5lZml0IEFuYWx5
c2lzPC9rZXl3b3JkPjxrZXl3b3JkPkRhdGFiYXNlcywgR2VuZXRpYzwva2V5d29yZD48a2V5d29y
ZD5HZW5ldGljIEFzc29jaWF0aW9uIFN0dWRpZXM8L2tleXdvcmQ+PGtleXdvcmQ+R2Vub3R5cGU8
L2tleXdvcmQ+PGtleXdvcmQ+SHVtYW5zPC9rZXl3b3JkPjxrZXl3b3JkPkludGVybGV1a2luLTYv
Z2VuZXRpY3MvbWV0YWJvbGlzbTwva2V5d29yZD48a2V5d29yZD5NZW5kZWxpYW4gUmFuZG9taXph
dGlvbiBBbmFseXNpcy8qbWV0aG9kczwva2V5d29yZD48a2V5d29yZD5Qb2x5bW9ycGhpc20sIFNp
bmdsZSBOdWNsZW90aWRlPC9rZXl3b3JkPjxrZXl3b3JkPlJlY2VwdG9ycywgSW50ZXJsZXVraW4t
Ni9nZW5ldGljcy9tZXRhYm9saXNtPC9rZXl3b3JkPjxrZXl3b3JkPlJlcHJvZHVjaWJpbGl0eSBv
ZiBSZXN1bHRzPC9rZXl3b3JkPjxrZXl3b3JkPipSZXNlYXJjaCBEZXNpZ248L2tleXdvcmQ+PGtl
eXdvcmQ+UmlzayBGYWN0b3JzPC9rZXl3b3JkPjwva2V5d29yZHM+PGRhdGVzPjx5ZWFyPjIwMTY8
L3llYXI+PHB1Yi1kYXRlcz48ZGF0ZT5BcHI8L2RhdGU+PC9wdWItZGF0ZXM+PC9kYXRlcz48aXNi
bj4wMDAyLTkxNjUgKFByaW50KSYjeEQ7MDAwMi05MTY1PC9pc2JuPjxhY2Nlc3Npb24tbnVtPjI2
OTYxOTI3PC9hY2Nlc3Npb24tbnVtPjx1cmxzPjxyZWxhdGVkLXVybHM+PHVybD5odHRwczovL3d3
dy5uY2JpLm5sbS5uaWguZ292L3BtYy9hcnRpY2xlcy9QTUM0ODA3Njk5L3BkZi9hamNuMTE4MjE2
LnBkZjwvdXJsPjwvcmVsYXRlZC11cmxzPjwvdXJscz48Y3VzdG9tMj5QTUM0ODA3Njk5PC9jdXN0
b20yPjxlbGVjdHJvbmljLXJlc291cmNlLW51bT5odHRwczovL2RvaS5vcmcvMTAuMzk0NS9hamNu
LjExNS4xMTgyMTY8L2VsZWN0cm9uaWMtcmVzb3VyY2UtbnVtPjxyZW1vdGUtZGF0YWJhc2UtcHJv
dmlkZXI+TkxNPC9yZW1vdGUtZGF0YWJhc2UtcHJvdmlkZXI+PGxhbmd1YWdlPmVuZzwvbGFuZ3Vh
Z2U+PC9yZWNvcmQ+PC9DaXRlPjwvRW5kTm90ZT4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CdXJnZXNzPC9BdXRob3I+PFllYXI+MjAyMDwvWWVhcj48
UmVjTnVtPjMwNzwvUmVjTnVtPjxEaXNwbGF5VGV4dD4oMiwgMyk8L0Rpc3BsYXlUZXh0PjxyZWNv
cmQ+PHJlYy1udW1iZXI+MzA3PC9yZWMtbnVtYmVyPjxmb3JlaWduLWtleXM+PGtleSBhcHA9IkVO
IiBkYi1pZD0iZXRheGR4cnR6dnAyZXBlNWF0d3B2cGVkd3hmczVwZXB0MHIyIiB0aW1lc3RhbXA9
IjE2Mjg1OTc4ODciPjMwNzwva2V5PjwvZm9yZWlnbi1rZXlzPjxyZWYtdHlwZSBuYW1lPSJKb3Vy
bmFsIEFydGljbGUiPjE3PC9yZWYtdHlwZT48Y29udHJpYnV0b3JzPjxhdXRob3JzPjxhdXRob3I+
QnVyZ2VzcywgUy48L2F1dGhvcj48YXV0aG9yPkRhdmV5IFNtaXRoLCBHLjwvYXV0aG9yPjxhdXRo
b3I+RGF2aWVzLCBOLiBNLjwvYXV0aG9yPjxhdXRob3I+RHVkYnJpZGdlLCBGLjwvYXV0aG9yPjxh
dXRob3I+R2lsbCwgRC48L2F1dGhvcj48YXV0aG9yPkdseW1vdXIsIE0uIE0uPC9hdXRob3I+PGF1
dGhvcj5IYXJ0d2lnLCBGLiBQLjwvYXV0aG9yPjxhdXRob3I+SG9sbWVzLCBNLiBWLjwvYXV0aG9y
PjxhdXRob3I+TWluZWxsaSwgQy48L2F1dGhvcj48YXV0aG9yPlJlbHRvbiwgQy4gTC48L2F1dGhv
cj48YXV0aG9yPlRoZW9kb3JhdG91LCBFLjwvYXV0aG9yPjwvYXV0aG9ycz48L2NvbnRyaWJ1dG9y
cz48YXV0aC1hZGRyZXNzPk1SQyBCaW9zdGF0aXN0aWNzIFVuaXQsIFVuaXZlcnNpdHkgb2YgQ2Ft
YnJpZGdlLCBDYW1icmlkZ2UsIFVLLiYjeEQ7Q2FyZGlvdmFzY3VsYXIgRXBpZGVtaW9sb2d5IFVu
aXQsIFVuaXZlcnNpdHkgb2YgQ2FtYnJpZGdlLCBDYW1icmlkZ2UsIFVLLiYjeEQ7TVJDIEludGVn
cmF0aXZlIEVwaWRlbWlvbG9neSBVbml0LCBVbml2ZXJzaXR5IG9mIEJyaXN0b2wsIEJyaXN0b2ws
IFVLLiYjeEQ7UG9wdWxhdGlvbiBIZWFsdGggU2NpZW5jZXMsIEJyaXN0b2wgTWVkaWNhbCBTY2hv
b2wsIFVuaXZlcnNpdHkgb2YgQnJpc3RvbCwgQnJpc3RvbCwgVUsuJiN4RDtEZXBhcnRtZW50IG9m
IEhlYWx0aCBTY2llbmNlcywgVW5pdmVyc2l0eSBvZiBMZWljZXN0ZXIsIExlaWNlc3RlciwgVUsu
JiN4RDtEZXBhcnRtZW50IG9mIEVwaWRlbWlvbG9neSBhbmQgQmlvc3RhdGlzdGljcywgU2Nob29s
IG9mIFB1YmxpYyBIZWFsdGgsIEltcGVyaWFsIENvbGxlZ2UgTG9uZG9uLCBMb25kb24sIFVLLiYj
eEQ7RGVwYXJ0bWVudCBvZiBFcGlkZW1pb2xvZ3kgYW5kIEJpb3N0YXRpc3RpY3MsIFVuaXZlcnNp
dHkgb2YgQ2FsaWZvcm5pYSwgU2FuIEZyYW5jaXNjbywgU2FuIEZyYW5jaXNjbywgQ0EsIFVTQS4m
I3hEO1Bvc3RncmFkdWF0ZSBQcm9ncmFtIGluIEVwaWRlbWlvbG9neSwgRmVkZXJhbCBVbml2ZXJz
aXR5IG9mIFBlbG90YXMsIFBlbG90YXMsIEJyYXppbC4mI3hEO01SQyBQb3B1bGF0aW9uIEhlYWx0
aCBSZXNlYXJjaCBVbml0IGF0IHRoZSBVbml2ZXJzaXR5IG9mIE94Zm9yZCwgTnVmZmllbGQgRGVw
YXJ0bWVudCBvZiBQb3B1bGF0aW9uIEhlYWx0aCwgVW5pdmVyc2l0eSBvZiBPeGZvcmQsIE94Zm9y
ZCwgVUsuJiN4RDtDbGluaWNhbCBUcmlhbCBTZXJ2aWNlIFVuaXQgYW5kIEVwaWRlbWlvbG9naWNh
bCBTdHVkaWVzIFVuaXQsIE51ZmZpZWxkIERlcGFydG1lbnQgb2YgUG9wdWxhdGlvbiBIZWFsdGgs
IFVuaXZlcnNpdHkgb2YgT3hmb3JkLCBPeGZvcmQsIFVLLiYjeEQ7TmF0aW9uYWwgSGVhcnQgYW5k
IEx1bmcgSW5zdGl0dXRlLCBJbXBlcmlhbCBDb2xsZWdlIExvbmRvbiwgTG9uZG9uLCBVSy4mI3hE
O0NlbnRyZSBmb3IgR2xvYmFsIEhlYWx0aCwgVXNoZXIgSW5zdGl0dXRlLCBVbml2ZXJzaXR5IG9m
IEVkaW5idXJnaCwgRWRpbmJ1cmdoLCBVSy4mI3hEO0VkaW5idXJnaCBDYW5jZXIgUmVzZWFyY2gg
Q2VudHJlLCBJbnN0aXR1dGUgb2YgR2VuZXRpY3MgYW5kIE1vbGVjdWxhciBNZWRpY2luZSwgVW5p
dmVyc2l0eSBvZiBFZGluYnVyZ2gsIEVkaW5idXJnaCwgVUsuPC9hdXRoLWFkZHJlc3M+PHRpdGxl
cz48dGl0bGU+R3VpZGVsaW5lcyBmb3IgcGVyZm9ybWluZyBNZW5kZWxpYW4gcmFuZG9taXphdGlv
biBpbnZlc3RpZ2F0aW9uczwvdGl0bGU+PHNlY29uZGFyeS10aXRsZT5XZWxsY29tZSBPcGVuIFJl
czwvc2Vjb25kYXJ5LXRpdGxlPjwvdGl0bGVzPjxwZXJpb2RpY2FsPjxmdWxsLXRpdGxlPldlbGxj
b21lIE9wZW4gUmVzPC9mdWxsLXRpdGxlPjwvcGVyaW9kaWNhbD48cGFnZXM+MTg2PC9wYWdlcz48
dm9sdW1lPjQ8L3ZvbHVtZT48ZWRpdGlvbj4yMDIwLzA4LzExPC9lZGl0aW9uPjxrZXl3b3Jkcz48
a2V5d29yZD5NZW5kZWxpYW4gcmFuZG9taXphdGlvbjwva2V5d29yZD48a2V5d29yZD5jYXVzYWwg
aW5mZXJlbmNlPC9rZXl3b3JkPjxrZXl3b3JkPmdlbmV0aWMgZXBpZGVtaW9sb2d5PC9rZXl3b3Jk
PjxrZXl3b3JkPmd1aWRlbGluZXM8L2tleXdvcmQ+PC9rZXl3b3Jkcz48ZGF0ZXM+PHllYXI+MjAy
MDwveWVhcj48L2RhdGVzPjxpc2JuPjIzOTgtNTAyWCAoUHJpbnQpJiN4RDsyMzk4LTUwMng8L2lz
Ym4+PGFjY2Vzc2lvbi1udW0+MzI3NjA4MTE8L2FjY2Vzc2lvbi1udW0+PHVybHM+PHJlbGF0ZWQt
dXJscz48dXJsPmh0dHBzOi8vd3d3Lm5jYmkubmxtLm5paC5nb3YvcG1jL2FydGljbGVzL1BNQzcz
ODQxNTEvcGRmL3dlbGxjb21lb3BlbnJlcy00LTE3NDIzLnBkZjwvdXJsPjwvcmVsYXRlZC11cmxz
PjwvdXJscz48Y3VzdG9tMj5QTUM3Mzg0MTUxPC9jdXN0b20yPjxlbGVjdHJvbmljLXJlc291cmNl
LW51bT5odHRwczovL2RvaS5vcmcvMTAuMTI2ODgvd2VsbGNvbWVvcGVucmVzLjE1NTU1LjI8L2Vs
ZWN0cm9uaWMtcmVzb3VyY2UtbnVtPjxyZW1vdGUtZGF0YWJhc2UtcHJvdmlkZXI+TkxNPC9yZW1v
dGUtZGF0YWJhc2UtcHJvdmlkZXI+PGxhbmd1YWdlPmVuZzwvbGFuZ3VhZ2U+PC9yZWNvcmQ+PC9D
aXRlPjxDaXRlPjxBdXRob3I+SGF5Y29jazwvQXV0aG9yPjxZZWFyPjIwMTY8L1llYXI+PFJlY051
bT4yNDM8L1JlY051bT48cmVjb3JkPjxyZWMtbnVtYmVyPjI0MzwvcmVjLW51bWJlcj48Zm9yZWln
bi1rZXlzPjxrZXkgYXBwPSJFTiIgZGItaWQ9ImV0YXhkeHJ0enZwMmVwZTVhdHdwdnBlZHd4ZnM1
cGVwdDByMiIgdGltZXN0YW1wPSIxNjE2MTQ0MzQ5Ij4yNDM8L2tleT48L2ZvcmVpZ24ta2V5cz48
cmVmLXR5cGUgbmFtZT0iSm91cm5hbCBBcnRpY2xlIj4xNzwvcmVmLXR5cGU+PGNvbnRyaWJ1dG9y
cz48YXV0aG9ycz48YXV0aG9yPkhheWNvY2ssIFAuIEMuPC9hdXRob3I+PGF1dGhvcj5CdXJnZXNz
LCBTLjwvYXV0aG9yPjxhdXRob3I+V2FkZSwgSy4gSC48L2F1dGhvcj48YXV0aG9yPkJvd2Rlbiwg
Si48L2F1dGhvcj48YXV0aG9yPlJlbHRvbiwgQy48L2F1dGhvcj48YXV0aG9yPkRhdmV5IFNtaXRo
LCBHLjwvYXV0aG9yPjwvYXV0aG9ycz48L2NvbnRyaWJ1dG9ycz48dGl0bGVzPjx0aXRsZT5CZXN0
IChidXQgb2Z0LWZvcmdvdHRlbikgcHJhY3RpY2VzOiB0aGUgZGVzaWduLCBhbmFseXNpcywgYW5k
IGludGVycHJldGF0aW9uIG9mIE1lbmRlbGlhbiByYW5kb21pemF0aW9uIHN0dWRpZXM8L3RpdGxl
PjxzZWNvbmRhcnktdGl0bGU+QW0gSiBDbGluIE51dHI8L3NlY29uZGFyeS10aXRsZT48L3RpdGxl
cz48cGVyaW9kaWNhbD48ZnVsbC10aXRsZT5BbWVyaWNhbiBKb3VybmFsIG9mIENsaW5pY2FsIE51
dHJpdGlvbjwvZnVsbC10aXRsZT48YWJici0xPkFtLiBKLiBDbGluLiBOdXRyLjwvYWJici0xPjxh
YmJyLTI+QW0gSiBDbGluIE51dHI8L2FiYnItMj48L3BlcmlvZGljYWw+PHBhZ2VzPjk2NS03ODwv
cGFnZXM+PHZvbHVtZT4xMDM8L3ZvbHVtZT48bnVtYmVyPjQ8L251bWJlcj48ZWRpdGlvbj4yMDE2
LzAzLzExPC9lZGl0aW9uPjxrZXl3b3Jkcz48a2V5d29yZD5Db3JvbmFyeSBBcnRlcnkgRGlzZWFz
ZS9kaWFnbm9zaXMvZ2VuZXRpY3M8L2tleXdvcmQ+PGtleXdvcmQ+Q29zdC1CZW5lZml0IEFuYWx5
c2lzPC9rZXl3b3JkPjxrZXl3b3JkPkRhdGFiYXNlcywgR2VuZXRpYzwva2V5d29yZD48a2V5d29y
ZD5HZW5ldGljIEFzc29jaWF0aW9uIFN0dWRpZXM8L2tleXdvcmQ+PGtleXdvcmQ+R2Vub3R5cGU8
L2tleXdvcmQ+PGtleXdvcmQ+SHVtYW5zPC9rZXl3b3JkPjxrZXl3b3JkPkludGVybGV1a2luLTYv
Z2VuZXRpY3MvbWV0YWJvbGlzbTwva2V5d29yZD48a2V5d29yZD5NZW5kZWxpYW4gUmFuZG9taXph
dGlvbiBBbmFseXNpcy8qbWV0aG9kczwva2V5d29yZD48a2V5d29yZD5Qb2x5bW9ycGhpc20sIFNp
bmdsZSBOdWNsZW90aWRlPC9rZXl3b3JkPjxrZXl3b3JkPlJlY2VwdG9ycywgSW50ZXJsZXVraW4t
Ni9nZW5ldGljcy9tZXRhYm9saXNtPC9rZXl3b3JkPjxrZXl3b3JkPlJlcHJvZHVjaWJpbGl0eSBv
ZiBSZXN1bHRzPC9rZXl3b3JkPjxrZXl3b3JkPipSZXNlYXJjaCBEZXNpZ248L2tleXdvcmQ+PGtl
eXdvcmQ+UmlzayBGYWN0b3JzPC9rZXl3b3JkPjwva2V5d29yZHM+PGRhdGVzPjx5ZWFyPjIwMTY8
L3llYXI+PHB1Yi1kYXRlcz48ZGF0ZT5BcHI8L2RhdGU+PC9wdWItZGF0ZXM+PC9kYXRlcz48aXNi
bj4wMDAyLTkxNjUgKFByaW50KSYjeEQ7MDAwMi05MTY1PC9pc2JuPjxhY2Nlc3Npb24tbnVtPjI2
OTYxOTI3PC9hY2Nlc3Npb24tbnVtPjx1cmxzPjxyZWxhdGVkLXVybHM+PHVybD5odHRwczovL3d3
dy5uY2JpLm5sbS5uaWguZ292L3BtYy9hcnRpY2xlcy9QTUM0ODA3Njk5L3BkZi9hamNuMTE4MjE2
LnBkZjwvdXJsPjwvcmVsYXRlZC11cmxzPjwvdXJscz48Y3VzdG9tMj5QTUM0ODA3Njk5PC9jdXN0
b20yPjxlbGVjdHJvbmljLXJlc291cmNlLW51bT5odHRwczovL2RvaS5vcmcvMTAuMzk0NS9hamNu
LjExNS4xMTgyMTY8L2VsZWN0cm9uaWMtcmVzb3VyY2UtbnVtPjxyZW1vdGUtZGF0YWJhc2UtcHJv
dmlkZXI+TkxNPC9yZW1vdGUtZGF0YWJhc2UtcHJvdmlkZXI+PGxhbmd1YWdlPmVuZzwvbGFuZ3Vh
Z2U+PC9yZWNvcmQ+PC9DaXRlPjwvRW5kTm90ZT4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2, 3)</w:t>
      </w:r>
      <w:r>
        <w:rPr>
          <w:rFonts w:ascii="Arial" w:hAnsi="Arial" w:cs="Arial"/>
          <w:sz w:val="24"/>
          <w:szCs w:val="24"/>
        </w:rPr>
        <w:fldChar w:fldCharType="end"/>
      </w:r>
      <w:r>
        <w:rPr>
          <w:rFonts w:ascii="Arial" w:hAnsi="Arial" w:cs="Arial"/>
          <w:sz w:val="24"/>
          <w:szCs w:val="24"/>
        </w:rPr>
        <w:t>. We tried to meet the A2 and A3 assumptions by including only SNPs that are not in linkage disequilibrium with each other and are specific for either CT-proET-1 or MR-</w:t>
      </w:r>
      <w:proofErr w:type="spellStart"/>
      <w:r>
        <w:rPr>
          <w:rFonts w:ascii="Arial" w:hAnsi="Arial" w:cs="Arial"/>
          <w:sz w:val="24"/>
          <w:szCs w:val="24"/>
        </w:rPr>
        <w:t>proADM</w:t>
      </w:r>
      <w:proofErr w:type="spellEnd"/>
      <w:r>
        <w:rPr>
          <w:rFonts w:ascii="Arial" w:hAnsi="Arial" w:cs="Arial"/>
          <w:sz w:val="24"/>
          <w:szCs w:val="24"/>
        </w:rPr>
        <w:t>. For each peptide, we identified 3 out of 6 SNPs that are not in linkage disequilibrium with each other</w:t>
      </w:r>
      <w:r>
        <w:rPr>
          <w:rFonts w:ascii="Arial" w:eastAsia="Calibri" w:hAnsi="Arial" w:cs="Arial"/>
          <w:sz w:val="24"/>
          <w:szCs w:val="24"/>
          <w:lang w:val="en-ID"/>
        </w:rPr>
        <w:t>, using the r</w:t>
      </w:r>
      <w:r>
        <w:rPr>
          <w:rFonts w:ascii="Arial" w:eastAsia="Calibri" w:hAnsi="Arial" w:cs="Arial"/>
          <w:sz w:val="24"/>
          <w:szCs w:val="24"/>
          <w:vertAlign w:val="superscript"/>
          <w:lang w:val="en-ID"/>
        </w:rPr>
        <w:t>2</w:t>
      </w:r>
      <w:r>
        <w:rPr>
          <w:rFonts w:ascii="Arial" w:eastAsia="Calibri" w:hAnsi="Arial" w:cs="Arial"/>
          <w:sz w:val="24"/>
          <w:szCs w:val="24"/>
          <w:lang w:val="en-ID"/>
        </w:rPr>
        <w:t xml:space="preserve"> cut-off of 0.1</w:t>
      </w:r>
      <w:r>
        <w:rPr>
          <w:rFonts w:ascii="Arial" w:hAnsi="Arial" w:cs="Arial"/>
          <w:sz w:val="24"/>
          <w:szCs w:val="24"/>
          <w:lang w:val="en-US"/>
        </w:rPr>
        <w:t xml:space="preserve"> to obtain independent SNPs</w:t>
      </w:r>
      <w:r>
        <w:rPr>
          <w:rFonts w:ascii="Arial" w:hAnsi="Arial" w:cs="Arial"/>
          <w:sz w:val="24"/>
          <w:szCs w:val="24"/>
        </w:rPr>
        <w:t xml:space="preserve">. Out of these 3 independent SNPs for each peptide, only 1 SNP that is specific for CT-proET-1 (rs5370; gene: </w:t>
      </w:r>
      <w:r>
        <w:rPr>
          <w:rFonts w:ascii="Arial" w:hAnsi="Arial" w:cs="Arial"/>
          <w:i/>
          <w:sz w:val="24"/>
          <w:szCs w:val="24"/>
        </w:rPr>
        <w:t>EDN-1</w:t>
      </w:r>
      <w:r>
        <w:rPr>
          <w:rFonts w:ascii="Arial" w:hAnsi="Arial" w:cs="Arial"/>
          <w:sz w:val="24"/>
          <w:szCs w:val="24"/>
        </w:rPr>
        <w:t>) and 1 SNP that is specific for MR-</w:t>
      </w:r>
      <w:proofErr w:type="spellStart"/>
      <w:r>
        <w:rPr>
          <w:rFonts w:ascii="Arial" w:hAnsi="Arial" w:cs="Arial"/>
          <w:sz w:val="24"/>
          <w:szCs w:val="24"/>
        </w:rPr>
        <w:t>proADM</w:t>
      </w:r>
      <w:proofErr w:type="spellEnd"/>
      <w:r>
        <w:rPr>
          <w:rFonts w:ascii="Arial" w:hAnsi="Arial" w:cs="Arial"/>
          <w:sz w:val="24"/>
          <w:szCs w:val="24"/>
        </w:rPr>
        <w:t xml:space="preserve"> (rs2957692; gene: </w:t>
      </w:r>
      <w:r>
        <w:rPr>
          <w:rFonts w:ascii="Arial" w:hAnsi="Arial" w:cs="Arial"/>
          <w:i/>
          <w:sz w:val="24"/>
          <w:szCs w:val="24"/>
        </w:rPr>
        <w:t>ADM</w:t>
      </w:r>
      <w:r>
        <w:rPr>
          <w:rFonts w:ascii="Arial" w:hAnsi="Arial" w:cs="Arial"/>
          <w:sz w:val="24"/>
          <w:szCs w:val="24"/>
        </w:rPr>
        <w:t xml:space="preserve">). Thus, we only included one SNP as the IV for each peptide in our Mendelian randomisation analysis. Furthermore, violations of the A3 assumption can also occur in case of population stratification when the study sample includes subgroups with different genetic ancestries and thus, different allele frequencies </w:t>
      </w:r>
      <w:r>
        <w:rPr>
          <w:rFonts w:ascii="Arial" w:hAnsi="Arial" w:cs="Arial"/>
          <w:sz w:val="24"/>
          <w:szCs w:val="24"/>
        </w:rPr>
        <w:fldChar w:fldCharType="begin">
          <w:fldData xml:space="preserve">PEVuZE5vdGU+PENpdGU+PEF1dGhvcj5IYXljb2NrPC9BdXRob3I+PFllYXI+MjAxNjwvWWVhcj48
UmVjTnVtPjI0MzwvUmVjTnVtPjxEaXNwbGF5VGV4dD4oMik8L0Rpc3BsYXlUZXh0PjxyZWNvcmQ+
PHJlYy1udW1iZXI+MjQzPC9yZWMtbnVtYmVyPjxmb3JlaWduLWtleXM+PGtleSBhcHA9IkVOIiBk
Yi1pZD0iZXRheGR4cnR6dnAyZXBlNWF0d3B2cGVkd3hmczVwZXB0MHIyIiB0aW1lc3RhbXA9IjE2
MTYxNDQzNDkiPjI0Mzwva2V5PjwvZm9yZWlnbi1rZXlzPjxyZWYtdHlwZSBuYW1lPSJKb3VybmFs
IEFydGljbGUiPjE3PC9yZWYtdHlwZT48Y29udHJpYnV0b3JzPjxhdXRob3JzPjxhdXRob3I+SGF5
Y29jaywgUC4gQy48L2F1dGhvcj48YXV0aG9yPkJ1cmdlc3MsIFMuPC9hdXRob3I+PGF1dGhvcj5X
YWRlLCBLLiBILjwvYXV0aG9yPjxhdXRob3I+Qm93ZGVuLCBKLjwvYXV0aG9yPjxhdXRob3I+UmVs
dG9uLCBDLjwvYXV0aG9yPjxhdXRob3I+RGF2ZXkgU21pdGgsIEcuPC9hdXRob3I+PC9hdXRob3Jz
PjwvY29udHJpYnV0b3JzPjx0aXRsZXM+PHRpdGxlPkJlc3QgKGJ1dCBvZnQtZm9yZ290dGVuKSBw
cmFjdGljZXM6IHRoZSBkZXNpZ24sIGFuYWx5c2lzLCBhbmQgaW50ZXJwcmV0YXRpb24gb2YgTWVu
ZGVsaWFuIHJhbmRvbWl6YXRpb24gc3R1ZGllczwvdGl0bGU+PHNlY29uZGFyeS10aXRsZT5BbSBK
IENsaW4gTnV0cjwvc2Vjb25kYXJ5LXRpdGxlPjwvdGl0bGVzPjxwZXJpb2RpY2FsPjxmdWxsLXRp
dGxlPkFtZXJpY2FuIEpvdXJuYWwgb2YgQ2xpbmljYWwgTnV0cml0aW9uPC9mdWxsLXRpdGxlPjxh
YmJyLTE+QW0uIEouIENsaW4uIE51dHIuPC9hYmJyLTE+PGFiYnItMj5BbSBKIENsaW4gTnV0cjwv
YWJici0yPjwvcGVyaW9kaWNhbD48cGFnZXM+OTY1LTc4PC9wYWdlcz48dm9sdW1lPjEwMzwvdm9s
dW1lPjxudW1iZXI+NDwvbnVtYmVyPjxlZGl0aW9uPjIwMTYvMDMvMTE8L2VkaXRpb24+PGtleXdv
cmRzPjxrZXl3b3JkPkNvcm9uYXJ5IEFydGVyeSBEaXNlYXNlL2RpYWdub3Npcy9nZW5ldGljczwv
a2V5d29yZD48a2V5d29yZD5Db3N0LUJlbmVmaXQgQW5hbHlzaXM8L2tleXdvcmQ+PGtleXdvcmQ+
RGF0YWJhc2VzLCBHZW5ldGljPC9rZXl3b3JkPjxrZXl3b3JkPkdlbmV0aWMgQXNzb2NpYXRpb24g
U3R1ZGllczwva2V5d29yZD48a2V5d29yZD5HZW5vdHlwZTwva2V5d29yZD48a2V5d29yZD5IdW1h
bnM8L2tleXdvcmQ+PGtleXdvcmQ+SW50ZXJsZXVraW4tNi9nZW5ldGljcy9tZXRhYm9saXNtPC9r
ZXl3b3JkPjxrZXl3b3JkPk1lbmRlbGlhbiBSYW5kb21pemF0aW9uIEFuYWx5c2lzLyptZXRob2Rz
PC9rZXl3b3JkPjxrZXl3b3JkPlBvbHltb3JwaGlzbSwgU2luZ2xlIE51Y2xlb3RpZGU8L2tleXdv
cmQ+PGtleXdvcmQ+UmVjZXB0b3JzLCBJbnRlcmxldWtpbi02L2dlbmV0aWNzL21ldGFib2xpc208
L2tleXdvcmQ+PGtleXdvcmQ+UmVwcm9kdWNpYmlsaXR5IG9mIFJlc3VsdHM8L2tleXdvcmQ+PGtl
eXdvcmQ+KlJlc2VhcmNoIERlc2lnbjwva2V5d29yZD48a2V5d29yZD5SaXNrIEZhY3RvcnM8L2tl
eXdvcmQ+PC9rZXl3b3Jkcz48ZGF0ZXM+PHllYXI+MjAxNjwveWVhcj48cHViLWRhdGVzPjxkYXRl
PkFwcjwvZGF0ZT48L3B1Yi1kYXRlcz48L2RhdGVzPjxpc2JuPjAwMDItOTE2NSAoUHJpbnQpJiN4
RDswMDAyLTkxNjU8L2lzYm4+PGFjY2Vzc2lvbi1udW0+MjY5NjE5Mjc8L2FjY2Vzc2lvbi1udW0+
PHVybHM+PHJlbGF0ZWQtdXJscz48dXJsPmh0dHBzOi8vd3d3Lm5jYmkubmxtLm5paC5nb3YvcG1j
L2FydGljbGVzL1BNQzQ4MDc2OTkvcGRmL2FqY24xMTgyMTYucGRmPC91cmw+PC9yZWxhdGVkLXVy
bHM+PC91cmxzPjxjdXN0b20yPlBNQzQ4MDc2OTk8L2N1c3RvbTI+PGVsZWN0cm9uaWMtcmVzb3Vy
Y2UtbnVtPmh0dHBzOi8vZG9pLm9yZy8xMC4zOTQ1L2FqY24uMTE1LjExODIxNjwvZWxlY3Ryb25p
Yy1yZXNvdXJjZS1udW0+PHJlbW90ZS1kYXRhYmFzZS1wcm92aWRlcj5OTE08L3JlbW90ZS1kYXRh
YmFzZS1wcm92aWRlcj48bGFuZ3VhZ2U+ZW5nPC9sYW5ndWFnZT48L3JlY29yZD48L0NpdGU+PC9F
bmROb3RlPgB=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IYXljb2NrPC9BdXRob3I+PFllYXI+MjAxNjwvWWVhcj48
UmVjTnVtPjI0MzwvUmVjTnVtPjxEaXNwbGF5VGV4dD4oMik8L0Rpc3BsYXlUZXh0PjxyZWNvcmQ+
PHJlYy1udW1iZXI+MjQzPC9yZWMtbnVtYmVyPjxmb3JlaWduLWtleXM+PGtleSBhcHA9IkVOIiBk
Yi1pZD0iZXRheGR4cnR6dnAyZXBlNWF0d3B2cGVkd3hmczVwZXB0MHIyIiB0aW1lc3RhbXA9IjE2
MTYxNDQzNDkiPjI0Mzwva2V5PjwvZm9yZWlnbi1rZXlzPjxyZWYtdHlwZSBuYW1lPSJKb3VybmFs
IEFydGljbGUiPjE3PC9yZWYtdHlwZT48Y29udHJpYnV0b3JzPjxhdXRob3JzPjxhdXRob3I+SGF5
Y29jaywgUC4gQy48L2F1dGhvcj48YXV0aG9yPkJ1cmdlc3MsIFMuPC9hdXRob3I+PGF1dGhvcj5X
YWRlLCBLLiBILjwvYXV0aG9yPjxhdXRob3I+Qm93ZGVuLCBKLjwvYXV0aG9yPjxhdXRob3I+UmVs
dG9uLCBDLjwvYXV0aG9yPjxhdXRob3I+RGF2ZXkgU21pdGgsIEcuPC9hdXRob3I+PC9hdXRob3Jz
PjwvY29udHJpYnV0b3JzPjx0aXRsZXM+PHRpdGxlPkJlc3QgKGJ1dCBvZnQtZm9yZ290dGVuKSBw
cmFjdGljZXM6IHRoZSBkZXNpZ24sIGFuYWx5c2lzLCBhbmQgaW50ZXJwcmV0YXRpb24gb2YgTWVu
ZGVsaWFuIHJhbmRvbWl6YXRpb24gc3R1ZGllczwvdGl0bGU+PHNlY29uZGFyeS10aXRsZT5BbSBK
IENsaW4gTnV0cjwvc2Vjb25kYXJ5LXRpdGxlPjwvdGl0bGVzPjxwZXJpb2RpY2FsPjxmdWxsLXRp
dGxlPkFtZXJpY2FuIEpvdXJuYWwgb2YgQ2xpbmljYWwgTnV0cml0aW9uPC9mdWxsLXRpdGxlPjxh
YmJyLTE+QW0uIEouIENsaW4uIE51dHIuPC9hYmJyLTE+PGFiYnItMj5BbSBKIENsaW4gTnV0cjwv
YWJici0yPjwvcGVyaW9kaWNhbD48cGFnZXM+OTY1LTc4PC9wYWdlcz48dm9sdW1lPjEwMzwvdm9s
dW1lPjxudW1iZXI+NDwvbnVtYmVyPjxlZGl0aW9uPjIwMTYvMDMvMTE8L2VkaXRpb24+PGtleXdv
cmRzPjxrZXl3b3JkPkNvcm9uYXJ5IEFydGVyeSBEaXNlYXNlL2RpYWdub3Npcy9nZW5ldGljczwv
a2V5d29yZD48a2V5d29yZD5Db3N0LUJlbmVmaXQgQW5hbHlzaXM8L2tleXdvcmQ+PGtleXdvcmQ+
RGF0YWJhc2VzLCBHZW5ldGljPC9rZXl3b3JkPjxrZXl3b3JkPkdlbmV0aWMgQXNzb2NpYXRpb24g
U3R1ZGllczwva2V5d29yZD48a2V5d29yZD5HZW5vdHlwZTwva2V5d29yZD48a2V5d29yZD5IdW1h
bnM8L2tleXdvcmQ+PGtleXdvcmQ+SW50ZXJsZXVraW4tNi9nZW5ldGljcy9tZXRhYm9saXNtPC9r
ZXl3b3JkPjxrZXl3b3JkPk1lbmRlbGlhbiBSYW5kb21pemF0aW9uIEFuYWx5c2lzLyptZXRob2Rz
PC9rZXl3b3JkPjxrZXl3b3JkPlBvbHltb3JwaGlzbSwgU2luZ2xlIE51Y2xlb3RpZGU8L2tleXdv
cmQ+PGtleXdvcmQ+UmVjZXB0b3JzLCBJbnRlcmxldWtpbi02L2dlbmV0aWNzL21ldGFib2xpc208
L2tleXdvcmQ+PGtleXdvcmQ+UmVwcm9kdWNpYmlsaXR5IG9mIFJlc3VsdHM8L2tleXdvcmQ+PGtl
eXdvcmQ+KlJlc2VhcmNoIERlc2lnbjwva2V5d29yZD48a2V5d29yZD5SaXNrIEZhY3RvcnM8L2tl
eXdvcmQ+PC9rZXl3b3Jkcz48ZGF0ZXM+PHllYXI+MjAxNjwveWVhcj48cHViLWRhdGVzPjxkYXRl
PkFwcjwvZGF0ZT48L3B1Yi1kYXRlcz48L2RhdGVzPjxpc2JuPjAwMDItOTE2NSAoUHJpbnQpJiN4
RDswMDAyLTkxNjU8L2lzYm4+PGFjY2Vzc2lvbi1udW0+MjY5NjE5Mjc8L2FjY2Vzc2lvbi1udW0+
PHVybHM+PHJlbGF0ZWQtdXJscz48dXJsPmh0dHBzOi8vd3d3Lm5jYmkubmxtLm5paC5nb3YvcG1j
L2FydGljbGVzL1BNQzQ4MDc2OTkvcGRmL2FqY24xMTgyMTYucGRmPC91cmw+PC9yZWxhdGVkLXVy
bHM+PC91cmxzPjxjdXN0b20yPlBNQzQ4MDc2OTk8L2N1c3RvbTI+PGVsZWN0cm9uaWMtcmVzb3Vy
Y2UtbnVtPmh0dHBzOi8vZG9pLm9yZy8xMC4zOTQ1L2FqY24uMTE1LjExODIxNjwvZWxlY3Ryb25p
Yy1yZXNvdXJjZS1udW0+PHJlbW90ZS1kYXRhYmFzZS1wcm92aWRlcj5OTE08L3JlbW90ZS1kYXRh
YmFzZS1wcm92aWRlcj48bGFuZ3VhZ2U+ZW5nPC9sYW5ndWFnZT48L3JlY29yZD48L0NpdGU+PC9F
bmROb3RlPgB=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2)</w:t>
      </w:r>
      <w:r>
        <w:rPr>
          <w:rFonts w:ascii="Arial" w:hAnsi="Arial" w:cs="Arial"/>
          <w:sz w:val="24"/>
          <w:szCs w:val="24"/>
        </w:rPr>
        <w:fldChar w:fldCharType="end"/>
      </w:r>
      <w:r>
        <w:rPr>
          <w:rFonts w:ascii="Arial" w:hAnsi="Arial" w:cs="Arial"/>
          <w:sz w:val="24"/>
          <w:szCs w:val="24"/>
        </w:rPr>
        <w:t>. We tried to overcome this issue by focusing our Mendelian randomisation analysis on homogeneous ancestry groups, in this case we focused our analysis on individuals with European ancestry.</w:t>
      </w:r>
    </w:p>
    <w:p w:rsidR="00593993" w:rsidRDefault="0058049C">
      <w:pPr>
        <w:spacing w:after="0" w:line="360" w:lineRule="auto"/>
        <w:ind w:firstLine="634"/>
        <w:jc w:val="both"/>
        <w:rPr>
          <w:rFonts w:ascii="Arial" w:hAnsi="Arial" w:cs="Arial"/>
          <w:sz w:val="24"/>
          <w:szCs w:val="24"/>
        </w:rPr>
      </w:pPr>
      <w:r>
        <w:rPr>
          <w:rFonts w:ascii="Arial" w:hAnsi="Arial" w:cs="Arial"/>
          <w:sz w:val="24"/>
          <w:szCs w:val="24"/>
        </w:rPr>
        <w:t xml:space="preserve">The estimates of the genetic associations between IVs and the risk of type 2 diabetes were extracted from meta-analyses of GWA studies of European ancestry on </w:t>
      </w:r>
      <w:r>
        <w:rPr>
          <w:rFonts w:ascii="Arial" w:hAnsi="Arial" w:cs="Arial"/>
          <w:sz w:val="24"/>
          <w:szCs w:val="24"/>
        </w:rPr>
        <w:lastRenderedPageBreak/>
        <w:t xml:space="preserve">type 2 diabetes by Mahajan et al. </w:t>
      </w:r>
      <w:r>
        <w:rPr>
          <w:rFonts w:ascii="Arial" w:hAnsi="Arial" w:cs="Arial"/>
          <w:sz w:val="24"/>
          <w:szCs w:val="24"/>
        </w:rPr>
        <w:fldChar w:fldCharType="begin">
          <w:fldData xml:space="preserve">PEVuZE5vdGU+PENpdGU+PEF1dGhvcj5NYWhhamFuPC9BdXRob3I+PFllYXI+MjAxODwvWWVhcj48
UmVjTnVtPjMwNTwvUmVjTnVtPjxEaXNwbGF5VGV4dD4oNSk8L0Rpc3BsYXlUZXh0PjxyZWNvcmQ+
PHJlYy1udW1iZXI+MzA1PC9yZWMtbnVtYmVyPjxmb3JlaWduLWtleXM+PGtleSBhcHA9IkVOIiBk
Yi1pZD0iZXRheGR4cnR6dnAyZXBlNWF0d3B2cGVkd3hmczVwZXB0MHIyIiB0aW1lc3RhbXA9IjE2
Mjg1MjMwNTAiPjMwNTwva2V5PjwvZm9yZWlnbi1rZXlzPjxyZWYtdHlwZSBuYW1lPSJKb3VybmFs
IEFydGljbGUiPjE3PC9yZWYtdHlwZT48Y29udHJpYnV0b3JzPjxhdXRob3JzPjxhdXRob3I+TWFo
YWphbiwgQS48L2F1dGhvcj48YXV0aG9yPldlc3NlbCwgSi48L2F1dGhvcj48YXV0aG9yPldpbGxl
bXMsIFMuIE0uPC9hdXRob3I+PGF1dGhvcj5aaGFvLCBXLjwvYXV0aG9yPjxhdXRob3I+Um9iZXJ0
c29uLCBOLiBSLjwvYXV0aG9yPjxhdXRob3I+Q2h1LCBBLiBZLjwvYXV0aG9yPjxhdXRob3I+R2Fu
LCBXLjwvYXV0aG9yPjxhdXRob3I+S2l0YWppbWEsIEguPC9hdXRob3I+PGF1dGhvcj5UYWxpdW4s
IEQuPC9hdXRob3I+PGF1dGhvcj5SYXluZXIsIE4uIFcuPC9hdXRob3I+PGF1dGhvcj5HdW8sIFgu
PC9hdXRob3I+PGF1dGhvcj5MdSwgWS48L2F1dGhvcj48YXV0aG9yPkxpLCBNLjwvYXV0aG9yPjxh
dXRob3I+SmVuc2VuLCBSLiBBLjwvYXV0aG9yPjxhdXRob3I+SHUsIFkuPC9hdXRob3I+PGF1dGhv
cj5IdW8sIFMuPC9hdXRob3I+PGF1dGhvcj5Mb2htYW4sIEsuIEsuPC9hdXRob3I+PGF1dGhvcj5a
aGFuZywgVy48L2F1dGhvcj48YXV0aG9yPkNvb2ssIEouIFAuPC9hdXRob3I+PGF1dGhvcj5Qcmlu
cywgQi4gUC48L2F1dGhvcj48YXV0aG9yPkZsYW5uaWNrLCBKLjwvYXV0aG9yPjxhdXRob3I+R3Jh
cnVwLCBOLjwvYXV0aG9yPjxhdXRob3I+VHJ1YmV0c2tveSwgVi4gVi48L2F1dGhvcj48YXV0aG9y
PktyYXZpYywgSi48L2F1dGhvcj48YXV0aG9yPktpbSwgWS4gSi48L2F1dGhvcj48YXV0aG9yPlJ5
YmluLCBELiBWLjwvYXV0aG9yPjxhdXRob3I+WWFnaG9vdGthciwgSC48L2F1dGhvcj48YXV0aG9y
Pk3DvGxsZXItTnVyYXN5aWQsIE0uPC9hdXRob3I+PGF1dGhvcj5NZWlkdG5lciwgSy48L2F1dGhv
cj48YXV0aG9yPkxpLUdhbywgUi48L2F1dGhvcj48YXV0aG9yPlZhcmdhLCBULiBWLjwvYXV0aG9y
PjxhdXRob3I+TWFydGVuLCBKLjwvYXV0aG9yPjxhdXRob3I+TGksIEouPC9hdXRob3I+PGF1dGhv
cj5TbWl0aCwgQS4gVi48L2F1dGhvcj48YXV0aG9yPkFuLCBQLjwvYXV0aG9yPjxhdXRob3I+TGln
dGhhcnQsIFMuPC9hdXRob3I+PGF1dGhvcj5HdXN0YWZzc29uLCBTLjwvYXV0aG9yPjxhdXRob3I+
TWFsZXJiYSwgRy48L2F1dGhvcj48YXV0aG9yPkRlbWlya2FuLCBBLjwvYXV0aG9yPjxhdXRob3I+
VGFqZXMsIEouIEYuPC9hdXRob3I+PGF1dGhvcj5TdGVpbnRob3JzZG90dGlyLCBWLjwvYXV0aG9y
PjxhdXRob3I+V3V0dGtlLCBNLjwvYXV0aG9yPjxhdXRob3I+TGVjb2V1ciwgQy48L2F1dGhvcj48
YXV0aG9yPlByZXVzcywgTS48L2F1dGhvcj48YXV0aG9yPkJpZWxhaywgTC4gRi48L2F1dGhvcj48
YXV0aG9yPkdyYWZmLCBNLjwvYXV0aG9yPjxhdXRob3I+SGlnaGxhbmQsIEguIE0uPC9hdXRob3I+
PGF1dGhvcj5KdXN0aWNlLCBBLiBFLjwvYXV0aG9yPjxhdXRob3I+TGl1LCBELiBKLjwvYXV0aG9y
PjxhdXRob3I+TWFyb3VsaSwgRS48L2F1dGhvcj48YXV0aG9yPlBlbG9zbywgRy4gTS48L2F1dGhv
cj48YXV0aG9yPldhcnJlbiwgSC4gUi48L2F1dGhvcj48YXV0aG9yPkFmYXEsIFMuPC9hdXRob3I+
PGF1dGhvcj5BZnphbCwgUy48L2F1dGhvcj48YXV0aG9yPkFobHF2aXN0LCBFLjwvYXV0aG9yPjxh
dXRob3I+QWxtZ3JlbiwgUC48L2F1dGhvcj48YXV0aG9yPkFtaW4sIE4uPC9hdXRob3I+PGF1dGhv
cj5CYW5nLCBMLiBCLjwvYXV0aG9yPjxhdXRob3I+QmVydG9uaSwgQS4gRy48L2F1dGhvcj48YXV0
aG9yPkJvbWJpZXJpLCBDLjwvYXV0aG9yPjxhdXRob3I+Qm9yay1KZW5zZW4sIEouPC9hdXRob3I+
PGF1dGhvcj5CcmFuZHNsdW5kLCBJLjwvYXV0aG9yPjxhdXRob3I+QnJvZHksIEouIEEuPC9hdXRo
b3I+PGF1dGhvcj5CdXJ0dCwgTi4gUC48L2F1dGhvcj48YXV0aG9yPkNhbm91aWwsIE0uPC9hdXRo
b3I+PGF1dGhvcj5DaGVuLCBZLiBJLjwvYXV0aG9yPjxhdXRob3I+Q2hvLCBZLiBTLjwvYXV0aG9y
PjxhdXRob3I+Q2hyaXN0ZW5zZW4sIEMuPC9hdXRob3I+PGF1dGhvcj5FYXN0d29vZCwgUy4gVi48
L2F1dGhvcj48YXV0aG9yPkVja2FyZHQsIEsuIFUuPC9hdXRob3I+PGF1dGhvcj5GaXNjaGVyLCBL
LjwvYXV0aG9yPjxhdXRob3I+R2FtYmFybywgRy48L2F1dGhvcj48YXV0aG9yPkdpZWRyYWl0aXMs
IFYuPC9hdXRob3I+PGF1dGhvcj5Hcm92ZSwgTS4gTC48L2F1dGhvcj48YXV0aG9yPmRlIEhhYW4s
IEguIEcuPC9hdXRob3I+PGF1dGhvcj5IYWNraW5nZXIsIFMuPC9hdXRob3I+PGF1dGhvcj5IYWks
IFkuPC9hdXRob3I+PGF1dGhvcj5IYW4sIFMuPC9hdXRob3I+PGF1dGhvcj5UeWJqw6ZyZy1IYW5z
ZW4sIEEuPC9hdXRob3I+PGF1dGhvcj5IaXZlcnQsIE0uIEYuPC9hdXRob3I+PGF1dGhvcj5Jc29t
YWEsIEIuPC9hdXRob3I+PGF1dGhvcj5Kw6RnZXIsIFMuPC9hdXRob3I+PGF1dGhvcj5Kw7hyZ2Vu
c2VuLCBNLiBFLjwvYXV0aG9yPjxhdXRob3I+SsO4cmdlbnNlbiwgVC48L2F1dGhvcj48YXV0aG9y
PkvDpHLDpGrDpG3DpGtpLCBBLjwvYXV0aG9yPjxhdXRob3I+S2ltLCBCLiBKLjwvYXV0aG9yPjxh
dXRob3I+S2ltLCBTLiBTLjwvYXV0aG9yPjxhdXRob3I+S29pc3RpbmVuLCBILiBBLjwvYXV0aG9y
PjxhdXRob3I+S292YWNzLCBQLjwvYXV0aG9yPjxhdXRob3I+S3JpZWJlbCwgSi48L2F1dGhvcj48
YXV0aG9yPktyb25lbmJlcmcsIEYuPC9hdXRob3I+PGF1dGhvcj5Mw6RsbCwgSy48L2F1dGhvcj48
YXV0aG9yPkxhbmdlLCBMLiBBLjwvYXV0aG9yPjxhdXRob3I+TGVlLCBKLiBKLjwvYXV0aG9yPjxh
dXRob3I+TGVobmUsIEIuPC9hdXRob3I+PGF1dGhvcj5MaSwgSC48L2F1dGhvcj48YXV0aG9yPkxp
biwgSy4gSC48L2F1dGhvcj48YXV0aG9yPkxpbm5lYmVyZywgQS48L2F1dGhvcj48YXV0aG9yPkxp
dSwgQy4gVC48L2F1dGhvcj48YXV0aG9yPkxpdSwgSi48L2F1dGhvcj48YXV0aG9yPkxvaCwgTS48
L2F1dGhvcj48YXV0aG9yPk3DpGdpLCBSLjwvYXV0aG9yPjxhdXRob3I+TWFtYWtvdSwgVi48L2F1
dGhvcj48YXV0aG9yPk1jS2Vhbi1Db3dkaW4sIFIuPC9hdXRob3I+PGF1dGhvcj5OYWRrYXJuaSwg
Ry48L2F1dGhvcj48YXV0aG9yPk5ldmlsbGUsIE0uPC9hdXRob3I+PGF1dGhvcj5OaWVsc2VuLCBT
LiBGLjwvYXV0aG9yPjxhdXRob3I+TnRhbGxhLCBJLjwvYXV0aG9yPjxhdXRob3I+UGV5c2VyLCBQ
LiBBLjwvYXV0aG9yPjxhdXRob3I+UmF0aG1hbm4sIFcuPC9hdXRob3I+PGF1dGhvcj5SaWNlLCBL
LjwvYXV0aG9yPjxhdXRob3I+UmljaCwgUy4gUy48L2F1dGhvcj48YXV0aG9yPlJvZGUsIEwuPC9h
dXRob3I+PGF1dGhvcj5Sb2xhbmRzc29uLCBPLjwvYXV0aG9yPjxhdXRob3I+U2Now7ZuaGVyciwg
Uy48L2F1dGhvcj48YXV0aG9yPlNlbHZpbiwgRS48L2F1dGhvcj48YXV0aG9yPlNtYWxsLCBLLiBT
LjwvYXV0aG9yPjxhdXRob3I+U3RhbsSNw6Frb3bDoSwgQS48L2F1dGhvcj48YXV0aG9yPlN1cmVu
ZHJhbiwgUC48L2F1dGhvcj48YXV0aG9yPlRheWxvciwgSy4gRC48L2F1dGhvcj48YXV0aG9yPlRl
c2xvdmljaCwgVC4gTS48L2F1dGhvcj48YXV0aG9yPlRob3JhbmQsIEIuPC9hdXRob3I+PGF1dGhv
cj5UaG9ybGVpZnNzb24sIEcuPC9hdXRob3I+PGF1dGhvcj5UaW4sIEEuPC9hdXRob3I+PGF1dGhv
cj5Uw7ZuamVzLCBBLjwvYXV0aG9yPjxhdXRob3I+VmFyYm8sIEEuPC9hdXRob3I+PGF1dGhvcj5X
aXR0ZSwgRC4gUi48L2F1dGhvcj48YXV0aG9yPldvb2QsIEEuIFIuPC9hdXRob3I+PGF1dGhvcj5Z
YWpuaWssIFAuPC9hdXRob3I+PGF1dGhvcj5ZYW8sIEouPC9hdXRob3I+PGF1dGhvcj5ZZW5nbywg
TC48L2F1dGhvcj48YXV0aG9yPllvdW5nLCBSLjwvYXV0aG9yPjxhdXRob3I+QW1vdXllbCwgUC48
L2F1dGhvcj48YXV0aG9yPkJvZWluZywgSC48L2F1dGhvcj48YXV0aG9yPkJvZXJ3aW5rbGUsIEUu
PC9hdXRob3I+PGF1dGhvcj5Cb3R0aW5nZXIsIEUuIFAuPC9hdXRob3I+PGF1dGhvcj5DaG93ZGh1
cnksIFIuPC9hdXRob3I+PGF1dGhvcj5Db2xsaW5zLCBGLiBTLjwvYXV0aG9yPjxhdXRob3I+RGVk
b3Vzc2lzLCBHLjwvYXV0aG9yPjxhdXRob3I+RGVoZ2hhbiwgQS48L2F1dGhvcj48YXV0aG9yPkRl
bG91a2FzLCBQLjwvYXV0aG9yPjxhdXRob3I+RmVycmFyaW8sIE0uIE0uPC9hdXRob3I+PGF1dGhv
cj5GZXJyacOocmVzLCBKLjwvYXV0aG9yPjxhdXRob3I+RmxvcmV6LCBKLiBDLjwvYXV0aG9yPjxh
dXRob3I+RnJvc3NhcmQsIFAuPC9hdXRob3I+PGF1dGhvcj5HdWRuYXNvbiwgVi48L2F1dGhvcj48
YXV0aG9yPkhhcnJpcywgVC4gQi48L2F1dGhvcj48YXV0aG9yPkhlY2tiZXJ0LCBTLiBSLjwvYXV0
aG9yPjxhdXRob3I+SG93c29uLCBKLiBNLiBNLjwvYXV0aG9yPjxhdXRob3I+SW5nZWxzc29uLCBN
LjwvYXV0aG9yPjxhdXRob3I+S2F0aGlyZXNhbiwgUy48L2F1dGhvcj48YXV0aG9yPktlZSwgRi48
L2F1dGhvcj48YXV0aG9yPkt1dXNpc3RvLCBKLjwvYXV0aG9yPjxhdXRob3I+TGFuZ2VuYmVyZywg
Qy48L2F1dGhvcj48YXV0aG9yPkxhdW5lciwgTC4gSi48L2F1dGhvcj48YXV0aG9yPkxpbmRncmVu
LCBDLiBNLjwvYXV0aG9yPjxhdXRob3I+TcOkbm5pc3TDtiwgUy48L2F1dGhvcj48YXV0aG9yPk1l
aXRpbmdlciwgVC48L2F1dGhvcj48YXV0aG9yPk1lbGFuZGVyLCBPLjwvYXV0aG9yPjxhdXRob3I+
TW9obGtlLCBLLiBMLjwvYXV0aG9yPjxhdXRob3I+TW9pdHJ5LCBNLjwvYXV0aG9yPjxhdXRob3I+
TW9ycmlzLCBBLiBELjwvYXV0aG9yPjxhdXRob3I+TXVycmF5LCBBLiBELjwvYXV0aG9yPjxhdXRo
b3I+ZGUgTXV0c2VydCwgUi48L2F1dGhvcj48YXV0aG9yPk9yaG8tTWVsYW5kZXIsIE0uPC9hdXRo
b3I+PGF1dGhvcj5Pd2VuLCBLLiBSLjwvYXV0aG9yPjxhdXRob3I+UGVyb2xhLCBNLjwvYXV0aG9y
PjxhdXRob3I+UGV0ZXJzLCBBLjwvYXV0aG9yPjxhdXRob3I+UHJvdmluY2UsIE0uIEEuPC9hdXRo
b3I+PGF1dGhvcj5SYXNoZWVkLCBBLjwvYXV0aG9yPjxhdXRob3I+Umlka2VyLCBQLiBNLjwvYXV0
aG9yPjxhdXRob3I+Uml2YWRpbmVpcmEsIEYuPC9hdXRob3I+PGF1dGhvcj5Sb3NlbmRhYWwsIEYu
IFIuPC9hdXRob3I+PGF1dGhvcj5Sb3NlbmdyZW4sIEEuIEguPC9hdXRob3I+PGF1dGhvcj5TYWxv
bWFhLCBWLjwvYXV0aG9yPjxhdXRob3I+U2hldSwgVy4gSC48L2F1dGhvcj48YXV0aG9yPlNsYWRl
aywgUi48L2F1dGhvcj48YXV0aG9yPlNtaXRoLCBCLiBILjwvYXV0aG9yPjxhdXRob3I+U3RyYXVj
aCwgSy48L2F1dGhvcj48YXV0aG9yPlVpdHRlcmxpbmRlbiwgQS4gRy48L2F1dGhvcj48YXV0aG9y
PlZhcm1hLCBSLjwvYXV0aG9yPjxhdXRob3I+V2lsbGVyLCBDLiBKLjwvYXV0aG9yPjxhdXRob3I+
QmzDvGhlciwgTS48L2F1dGhvcj48YXV0aG9yPkJ1dHRlcndvcnRoLCBBLiBTLjwvYXV0aG9yPjxh
dXRob3I+Q2hhbWJlcnMsIEouIEMuPC9hdXRob3I+PGF1dGhvcj5DaGFzbWFuLCBELiBJLjwvYXV0
aG9yPjxhdXRob3I+RGFuZXNoLCBKLjwvYXV0aG9yPjxhdXRob3I+dmFuIER1aWpuLCBDLjwvYXV0
aG9yPjxhdXRob3I+RHVwdWlzLCBKLjwvYXV0aG9yPjxhdXRob3I+RnJhbmNvLCBPLiBILjwvYXV0
aG9yPjxhdXRob3I+RnJhbmtzLCBQLiBXLjwvYXV0aG9yPjxhdXRob3I+RnJvZ3VlbCwgUC48L2F1
dGhvcj48YXV0aG9yPkdyYWxsZXJ0LCBILjwvYXV0aG9yPjxhdXRob3I+R3Jvb3AsIEwuPC9hdXRo
b3I+PGF1dGhvcj5IYW4sIEIuIEcuPC9hdXRob3I+PGF1dGhvcj5IYW5zZW4sIFQuPC9hdXRob3I+
PGF1dGhvcj5IYXR0ZXJzbGV5LCBBLiBULjwvYXV0aG9yPjxhdXRob3I+SGF5d2FyZCwgQy48L2F1
dGhvcj48YXV0aG9yPkluZ2Vsc3NvbiwgRS48L2F1dGhvcj48YXV0aG9yPkthcmRpYSwgUy4gTC4g
Ui48L2F1dGhvcj48YXV0aG9yPkthcnBlLCBGLjwvYXV0aG9yPjxhdXRob3I+S29vbmVyLCBKLiBT
LjwvYXV0aG9yPjxhdXRob3I+S8O2dHRnZW4sIEEuPC9hdXRob3I+PGF1dGhvcj5LdXVsYXNtYWEs
IEsuPC9hdXRob3I+PGF1dGhvcj5MYWFrc28sIE0uPC9hdXRob3I+PGF1dGhvcj5MaW4sIFguPC9h
dXRob3I+PGF1dGhvcj5MaW5kLCBMLjwvYXV0aG9yPjxhdXRob3I+TGl1LCBZLjwvYXV0aG9yPjxh
dXRob3I+TG9vcywgUi4gSi4gRi48L2F1dGhvcj48YXV0aG9yPk1hcmNoaW5pLCBKLjwvYXV0aG9y
PjxhdXRob3I+TWV0c3BhbHUsIEEuPC9hdXRob3I+PGF1dGhvcj5Nb29rLUthbmFtb3JpLCBELjwv
YXV0aG9yPjxhdXRob3I+Tm9yZGVzdGdhYXJkLCBCLiBHLjwvYXV0aG9yPjxhdXRob3I+UGFsbWVy
LCBDLiBOLiBBLjwvYXV0aG9yPjxhdXRob3I+UGFua293LCBKLiBTLjwvYXV0aG9yPjxhdXRob3I+
UGVkZXJzZW4sIE8uPC9hdXRob3I+PGF1dGhvcj5Qc2F0eSwgQi4gTS48L2F1dGhvcj48YXV0aG9y
PlJhdXJhbWFhLCBSLjwvYXV0aG9yPjxhdXRob3I+U2F0dGFyLCBOLjwvYXV0aG9yPjxhdXRob3I+
U2NodWx6ZSwgTS4gQi48L2F1dGhvcj48YXV0aG9yPlNvcmFuem8sIE4uPC9hdXRob3I+PGF1dGhv
cj5TcGVjdG9yLCBULiBELjwvYXV0aG9yPjxhdXRob3I+U3RlZmFuc3NvbiwgSy48L2F1dGhvcj48
YXV0aG9yPlN0dW12b2xsLCBNLjwvYXV0aG9yPjxhdXRob3I+VGhvcnN0ZWluc2RvdHRpciwgVS48
L2F1dGhvcj48YXV0aG9yPlR1b21pLCBULjwvYXV0aG9yPjxhdXRob3I+VHVvbWlsZWh0bywgSi48
L2F1dGhvcj48YXV0aG9yPldhcmVoYW0sIE4uIEouPC9hdXRob3I+PGF1dGhvcj5XaWxzb24sIEou
IEcuPC9hdXRob3I+PGF1dGhvcj5aZWdnaW5pLCBFLjwvYXV0aG9yPjxhdXRob3I+U2NvdHQsIFIu
IEEuPC9hdXRob3I+PGF1dGhvcj5CYXJyb3NvLCBJLjwvYXV0aG9yPjxhdXRob3I+RnJheWxpbmcs
IFQuIE0uPC9hdXRob3I+PGF1dGhvcj5Hb29kYXJ6aSwgTS4gTy48L2F1dGhvcj48YXV0aG9yPk1l
aWdzLCBKLiBCLjwvYXV0aG9yPjxhdXRob3I+Qm9laG5rZSwgTS48L2F1dGhvcj48YXV0aG9yPlNh
bGVoZWVuLCBELjwvYXV0aG9yPjxhdXRob3I+TW9ycmlzLCBBLiBQLjwvYXV0aG9yPjxhdXRob3I+
Um90dGVyLCBKLiBJLjwvYXV0aG9yPjxhdXRob3I+TWNDYXJ0aHksIE0uIEkuPC9hdXRob3I+PC9h
dXRob3JzPjwvY29udHJpYnV0b3JzPjxhdXRoLWFkZHJlc3M+V2VsbGNvbWUgVHJ1c3QgQ2VudHJl
IGZvciBIdW1hbiBHZW5ldGljcywgTnVmZmllbGQgRGVwYXJ0bWVudCBvZiBNZWRpY2luZSwgVW5p
dmVyc2l0eSBvZiBPeGZvcmQsIE94Zm9yZCwgVUsuIGFudWJoYUB3ZWxsLm94LmFjLnVrLiYjeEQ7
RGVwYXJ0bWVudHMgb2YgRXBpZGVtaW9sb2d5IGFuZCBNZWRpY2luZSwgRGlhYmV0ZXMgVHJhbnNs
YXRpb25hbCBSZXNlYXJjaCBDZW50ZXIsIEluZGlhbmEgVW5pdmVyc2l0eSwgSW5kaWFuYXBvbGlz
LCBJTiwgVVNBLiYjeEQ7TVJDIEVwaWRlbWlvbG9neSBVbml0LCBJbnN0aXR1dGUgb2YgTWV0YWJv
bGljIFNjaWVuY2UsIFVuaXZlcnNpdHkgb2YgQ2FtYnJpZGdlLCBDYW1icmlkZ2UsIFVLLiYjeEQ7
RGVwYXJ0bWVudCBvZiBCaW9zdGF0aXN0aWNzIGFuZCBFcGlkZW1pb2xvZ3ksIFVuaXZlcnNpdHkg
b2YgUGVubnN5bHZhbmlhLCBQaGlsYWRlbHBoaWEsIFBBLCBVU0EuJiN4RDtXZWxsY29tZSBUcnVz
dCBDZW50cmUgZm9yIEh1bWFuIEdlbmV0aWNzLCBOdWZmaWVsZCBEZXBhcnRtZW50IG9mIE1lZGlj
aW5lLCBVbml2ZXJzaXR5IG9mIE94Zm9yZCwgT3hmb3JkLCBVSy4mI3hEO094Zm9yZCBDZW50cmUg
Zm9yIERpYWJldGVzLCBFbmRvY3Jpbm9sb2d5LCBhbmQgTWV0YWJvbGlzbSwgUmFkY2xpZmZlIERl
cGFydG1lbnQgb2YgTWVkaWNpbmUsIFVuaXZlcnNpdHkgb2YgT3hmb3JkLCBPeGZvcmQsIFVLLiYj
eEQ7TmF0aW9uYWwgSGVhcnQsIEx1bmcsIGFuZCBCbG9vZCBJbnN0aXR1dGUmYXBvcztzIEZyYW1p
bmdoYW0gSGVhcnQgU3R1ZHksIEZyYW1pbmdoYW0sIE1BLCBVU0EuJiN4RDtEaXZpc2lvbiBvZiBQ
cmV2ZW50aXZlIE1lZGljaW5lLCBEZXBhcnRtZW50IG9mIE1lZGljaW5lLCBCcmlnaGFtIGFuZCBX
b21lbiZhcG9zO3MgSG9zcGl0YWwsIEJvc3RvbiwgTUEsIFVTQS4mI3hEO0RlcGFydG1lbnQgb2Yg
Qmlvc3RhdGlzdGljcyBhbmQgQ2VudGVyIGZvciBTdGF0aXN0aWNhbCBHZW5ldGljcywgVW5pdmVy
c2l0eSBvZiBNaWNoaWdhbiwgQW5uIEFyYm9yLCBNSSwgVVNBLiYjeEQ7RGVwYXJ0bWVudCBvZiBI
dW1hbiBHZW5ldGljcywgV2VsbGNvbWUgVHJ1c3QgU2FuZ2VyIEluc3RpdHV0ZSwgSGlueHRvbiwg
VUsuJiN4RDtEZXBhcnRtZW50IG9mIFBlZGlhdHJpY3MsIFRoZSBJbnN0aXR1dGUgZm9yIFRyYW5z
bGF0aW9uYWwgR2Vub21pY3MgYW5kIFBvcHVsYXRpb24gU2NpZW5jZXMsIExBQmlvTWVkIGF0IEhh
cmJvci1VQ0xBIE1lZGljYWwgQ2VudGVyLCBUb3JyYW5jZSwgQ0EsIFVTQS4mI3hEO0NoYXJsZXMg
QnJvbmZtYW4gSW5zdGl0dXRlIGZvciBQZXJzb25hbGl6ZWQgTWVkaWNpbmUsIEljYWhuIFNjaG9v
bCBvZiBNZWRpY2luZSBhdCBNb3VudCBTaW5haSwgTmV3IFlvcmssIE5ZLCBVU0EuJiN4RDtEZXBh
cnRtZW50IG9mIEVwaWRlbWlvbG9neSwgSm9obnMgSG9wa2lucyBCbG9vbWJlcmcgU2Nob29sIG9m
IFB1YmxpYyBIZWFsdGgsIEJhbHRpbW9yZSwgTUQsIFVTQS4mI3hEO0RpdmlzaW9uIG9mIE5lcGhy
b2xvZ3kgYW5kIEh5cGVydGVuc2lvbiwgRGVwYXJ0bWVudCBvZiBJbnRlcm5hbCBNZWRpY2luZSwg
VW5pdmVyc2l0eSBvZiBVdGFoIFNjaG9vbCBvZiBNZWRpY2luZSwgU2FsdCBMYWtlIENpdHksIFVU
LCBVU0EuJiN4RDtDYXJkaW92YXNjdWxhciBIZWFsdGggUmVzZWFyY2ggVW5pdCwgRGVwYXJ0bWVu
dHMgb2YgTWVkaWNpbmUsIEVwaWRlbWlvbG9neSwgYW5kIEhlYWx0aCBTZXJ2aWNlcywgVW5pdmVy
c2l0eSBvZiBXYXNoaW5ndG9uLCBTZWF0dGxlLCBXQSwgVVNBLiYjeEQ7SW5zdGl0dXRlIGZvciBO
dXRyaXRpb25hbCBTY2llbmNlcywgU2hhbmdoYWkgSW5zdGl0dXRlcyBmb3IgQmlvbG9naWNhbCBT
Y2llbmNlcywgQ2hpbmVzZSBBY2FkZW15IG9mIFNjaWVuY2VzLCBVbml2ZXJzaXR5IG9mIHRoZSBD
aGluZXNlIEFjYWRlbXkgb2YgU2NpZW5jZXMsIFNoYW5naGFpLCBQZW9wbGUmYXBvcztzIFJlcHVi
bGljIG9mIENoaW5hLiYjeEQ7RGVwYXJ0bWVudCBvZiBCaW9zdGF0aXN0aWNhbCBTY2llbmNlcywg
RGl2aXNpb24gb2YgUHVibGljIEhlYWx0aCBTY2llbmNlcywgV2FrZSBGb3Jlc3QgVW5pdmVyc2l0
eSBIZWFsdGggU2NpZW5jZXMsIFdpbnN0b24tU2FsZW0sIE5DLCBVU0EuJiN4RDtEZXBhcnRtZW50
IG9mIEVwaWRlbWlvbG9neSBhbmQgQmlvc3RhdGlzdGljcywgSW1wZXJpYWwgQ29sbGVnZSBMb25k
b24sIExvbmRvbiwgVUsuJiN4RDtEZXBhcnRtZW50IG9mIENhcmRpb2xvZ3ksIEVhbGluZyBIb3Nw
aXRhbCwgTG9uZG9uIE5vcnRoIFdlc3QgSGVhbHRoY2FyZSBOSFMgVHJ1c3QsIE1pZGRsZXNleCwg
VUsuJiN4RDtEZXBhcnRtZW50IG9mIEJpb3N0YXRpc3RpY3MsIFVuaXZlcnNpdHkgb2YgTGl2ZXJw
b29sLCBMaXZlcnBvb2wsIFVLLiYjeEQ7UHJvZ3JhbSBpbiBNZWRpY2FsIGFuZCBQb3B1bGF0aW9u
IEdlbmV0aWNzLCBCcm9hZCBJbnN0aXR1dGUsIENhbWJyaWRnZSwgTUEsIFVTQS4mI3hEO0RlcGFy
dG1lbnQgb2YgTW9sZWN1bGFyIEJpb2xvZ3ksIE1hc3NhY2h1c2V0dHMgR2VuZXJhbCBIb3NwaXRh
bCwgQm9zdG9uLCBNQSwgVVNBLiYjeEQ7Tm92byBOb3JkaXNrIEZvdW5kYXRpb24gQ2VudGVyIGZv
ciBCYXNpYyBNZXRhYm9saWMgUmVzZWFyY2gsIEZhY3VsdHkgb2YgSGVhbHRoIGFuZCBNZWRpY2Fs
IFNjaWVuY2VzLCBVbml2ZXJzaXR5IG9mIENvcGVuaGFnZW4sIENvcGVuaGFnZW4sIERlbm1hcmsu
JiN4RDtEZXBhcnRtZW50IG9mIENsaW5pY2FsIFNjaWVuY2VzLCBEaWFiZXRlcywgYW5kIEVuZG9j
cmlub2xvZ3ksIEx1bmQgVW5pdmVyc2l0eSBEaWFiZXRlcyBDZW50cmUsIE1hbG3DtiwgU3dlZGVu
LiYjeEQ7Q2VudGVyIGZvciBHZW5vbWUgU2NpZW5jZSwgS29yZWEgTmF0aW9uYWwgSW5zdGl0dXRl
IG9mIEhlYWx0aCwgQ2h1bmdjaGVvbmdidWstZG8sIFJlcHVibGljIG9mIEtvcmVhLiYjeEQ7RGVw
YXJ0bWVudCBvZiBCaW9zdGF0aXN0aWNzLCBCb3N0b24gVW5pdmVyc2l0eSBTY2hvb2wgb2YgUHVi
bGljIEhlYWx0aCwgQm9zdG9uLCBNQSwgVVNBLiYjeEQ7R2VuZXRpY3Mgb2YgQ29tcGxleCBUcmFp
dHMsIFVuaXZlcnNpdHkgb2YgRXhldGVyIE1lZGljYWwgU2Nob29sLCBVbml2ZXJzaXR5IG9mIEV4
ZXRlciwgRXhldGVyLCBVSy4mI3hEO0luc3RpdHV0ZSBvZiBHZW5ldGljIEVwaWRlbWlvbG9neSwg
SGVsbWhvbHR6IFplbnRydW0gTcO8bmNoZW4tR2VybWFuIFJlc2VhcmNoIENlbnRlciBmb3IgRW52
aXJvbm1lbnRhbCBIZWFsdGgsIE5ldWhlcmJlcmcsIEdlcm1hbnkuJiN4RDtEZXBhcnRtZW50IG9m
IE1lZGljaW5lIEksIFVuaXZlcnNpdHkgSG9zcGl0YWwgR3Jvw59oYWRlcm4sIEx1ZHdpZy1NYXhp
bWlsaWFucy1Vbml2ZXJzaXTDpHQsIE11bmljaCwgR2VybWFueS4mI3hEO0RaSEsgKEdlcm1hbiBD
ZW50cmUgZm9yIENhcmRpb3Zhc2N1bGFyIFJlc2VhcmNoKSwgcGFydG5lciBzaXRlIE11bmljaCBI
ZWFydCBBbGxpYW5jZSwgTXVuaWNoLCBHZXJtYW55LiYjeEQ7RGVwYXJ0bWVudCBvZiBNb2xlY3Vs
YXIgRXBpZGVtaW9sb2d5LCBHZXJtYW4gSW5zdGl0dXRlIG9mIEh1bWFuIE51dHJpdGlvbiBQb3Rz
ZGFtLVJlaGJydWVja2UgKERJZkUpLCBOdXRoZXRhbCwgR2VybWFueS4mI3hEO0dlcm1hbiBDZW50
ZXIgZm9yIERpYWJldGVzIFJlc2VhcmNoIChEWkQpLCBOZXVoZXJiZXJnLCBHZXJtYW55LiYjeEQ7
RGVwYXJ0bWVudCBvZiBDbGluaWNhbCBFcGlkZW1pb2xvZ3ksIExlaWRlbiBVbml2ZXJzaXR5IE1l
ZGljYWwgQ2VudGVyLCBMZWlkZW4sIFRoZSBOZXRoZXJsYW5kcy4mI3hEO0RlcGFydG1lbnQgb2Yg
Q2xpbmljYWwgU2NpZW5jZXMsIEx1bmQgVW5pdmVyc2l0eSBEaWFiZXRlcyBDZW50cmUsIEdlbmV0
aWMgYW5kIE1vbGVjdWxhciBFcGlkZW1pb2xvZ3kgVW5pdCwgTHVuZCBVbml2ZXJzaXR5LCBNYWxt
w7YsIFN3ZWRlbi4mI3hEO01SQyBIdW1hbiBHZW5ldGljcyBVbml0LCBJbnN0aXR1dGUgb2YgR2Vu
ZXRpY3MgYW5kIE1vbGVjdWxhciBNZWRpY2luZSwgVW5pdmVyc2l0eSBvZiBFZGluYnVyZ2gsIEVk
aW5idXJnaCwgVUsuJiN4RDtEaXZpc2lvbiBvZiBDYXJkaW92YXNjdWxhciBNZWRpY2luZSwgRGVw
YXJ0bWVudCBvZiBNZWRpY2luZSwgU3RhbmZvcmQgVW5pdmVyc2l0eSBTY2hvb2wgb2YgTWVkaWNp
bmUsIFN0YW5mb3JkLCBDQSwgVVNBLiYjeEQ7SWNlbGFuZGljIEhlYXJ0IEFzc29jaWF0aW9uLCBL
b3Bhdm9ndXIsIEljZWxhbmQuJiN4RDtGYWN1bHR5IG9mIE1lZGljaW5lLCBVbml2ZXJzaXR5IG9m
IEljZWxhbmQsIFJleWtqYXZpaywgSWNlbGFuZC4mI3hEO0RlcGFydG1lbnQgb2YgR2VuZXRpY3Ms
IERpdmlzaW9uIG9mIFN0YXRpc3RpY2FsIEdlbm9taWNzLCBXYXNoaW5ndG9uIFVuaXZlcnNpdHkg
U2Nob29sIG9mIE1lZGljaW5lLCBTdC4gTG91aXMsIE1PLCBVU0EuJiN4RDtEZXBhcnRtZW50IG9m
IEVwaWRlbWlvbG9neSwgRXJhc211cyBVbml2ZXJzaXR5IE1lZGljYWwgQ2VudGVyLCBSb3R0ZXJk
YW0sIFRoZSBOZXRoZXJsYW5kcy4mI3hEO0RlcGFydG1lbnQgb2YgTWVkaWNhbCBTY2llbmNlcywg
TW9sZWN1bGFyIEVwaWRlbWlvbG9neSwgYW5kIFNjaWVuY2UgZm9yIExpZmUgTGFib3JhdG9yeSwg
VXBwc2FsYSBVbml2ZXJzaXR5LCBVcHBzYWxhLCBTd2VkZW4uJiN4RDtTZWN0aW9uIG9mIEJpb2xv
Z3kgYW5kIEdlbmV0aWNzLCBEZXBhcnRtZW50IG9mIE5ldXJvc2NpZW5jZXMsIEJpb21lZGljaW5l
LCBhbmQgTW92ZW1lbnQgU2NpZW5jZXMsIFVuaXZlcnNpdHkgb2YgVmVyb25hLCBWZXJvbmEsIEl0
YWx5LiYjeEQ7RGVwYXJ0bWVudCBvZiBIdW1hbiBHZW5ldGljcywgTGVpZGVuIFVuaXZlcnNpdHkg
TWVkaWNhbCBDZW50ZXIsIExlaWRlbiwgVGhlIE5ldGhlcmxhbmRzLiYjeEQ7ZGVDT0RFIEdlbmV0
aWNzL0FtZ2VuLCBJbmMuLCBSZXlramF2aWssIEljZWxhbmQuJiN4RDtJbnN0aXR1dGUgb2YgR2Vu
ZXRpYyBFcGlkZW1pb2xvZ3ksIE1lZGljYWwgQ2VudGVyLVVuaXZlcnNpdHkgb2YgRnJlaWJ1cmcs
IEZhY3VsdHkgb2YgTWVkaWNpbmUsIFVuaXZlcnNpdHkgb2YgRnJlaWJ1cmcsIEZyZWlidXJnLCBH
ZXJtYW55LiYjeEQ7Q05SUywgVU1SIDgxOTksIExpbGxlIFVuaXZlcnNpdHksIExpbGxlIFBhc3Rl
dXIgSW5zdGl0dXRlLCBMaWxsZSwgRnJhbmNlLiYjeEQ7RGVwYXJ0bWVudCBvZiBFcGlkZW1pb2xv
Z3ksIFNjaG9vbCBvZiBQdWJsaWMgSGVhbHRoLCBVbml2ZXJzaXR5IG9mIE1pY2hpZ2FuLCBBbm4g
QXJib3IsIE1JLCBVU0EuJiN4RDtEZXBhcnRtZW50IG9mIEVwaWRlbWlvbG9neSwgVW5pdmVyc2l0
eSBvZiBOb3J0aCBDYXJvbGluYSwgQ2hhcGVsIEhpbGwsIE5DLCBVU0EuJiN4RDtIdW1hbiBHZW5l
dGljcyBDZW50ZXIsIFVuaXZlcnNpdHkgb2YgVGV4YXMgR3JhZHVhdGUgU2Nob29sIG9mIEJpb21l
ZGljYWwgU2NpZW5jZXMgYXQgSG91c3RvbiwgVW5pdmVyc2l0eSBvZiBUZXhhcyBIZWFsdGggU2Np
ZW5jZSBDZW50ZXIgYXQgSG91c3RvbiwgSG91c3RvbiwgVFgsIFVTQS4mI3hEO0RlcGFydG1lbnQg
b2YgUHVibGljIEhlYWx0aCBTY2llbmNlcywgSW5zdGl0dXRlIG9mIFBlcnNvbmFsaXplZCBNZWRp
Y2luZSwgUGVubiBTdGF0ZSBDb2xsZWdlIG9mIE1lZGljaW5lLCBIZXJzaGV5LCBQQSwgVVNBLiYj
eEQ7V2lsbGlhbSBIYXJ2ZXkgUmVzZWFyY2ggSW5zdGl0dXRlLCBCYXJ0cyBhbmQgVGhlIExvbmRv
biBTY2hvb2wgb2YgTWVkaWNpbmUgYW5kIERlbnRpc3RyeSwgUXVlZW4gTWFyeSBVbml2ZXJzaXR5
IG9mIExvbmRvbiwgTG9uZG9uLCBVSy4mI3hEO05hdGlvbmFsIEluc3RpdHV0ZSBmb3IgSGVhbHRo
IFJlc2VhcmNoLCBCYXJ0cyBDYXJkaW92YXNjdWxhciBCaW9tZWRpY2FsIFJlc2VhcmNoIFVuaXQs
IFF1ZWVuIE1hcnkgVW5pdmVyc2l0eSBvZiBMb25kb24sIExvbmRvbiwgVUsuJiN4RDtEZXBhcnRt
ZW50IG9mIENsaW5pY2FsIEJpb2NoZW1pc3RyeSwgSGVybGV2IGFuZCBHZW50b2Z0ZSBIb3NwaXRh
bCwgQ29wZW5oYWdlbiBVbml2ZXJzaXR5IEhvc3BpdGFsLCBIZXJsZXYsIERlbm1hcmsuJiN4RDtD
b3BlbmhhZ2VuIEdlbmVyYWwgUG9wdWxhdGlvbiBTdHVkeSwgSGVybGV2IGFuZCBHZW50b2Z0ZSBI
b3NwaXRhbCwgQ29wZW5oYWdlbiBVbml2ZXJzaXR5IEhvc3BpdGFsLCBDb3BlbmhhZ2VuLCBEZW5t
YXJrLiYjeEQ7RmFjdWx0eSBvZiBIZWFsdGggYW5kIE1lZGljYWwgU2NpZW5jZXMsIFVuaXZlcnNp
dHkgb2YgQ29wZW5oYWdlbiwgQ29wZW5oYWdlbiwgRGVubWFyay4mI3hEO0RlcGFydG1lbnQgb2Yg
Q2xpbmljYWwgU2NpZW5jZXMsIEh5cGVydGVuc2lvbiwgYW5kIENhcmRpb3Zhc2N1bGFyIERpc2Vh
c2UsIEx1bmQgVW5pdmVyc2l0eSwgTWFsbcO2LCBTd2VkZW4uJiN4RDtEZXBhcnRtZW50IG9mIENh
cmRpb2xvZ3ksIFJpZ3Nob3NwaXRhbGV0LCBDb3BlbmhhZ2VuIFVuaXZlcnNpdHkgSG9zcGl0YWws
IENvcGVuaGFnZW4sIERlbm1hcmsuJiN4RDtEZXBhcnRtZW50IG9mIEVwaWRlbWlvbG9neSBhbmQg
UHJldmVudGlvbiwgUHVibGljIEhlYWx0aCBTY2llbmNlcywgV2FrZSBGb3Jlc3QgVW5pdmVyc2l0
eSBIZWFsdGggU2NpZW5jZXMsIFdpbnN0b24tU2FsZW0sIE5DLCBVU0EuJiN4RDtJbnN0aXR1dGUg
b2YgUmVnaW9uYWwgSGVhbHRoIFJlc2VhcmNoLCBVbml2ZXJzaXR5IG9mIFNvdXRoZXJuIERlbm1h
cmssIE9kZW5zZSwgRGVubWFyay4mI3hEO0RlcGFydG1lbnQgb2YgQ2xpbmljYWwgQmlvY2hlbWlz
dHJ5LCBWZWpsZSBIb3NwaXRhbCwgVmVqbGUsIERlbm1hcmsuJiN4RDtEZXBhcnRtZW50IG9mIEJp
b21lZGljYWwgU2NpZW5jZSwgSGFsbHltIFVuaXZlcnNpdHksIENodW5jaGVvbiwgUmVwdWJsaWMg
b2YgS29yZWEuJiN4RDtNZWRpY2FsIERlcGFydG1lbnQsIExpbGxlYsOmbHQgSG9zcGl0YWwgVmVq
bGUsIFZlamxlLCBEZW5tYXJrLiYjeEQ7SW5zdGl0dXRlIG9mIENhcmRpb3Zhc2N1bGFyIFNjaWVu
Y2UsIFVuaXZlcnNpdHkgQ29sbGVnZSBMb25kb24sIExvbmRvbiwgVUsuJiN4RDtEZXBhcnRtZW50
IG9mIE5lcGhyb2xvZ3kgYW5kIE1lZGljYWwgSW50ZW5zaXZlIENhcmUsIENoYXJpdMOpLCBVbml2
ZXJzaXR5IE1lZGljaW5lIEJlcmxpbiwgQmVybGluLCBHZXJtYW55LiYjeEQ7RXN0b25pYW4gR2Vu
b21lIENlbnRlciwgVW5pdmVyc2l0eSBvZiBUYXJ0dSwgVGFydHUsIEVzdG9uaWEuJiN4RDtJbnN0
aXR1dGUgb2YgSW50ZXJuYWwgYW5kIEdlcmlhdHJpYyBNZWRpY2luZSwgVW5pdmVyc2l0w6AgQ2F0
dG9saWNhIGRlbCBTYWNybyBDdW9yZSwgUm9tZSwgSXRhbHkuJiN4RDtEZXBhcnRtZW50IG9mIFB1
YmxpYyBIZWFsdGggYW5kIENhcmluZyBTY2llbmNlcywgR2VyaWF0cmljcywgVXBwc2FsYSBVbml2
ZXJzaXR5LCBVcHBzYWxhLCBTd2VkZW4uJiN4RDtIdW1hbiBHZW5ldGljcyBDZW50ZXIsIERlcGFy
dG1lbnQgb2YgRXBpZGVtaW9sb2d5LCBIdW1hbiBHZW5ldGljcywgYW5kIEVudmlyb25tZW50YWwg
U2NpZW5jZXMsIFNjaG9vbCBvZiBQdWJsaWMgSGVhbHRoLCBVbml2ZXJzaXR5IG9mIFRleGFzIEhl
YWx0aCBTY2llbmNlIENlbnRlciBhdCBIb3VzdG9uLCBIb3VzdG9uLCBUWCwgVVNBLiYjeEQ7RGVw
YXJ0bWVudCBvZiBDbGluaWNhbCBCaW9jaGVtaXN0cnksIFJpZ3Nob3NwaXRhbGV0LCBDb3Blbmhh
Z2VuIFVuaXZlcnNpdHkgSG9zcGl0YWwsIENvcGVuaGFnZW4sIERlbm1hcmsuJiN4RDtEaWFiZXRl
cyBSZXNlYXJjaCBDZW50ZXIgKERpYWJldGVzIFVuaXQpLCBEZXBhcnRtZW50IG9mIE1lZGljaW5l
LCBNYXNzYWNodXNldHRzIEdlbmVyYWwgSG9zcGl0YWwsIEJvc3RvbiwgTUEsIFVTQS4mI3hEO0Rl
cGFydG1lbnQgb2YgUG9wdWxhdGlvbiBNZWRpY2luZSwgSGFydmFyZCBQaWxncmltIEhlYWx0aCBD
YXJlIEluc3RpdHV0ZSwgSGFydmFyZCBNZWRpY2FsIFNjaG9vbCwgQm9zdG9uLCBNQSwgVVNBLiYj
eEQ7RGVwYXJ0bWVudCBvZiBNZWRpY2luZSwgVW5pdmVyc2l0w6kgZGUgU2hlcmJyb29rZSwgU2hl
cmJyb29rZSwgUXVlYmVjLCBDYW5hZGEuJiN4RDtNYWxtc2thIE11bmljaXBhbCBIZWFsdGggQ2Fy
ZSBDZW50ZXIgYW5kIEhvc3BpdGFsLCBKYWtvYnN0YWQsIEZpbmxhbmQuJiN4RDtGb2xraMOkbHNh
biBSZXNlYXJjaCBDZW50cmUsIEhlbHNpbmtpLCBGaW5sYW5kLiYjeEQ7U3Rlbm8gRGlhYmV0ZXMg
Q2VudGVyIENvcGVuaGFnZW4sIEdlbnRvZnRlLCBEZW5tYXJrLiYjeEQ7TmF0aW9uYWwgSW5zdGl0
dXRlIG9mIFB1YmxpYyBIZWFsdGgsIFNvdXRoZXJuIERlbm1hcmsgVW5pdmVyc2l0eSwgQ29wZW5o
YWdlbiwgRGVubWFyay4mI3hEO1Jlc2VhcmNoIENlbnRyZSBmb3IgUHJldmVudGlvbiBhbmQgSGVh
bHRoLCBDYXBpdGFsIFJlZ2lvbiBvZiBEZW5tYXJrLCBHbG9zdHJ1cCwgRGVubWFyay4mI3hEO0Zh
Y3VsdHkgb2YgTWVkaWNpbmUsIEFhbGJvcmcgVW5pdmVyc2l0eSwgQWFsYm9yZywgRGVubWFyay4m
I3hEO0RlcGFydG1lbnQgb2YgUHJpbWFyeSBIZWFsdGggQ2FyZSwgVmFhc2EgQ2VudHJhbCBIb3Nw
aXRhbCwgVmFhc2EsIEZpbmxhbmQuJiN4RDtEaWFiZXRlcyBDZW50ZXIsIFZhYXNhIEhlYWx0aCBD
YXJlIENlbnRlciwgVmFhc2EsIEZpbmxhbmQuJiN4RDtEZXBhcnRtZW50IG9mIEhlYWx0aCwgTmF0
aW9uYWwgSW5zdGl0dXRlIGZvciBIZWFsdGggYW5kIFdlbGZhcmUsIEhlbHNpbmtpLCBGaW5sYW5k
LiYjeEQ7RW5kb2NyaW5vbG9neSwgQWJkb21pbmFsIENlbnRlciwgSGVsc2lua2kgVW5pdmVyc2l0
eSBIb3NwaXRhbCwgSGVsc2lua2ksIEZpbmxhbmQuJiN4RDtNaW5lcnZhIEZvdW5kYXRpb24gSW5z
dGl0dXRlIGZvciBNZWRpY2FsIFJlc2VhcmNoLCBIZWxzaW5raSwgRmlubGFuZC4mI3hEO0RlcGFy
dG1lbnQgb2YgTWVkaWNpbmUsIFVuaXZlcnNpdHkgb2YgSGVsc2lua2kgYW5kIEhlbHNpbmtpIFVu
aXZlcnNpdHkgQ2VudHJhbCBIb3NwaXRhbCwgSGVsc2lua2ksIEZpbmxhbmQuJiN4RDtJbnRlZ3Jh
dGVkIFJlc2VhcmNoIGFuZCBUcmVhdG1lbnQgKElGQikgQ2VudGVyIEFkaXBvc2l0eSBEaXNlYXNl
cywgVW5pdmVyc2l0eSBvZiBMZWlwemlnLCBMZWlwemlnLCBHZXJtYW55LiYjeEQ7UmVzZWFyY2gg
VW5pdCBvZiBNb2xlY3VsYXIgRXBpZGVtaW9sb2d5LCBJbnN0aXR1dGUgb2YgRXBpZGVtaW9sb2d5
IElJLCBIZWxtaG9sdHogWmVudHJ1bSBNw7xuY2hlbi1HZXJtYW4gUmVzZWFyY2ggQ2VudGVyIGZv
ciBFbnZpcm9ubWVudGFsIEhlYWx0aCwgTmV1aGVyYmVyZywgR2VybWFueS4mI3hEO0RpdmlzaW9u
IG9mIEdlbmV0aWMgRXBpZGVtaW9sb2d5LCBEZXBhcnRtZW50IG9mIE1lZGljYWwgR2VuZXRpY3Ms
IE1vbGVjdWxhciBhbmQgQ2xpbmljYWwgUGhhcm1hY29sb2d5LCBNZWRpY2FsIFVuaXZlcnNpdHkg
b2YgSW5uc2JydWNrLCBJbm5zYnJ1Y2ssIEF1c3RyaWEuJiN4RDtJbnN0aXR1dGUgb2YgTWF0aGVt
YXRpY2FsIFN0YXRpc3RpY3MsIFVuaXZlcnNpdHkgb2YgVGFydHUsIFRhcnR1LCBFc3RvbmlhLiYj
eEQ7RGVwYXJ0bWVudCBvZiBNZWRpY2luZSwgRGl2aXNpb24gb2YgQmlvaW5mb3JtYXRpY3MgYW5k
IFBlcnNvbmFsaXplZCBNZWRpY2luZSwgVW5pdmVyc2l0eSBvZiBDb2xvcmFkbyBEZW52ZXIsIEF1
cm9yYSwgQ08sIFVTQS4mI3hEO0RlcGFydG1lbnQgb2YgT3BodGhhbG1vbG9neSwgVGFpY2h1bmcg
VmV0ZXJhbnMgR2VuZXJhbCBIb3NwaXRhbCwgVGFpY2h1bmcsIFRhaXdhbi4mI3hEO0RlcGFydG1l
bnQgb2YgQ2xpbmljYWwgRXhwZXJpbWVudGFsIFJlc2VhcmNoLCBSaWdzaG9zcGl0YWxldCwgR2xv
c3RydXAsIERlbm1hcmsuJiN4RDtEZXBhcnRtZW50IG9mIENsaW5pY2FsIE1lZGljaW5lLCBGYWN1
bHR5IG9mIEhlYWx0aCBhbmQgTWVkaWNhbCBTY2llbmNlcywgVW5pdmVyc2l0eSBvZiBDb3Blbmhh
Z2VuLCBDb3BlbmhhZ2VuLCBEZW5tYXJrLiYjeEQ7SW5zdGl0dXRlIG9mIEhlYWx0aCBTY2llbmNl
cywgVW5pdmVyc2l0eSBvZiBPdWx1LCBPdWx1LCBGaW5sYW5kLiYjeEQ7VHJhbnNsYXRpb25hbCBM
YWJvcmF0b3J5IGluIEdlbmV0aWMgTWVkaWNpbmUgKFRMR00pLCBBZ2VuY3kgZm9yIFNjaWVuY2Us
IFRlY2hub2xvZ3ksIGFuZCBSZXNlYXJjaCAoQSpTVEFSKSwgU2luZ2Fwb3JlLCBTaW5nYXBvcmUu
JiN4RDtEcm9tb2thaXRlaW8gUHN5Y2hpYXRyaWMgSG9zcGl0YWwsIE5hdGlvbmFsIGFuZCBLYXBv
ZGlzdHJpYW4gVW5pdmVyc2l0eSBvZiBBdGhlbnMsIEF0aGVucywgR3JlZWNlLiYjeEQ7RGVwYXJ0
bWVudCBvZiBQcmV2ZW50aXZlIE1lZGljaW5lLCBLZWNrIFNjaG9vbCBvZiBNZWRpY2luZSBvZiB0
aGUgVW5pdmVyc2l0eSBvZiBTb3V0aGVybiBDYWxpZm9ybmlhLCBMb3MgQW5nZWxlcywgQ0EsIFVT
QS4mI3hEO0RpdmlzaW9uIG9mIE5lcGhyb2xvZ3ksIERlcGFydG1lbnQgb2YgTWVkaWNpbmUsIElj
YWhuIFNjaG9vbCBvZiBNZWRpY2luZSBhdCBNb3VudCBTaW5haSwgTmV3IFlvcmssIE5ZLCBVU0Eu
JiN4RDtPeGZvcmQgTklIUiBCaW9tZWRpY2FsIFJlc2VhcmNoIENlbnRyZSwgT3hmb3JkIFVuaXZl
cnNpdHkgSG9zcGl0YWxzIFRydXN0LCBPeGZvcmQsIFVLLiYjeEQ7SW5zdGl0dXRlIGZvciBCaW9t
ZXRyaWNzIGFuZCBFcGlkZW1pb2xvZ3ksIEdlcm1hbiBEaWFiZXRlcyBDZW50ZXIsIExlaWJuaXog
Q2VudGVyIGZvciBEaWFiZXRlcyBSZXNlYXJjaCBhdCBIZWlucmljaCBIZWluZSBVbml2ZXJzaXR5
IETDvHNzZWxkb3JmLCBEw7xzc2VsZG9yZiwgR2VybWFueS4mI3hEO0RlcGFydG1lbnQgb2YgQmlv
c3RhdGlzdGljcywgVW5pdmVyc2l0eSBvZiBXYXNoaW5ndG9uLCBTZWF0dGxlLCBXQSwgVVNBLiYj
eEQ7Q2VudGVyIGZvciBQdWJsaWMgSGVhbHRoIEdlbm9taWNzLCBEZXBhcnRtZW50IG9mIFB1Ymxp
YyBIZWFsdGggU2NpZW5jZXMsIFVuaXZlcnNpdHkgb2YgVmlyZ2luaWEgU2Nob29sIG9mIE1lZGlj
aW5lLCBDaGFybG90dGVzdmlsbGUsIFZBLCBVU0EuJiN4RDtEZXBhcnRtZW50IG9mIFB1YmxpYyBI
ZWFsdGggYW5kIENsaW5pY2FsIE1lZGljaW5lLCBVbWXDpSBVbml2ZXJzaXR5LCBVbWXDpSwgU3dl
ZGVuLiYjeEQ7RGVwYXJ0bWVudCBvZiBUd2lucyBSZXNlYXJjaCBhbmQgR2VuZXRpYyBFcGlkZW1p
b2xvZ3ksIEtpbmcmYXBvcztzIENvbGxlZ2UgTG9uZG9uLCBMb25kb24sIFVLLiYjeEQ7SW5zdGl0
dXRlIG9mIENsaW5pY2FsIE1lZGljaW5lLCBJbnRlcm5hbCBNZWRpY2luZSwgVW5pdmVyc2l0eSBv
ZiBFYXN0ZXJuIEZpbmxhbmQgYW5kIEt1b3BpbyBVbml2ZXJzaXR5IEhvc3BpdGFsLCBLdW9waW8s
IEZpbmxhbmQuJiN4RDtNUkMvQkhGIENhcmRpb3Zhc2N1bGFyIEVwaWRlbWlvbG9neSBVbml0LCBE
ZXBhcnRtZW50IG9mIFB1YmxpYyBIZWFsdGggYW5kIFByaW1hcnkgQ2FyZSwgVW5pdmVyc2l0eSBv
ZiBDYW1icmlkZ2UsIENhbWJyaWRnZSwgVUsuJiN4RDtJbnN0aXR1dGUgb2YgRXBpZGVtaW9sb2d5
IElJLCBIZWxtaG9sdHogWmVudHJ1bSBNw7xuY2hlbi1HZXJtYW4gUmVzZWFyY2ggQ2VudGVyIGZv
ciBFbnZpcm9ubWVudGFsIEhlYWx0aCwgTmV1aGVyYmVyZywgR2VybWFueS4mI3hEO1dlbGNoIENl
bnRlciBmb3IgUHJldmVudGlvbiwgRXBpZGVtaW9sb2d5LCBhbmQgQ2xpbmljYWwgUmVzZWFyY2gs
IEpvaG5zIEhvcGtpbnMgQmxvb21iZXJnIFNjaG9vbCBvZiBQdWJsaWMgSGVhbHRoLCBCYWx0aW1v
cmUsIE1ELCBVU0EuJiN4RDtEZXBhcnRtZW50IG9mIE1lZGljaW5lLCBVbml2ZXJzaXR5IG9mIExl
aXB6aWcsIExlaXB6aWcsIEdlcm1hbnkuJiN4RDtEZXBhcnRtZW50IG9mIFB1YmxpYyBIZWFsdGgs
IEFhcmh1cyBVbml2ZXJzaXR5LCBBYXJodXMsIERlbm1hcmsuJiN4RDtEYW5pc2ggRGlhYmV0ZXMg
QWNhZGVteSwgT2RlbnNlLCBEZW5tYXJrLiYjeEQ7Um9iZXJ0c29uIENlbnRyZSBmb3IgQmlvc3Rh
dGlzdGljcywgVW5pdmVyc2l0eSBvZiBHbGFzZ293LCBHbGFzZ293LCBVSy4mI3hEO0luc3RpdHV0
IFBhc3RldXIgZGUgTGlsbGUsIElOU0VSTSBVMTE2NywgVW5pdmVyc2l0w6kgTGlsbGUgTm9yZCBk
ZSBGcmFuY2UsIExpbGxlLCBGcmFuY2UuJiN4RDtEZXBhcnRtZW50IG9mIEVwaWRlbWlvbG9neSwg
R2VybWFuIEluc3RpdHV0ZSBvZiBIdW1hbiBOdXRyaXRpb24gUG90c2RhbS1SZWhicnVlY2tlIChE
SWZFKSwgTnV0aGV0YWwsIEdlcm1hbnkuJiN4RDtIdW1hbiBHZW5vbWUgU2VxdWVuY2luZyBDZW50
ZXIsIEJheWxvciBDb2xsZWdlIG9mIE1lZGljaW5lLCBIb3VzdG9uLCBUWCwgVVNBLiYjeEQ7RGVw
YXJ0bWVudCBvZiBQdWJsaWMgSGVhbHRoIGFuZCBQcmltYXJ5IENhcmUsIFVuaXZlcnNpdHkgb2Yg
Q2FtYnJpZGdlLCBDYW1icmlkZ2UsIFVLLiYjeEQ7R2Vub21lIFRlY2hub2xvZ3kgQnJhbmNoLCBO
YXRpb25hbCBIdW1hbiBHZW5vbWUgUmVzZWFyY2ggSW5zdGl0dXRlLCBVUyBOYXRpb25hbCBJbnN0
aXR1dGVzIG9mIEhlYWx0aCwgQmV0aGVzZGEsIE1ELCBVU0EuJiN4RDtEZXBhcnRtZW50IG9mIE51
dHJpdGlvbiBhbmQgRGlldGV0aWNzLCBIYXJva29waW8gVW5pdmVyc2l0eSBvZiBBdGhlbnMsIEF0
aGVucywgR3JlZWNlLiYjeEQ7TVJDLVBIRSBDZW50cmUgZm9yIEVudmlyb25tZW50IGFuZCBIZWFs
dGgsIEltcGVyaWFsIENvbGxlZ2UgTG9uZG9uLCBMb25kb24sIFVLLiYjeEQ7UHJpbmNlc3MgQWwt
SmF3aGFyYSBBbC1CcmFoaW0gQ2VudHJlIG9mIEV4Y2VsbGVuY2UgaW4gUmVzZWFyY2ggb2YgSGVy
ZWRpdGFyeSBEaXNvcmRlcnMgKFBBQ0VSLUhEKSwgS2luZyBBYmR1bGF6aXogVW5pdmVyc2l0eSwg
SmVkZGFoLCBTYXVkaSBBcmFiaWEuJiN4RDtSZXNlYXJjaCBDZW50cmUgb24gRXBpZGVtaW9sb2d5
IGFuZCBQcmV2ZW50aXZlIE1lZGljaW5lIChFUElNRUQpLCBEZXBhcnRtZW50IG9mIE1lZGljaW5l
IGFuZCBTdXJnZXJ5LCBVbml2ZXJzaXR5IG9mIEluc3VicmlhLCBWYXJlc2UsIEl0YWx5LiYjeEQ7
SU5TRVJNLCBVTVIgMTAyNywgVG91bG91c2UsIEZyYW5jZS4mI3hEO0RlcGFydG1lbnQgb2YgQ2Fy
ZGlvbG9neSwgVG91bG91c2UgVW5pdmVyc2l0eSBTY2hvb2wgb2YgTWVkaWNpbmUsIFJhbmd1ZWls
IEhvc3BpdGFsLCBUb3Vsb3VzZSwgRnJhbmNlLiYjeEQ7Q2VudGVyIGZvciBHZW5vbWljIE1lZGlj
aW5lLCBNYXNzYWNodXNldHRzIEdlbmVyYWwgSG9zcGl0YWwsIEJvc3RvbiwgTUEsIFVTQS4mI3hE
O1Byb2dyYW1zIGluIE1ldGFib2xpc20gYW5kIE1lZGljYWwgJmFtcDsgUG9wdWxhdGlvbiBHZW5l
dGljcywgQnJvYWQgSW5zdGl0dXRlLCBDYW1icmlkZ2UsIE1BLCBVU0EuJiN4RDtEZXBhcnRtZW50
IG9mIE1lZGljaW5lLCBIYXJ2YXJkIE1lZGljYWwgU2Nob29sLCBCb3N0b24sIE1BLCBVU0EuJiN4
RDtDZW50ZXIgZm9yIE5vbi1Db21tdW5pY2FibGUgRGlzZWFzZXMsIEthcmFjaGksIFBha2lzdGFu
LiYjeEQ7TGFib3JhdG9yeSBvZiBFcGlkZW1pb2xvZ3kgYW5kIFBvcHVsYXRpb24gU2NpZW5jZXMs
IE5hdGlvbmFsIEluc3RpdHV0ZSBvbiBBZ2luZywgVVMgTmF0aW9uYWwgSW5zdGl0dXRlcyBvZiBI
ZWFsdGgsIEJldGhlc2RhLCBNRCwgVVNBLiYjeEQ7Q2FyZGlvdmFzY3VsYXIgUmVzZWFyY2ggQ2Vu
dGVyLCBNYXNzYWNodXNldHRzIEdlbmVyYWwgSG9zcGl0YWwsIEJvc3RvbiwgTUEsIFVTQS4mI3hE
O1VLQ1JDIENlbnRyZSBvZiBFeGNlbGxlbmNlIGZvciBQdWJsaWMgSGVhbHRoIChOSSksIFF1ZWVu
cyBVbml2ZXJzaXR5IG9mIEJlbGZhc3QsIEJlbGZhc3QsIFVLLiYjeEQ7QmlnIERhdGEgSW5zdGl0
dXRlLCBMaSBLYSBTaGluZyBDZW50cmUgRm9yIEhlYWx0aCBJbmZvcm1hdGlvbiBhbmQgRGlzY292
ZXJ5LCBVbml2ZXJzaXR5IG9mIE94Zm9yZCwgT3hmb3JkLCBVSy4mI3hEO05hdGlvbmFsIEluc3Rp
dHV0ZSBmb3IgSGVhbHRoIGFuZCBXZWxmYXJlLCBIZWxzaW5raSwgRmlubGFuZC4mI3hEO0luc3Rp
dHV0ZSBvZiBIdW1hbiBHZW5ldGljcywgVGVjaG5pc2NoZSBVbml2ZXJzaXTDpHQgTcO8bmNoZW4s
IE11bmljaCwgR2VybWFueS4mI3hEO0luc3RpdHV0ZSBvZiBIdW1hbiBHZW5ldGljcywgSGVsbWhv
bHR6IFplbnRydW0gTcO8bmNoZW4tR2VybWFuIFJlc2VhcmNoIENlbnRlciBmb3IgRW52aXJvbm1l
bnRhbCBIZWFsdGgsIE5ldWhlcmJlcmcsIEdlcm1hbnkuJiN4RDtEZXBhcnRtZW50IG9mIEdlbmV0
aWNzLCBVbml2ZXJzaXR5IG9mIE5vcnRoIENhcm9saW5hLCBDaGFwZWwgSGlsbCwgTkMsIFVTQS4m
I3hEO0RlcGFydG1lbnQgb2YgRXBpZGVtaW9sb2d5IGFuZCBQdWJsaWMgSGVhbHRoLCBVbml2ZXJz
aXR5IG9mIFN0cmFzYm91cmcsIFN0cmFzYm91cmcsIEZyYW5jZS4mI3hEO0RlcGFydG1lbnQgb2Yg
UHVibGljIEhlYWx0aCwgVW5pdmVyc2l0eSBIb3NwaXRhbCBvZiBTdHJhc2JvdXJnLCBTdHJhc2Jv
dXJnLCBGcmFuY2UuJiN4RDtDbGluaWNhbCBSZXNlYXJjaCBDZW50cmUsIENlbnRyZSBmb3IgTW9s
ZWN1bGFyIE1lZGljaW5lLCBOaW5ld2VsbHMgSG9zcGl0YWwgYW5kIE1lZGljYWwgU2Nob29sLCBE
dW5kZWUsIFVLLiYjeEQ7VXNoZXIgSW5zdGl0dXRlIHRvIHRoZSBQb3B1bGF0aW9uIEhlYWx0aCBT
Y2llbmNlcyBhbmQgSW5mb3JtYXRpY3MsIFVuaXZlcnNpdHkgb2YgRWRpbmJ1cmdoLCBFZGluYnVy
Z2gsIFVLLiYjeEQ7QWJlcmRlZW4gQmlvbWVkaWNhbCBJbWFnaW5nIENlbnRyZSwgU2Nob29sIG9m
IE1lZGljaW5lLCBNZWRpY2FsIFNjaWVuY2VzLCBhbmQgTnV0cml0aW9uLCBVbml2ZXJzaXR5IG9m
IEFiZXJkZWVuLCBBYmVyZGVlbiwgVUsuJiN4RDtEZXBhcnRtZW50IG9mIENsaW5pY2FsIFNjaWVu
Y2VzLCBEaWFiZXRlcywgYW5kIENhcmRpb3Zhc2N1bGFyIERpc2Vhc2UsIEdlbmV0aWMgRXBpZGVt
aW9sb2d5LCBMdW5kIFVuaXZlcnNpdHksIE1hbG3DtiwgU3dlZGVuLiYjeEQ7RmlubmlzaCBJbnN0
aXR1dGUgZm9yIE1vbGVjdWxhciBNZWRpY2luZSAoRklNTSksIFVuaXZlcnNpdHkgb2YgSGVsc2lu
a2ksIEhlbHNpbmtpLCBGaW5sYW5kLiYjeEQ7RGVwYXJ0bWVudCBvZiBJbnRlcm5hbCBNZWRpY2lu
ZSwgRXJhc211cyBVbml2ZXJzaXR5IE1lZGljYWwgQ2VudGVyLCBSb3R0ZXJkYW0sIFRoZSBOZXRo
ZXJsYW5kcy4mI3hEO0RlcGFydG1lbnQgb2YgSW50ZXJuYWwgTWVkaWNpbmUsIFRhaWNodW5nIFZl
dGVyYW5zIEdlbmVyYWwgSG9zcGl0YWwsIFRhaWNodW5nLCBUYWl3YW4uJiN4RDtOYXRpb25hbCBZ
YW5nLU1pbmcgVW5pdmVyc2l0eSwgU2Nob29sIG9mIE1lZGljaW5lLCBUYWlwZWksIFRhaXdhbi4m
I3hEO05hdGlvbmFsIERlZmVuc2UgTWVkaWNhbCBDZW50ZXIsIFNjaG9vbCBvZiBNZWRpY2luZSwg
VGFpcGVpLCBUYWl3YW4uJiN4RDtNY0dpbGwgVW5pdmVyc2l0eSBhbmQgR8Opbm9tZSBRdcOpYmVj
IElubm92YXRpb24gQ2VudHJlLCBNb250cmVhbCwgUUMsIENhbmFkYS4mI3hEO0RlcGFydG1lbnQg
b2YgSHVtYW4gR2VuZXRpY3MsIE1jR2lsbCBVbml2ZXJzaXR5LCBNb250cmVhbCwgUUMsIENhbmFk
YS4mI3hEO0RpdmlzaW9uIG9mIEVuZG9jcmlub2xvZ3kgYW5kIE1ldGFib2xpc20sIERlcGFydG1l
bnQgb2YgTWVkaWNpbmUsIE1jR2lsbCBVbml2ZXJzaXR5LCBNb250cmVhbCwgUUMsIENhbmFkYS4m
I3hEO0RpdmlzaW9uIG9mIFBvcHVsYXRpb24gSGVhbHRoIFNjaWVuY2VzLCBOaW5ld2VsbHMgSG9z
cGl0YWwgYW5kIE1lZGljYWwgU2Nob29sLCBVbml2ZXJzaXR5IG9mIER1bmRlZSwgRHVuZGVlLCBV
Sy4mI3hEO0luc3RpdHV0ZSBvZiBNZWRpY2FsIEluZm9ybWF0aWNzLCBCaW9tZXRyeSwgYW5kIEVw
aWRlbWlvbG9neSwgQ2hhaXIgb2YgR2VuZXRpYyBFcGlkZW1pb2xvZ3ksIEx1ZHdpZy1NYXhpbWls
aWFucy1Vbml2ZXJzaXTDpHQsIE11bmljaCwgR2VybWFueS4mI3hEO1VTQyBSb3NraSBFeWUgSW5z
dGl0dXRlLCBEZXBhcnRtZW50IG9mIE9waHRoYWxtb2xvZ3ksIEtlY2sgU2Nob29sIG9mIE1lZGlj
aW5lIG9mIHRoZSBVbml2ZXJzaXR5IG9mIFNvdXRoZXJuIENhbGlmb3JuaWEsIExvcyBBbmdlbGVz
LCBDQSwgVVNBLiYjeEQ7RGVwYXJ0bWVudCBvZiBJbnRlcm5hbCBNZWRpY2luZSwgRGl2aXNpb24g
b2YgQ2FyZGlvdmFzY3VsYXIgTWVkaWNpbmUsIFVuaXZlcnNpdHkgb2YgTWljaGlnYW4sIEFubiBB
cmJvciwgTUksIFVTQS4mI3hEO0RlcGFydG1lbnQgb2YgQ29tcHV0YXRpb25hbCBNZWRpY2luZSBh
bmQgQmlvaW5mb3JtYXRpY3MsIFVuaXZlcnNpdHkgb2YgTWljaGlnYW4sIEFubiBBcmJvciwgTUks
IFVTQS4mI3hEO0RlcGFydG1lbnQgb2YgSHVtYW4gR2VuZXRpY3MsIFVuaXZlcnNpdHkgb2YgTWlj
aGlnYW4sIEFubiBBcmJvciwgTUksIFVTQS4mI3hEO05JSFIgQmxvb2QgYW5kIFRyYW5zcGxhbnQg
UmVzZWFyY2ggVW5pdCBpbiBEb25vciBIZWFsdGggYW5kIEdlbm9taWNzLCBEZXBhcnRtZW50IG9m
IFB1YmxpYyBIZWFsdGggYW5kIFByaW1hcnkgQ2FyZSwgVW5pdmVyc2l0eSBvZiBDYW1icmlkZ2Us
IENhbWJyaWRnZSwgVUsuJiN4RDtJbXBlcmlhbCBDb2xsZWdlIEhlYWx0aGNhcmUgTkhTIFRydXN0
LCBJbXBlcmlhbCBDb2xsZWdlIExvbmRvbiwgTG9uZG9uLCBVSy4mI3hEO1dlbGxjb21lIFRydXN0
IFNhbmdlciBJbnN0aXR1dGUsIFdlbGxjb21lIFRydXN0IEdlbm9tZSBDYW1wdXMsIEhpbnh0b24s
IFVLLiYjeEQ7QnJpdGlzaCBIZWFydCBGb3VuZGF0aW9uLCBDYW1icmlkZ2UgQ2VudHJlIG9mIEV4
Y2VsbGVuY2UsIERlcGFydG1lbnQgb2YgTWVkaWNpbmUsIFVuaXZlcnNpdHkgb2YgQ2FtYnJpZGdl
LCBDYW1icmlkZ2UsIFVLLiYjeEQ7RGVwYXJ0bWVudCBvZiBOdXRyaXRpb24sIEhhcnZhcmQgU2No
b29sIG9mIFB1YmxpYyBIZWFsdGgsIEJvc3RvbiwgTUEsIFVTQS4mI3hEO0RlcGFydG1lbnQgb2Yg
R2Vub21pY3Mgb2YgQ29tbW9uIERpc2Vhc2UsIFNjaG9vbCBvZiBQdWJsaWMgSGVhbHRoLCBJbXBl
cmlhbCBDb2xsZWdlIExvbmRvbiwgTG9uZG9uLCBVSy4mI3hEO0NsaW5pY2FsIENvb3BlcmF0aW9u
IEdyb3VwIFR5cGUgMiBEaWFiZXRlcywgSGVsbWhvbHR6IFplbnRydW0gTcO8bmNoZW4sIEx1ZHdp
Zy1NYXhpbWlsbGlhbnMgVW5pdmVyc2l0eSBNdW5pY2gsIE11bmljaCwgR2VybWFueS4mI3hEO0Ns
aW5pY2FsIENvb3BlcmF0aW9uIEdyb3VwIE51dHJpZ2Vub21pY3MgYW5kIFR5cGUgMiBEaWFiZXRl
cywgSGVsbWhvbHR6IFplbnRydW0gTcO8bmNoZW4sIFRlY2huaWNhbCBVbml2ZXJzaXR5IG9mIE11
bmljaCwgTXVuaWNoLCBHZXJtYW55LiYjeEQ7RmFjdWx0eSBvZiBIZWFsdGggU2NpZW5jZXMsIFVu
aXZlcnNpdHkgb2YgU291dGhlcm4gRGVubWFyaywgT2RlbnNlLCBEZW5tYXJrLiYjeEQ7VW5pdmVy
c2l0eSBvZiBFeGV0ZXIgTWVkaWNhbCBTY2hvb2wsIFVuaXZlcnNpdHkgb2YgRXhldGVyLCBFeGV0
ZXIsIFVLLiYjeEQ7TmF0aW9uYWwgSGVhcnQgYW5kIEx1bmcgSW5zdGl0dXRlLCBDYXJkaW92YXNj
dWxhciBTY2llbmNlcywgSGFtbWVyc21pdGggQ2FtcHVzLCBJbXBlcmlhbCBDb2xsZWdlIExvbmRv
biwgTG9uZG9uLCBVSy4mI3hEO0RlcGFydG1lbnQgb2YgTWVkaWNhbCBTY2llbmNlcywgVXBwc2Fs
YSBVbml2ZXJzaXR5LCBVcHBzYWxhLCBTd2VkZW4uJiN4RDtNaW5kaWNoIENoaWxkIEhlYWx0aCBh
bmQgRGV2ZWxvcG1lbnQgSW5zdGl0dXRlLCBJY2FobiBTY2hvb2wgb2YgTWVkaWNpbmUgYXQgTW91
bnQgU2luYWksIE5ldyBZb3JrLCBOWSwgVVNBLiYjeEQ7RGVwYXJ0bWVudCBvZiBTdGF0aXN0aWNz
LCBVbml2ZXJzaXR5IG9mIE94Zm9yZCwgT3hmb3JkLCBVSy4mI3hEO0RlcGFydG1lbnQgb2YgUHVi
bGljIEhlYWx0aCBhbmQgUHJpbWFyeSBDYXJlLCBMZWlkZW4gVW5pdmVyc2l0eSBNZWRpY2FsIENl
bnRlciwgTGVpZGVuLCBUaGUgTmV0aGVybGFuZHMuJiN4RDtQYXQgTWFjcGhlcnNvbiBDZW50cmUg
Zm9yIFBoYXJtYWNvZ2VuZXRpY3MgYW5kIFBoYXJtYWNvZ2Vub21pY3MsIE5pbmV3ZWxscyBIb3Nw
aXRhbCBhbmQgTWVkaWNhbCBTY2hvb2wsIFVuaXZlcnNpdHkgb2YgRHVuZGVlLCBEdW5kZWUsIFVL
LiYjeEQ7RGl2aXNpb24gb2YgRXBpZGVtaW9sb2d5IGFuZCBDb21tdW5pdHkgSGVhbHRoLCBTY2hv
b2wgb2YgUHVibGljIEhlYWx0aCwgVW5pdmVyc2l0eSBvZiBNaW5uZXNvdGEsIE1pbm5lYXBvbGlz
LCBNTiwgVVNBLiYjeEQ7S2Fpc2VyIFBlcm1hbmVudGUgV2FzaGluZ3RvbiBIZWFsdGggUmVzZWFy
Y2ggSW5zdGl0dXRlLCBTZWF0dGxlLCBXQSwgVVNBLiYjeEQ7Rm91bmRhdGlvbiBmb3IgUmVzZWFy
Y2ggaW4gSGVhbHRoLCBFeGVyY2lzZSwgYW5kIE51dHJpdGlvbiwgS3VvcGlvIFJlc2VhcmNoIElu
c3RpdHV0ZSBvZiBFeGVyY2lzZSBNZWRpY2luZSwgS3VvcGlvLCBGaW5sYW5kLiYjeEQ7SW5zdGl0
dXRlIG9mIENhcmRpb3Zhc2N1bGFyIGFuZCBNZWRpY2FsIFNjaWVuY2VzLCBVbml2ZXJzaXR5IG9m
IEdsYXNnb3csIEdsYXNnb3csIFVLLiYjeEQ7RGVwYXJ0bWVudCBvZiBIZW1hdG9sb2d5LCBTY2hv
b2wgb2YgQ2xpbmljYWwgTWVkaWNpbmUsIFVuaXZlcnNpdHkgb2YgQ2FtYnJpZGdlLCBDYW1icmlk
Z2UsIFVLLiYjeEQ7RGl2aXNpb25zIG9mIEVuZG9jcmlub2xvZ3kgYW5kIE5lcGhyb2xvZ3ksIFVu
aXZlcnNpdHkgSG9zcGl0YWwgTGVpcHppZywgTGVpcHppZywgR2VybWFueS4mI3hEO1Jlc2VhcmNo
IFByb2dyYW1zIFVuaXQsIERpYWJldGVzIGFuZCBPYmVzaXR5LCBVbml2ZXJzaXR5IG9mIEhlbHNp
bmtpLCBIZWxzaW5raSwgRmlubGFuZC4mI3hEO0Rhc21hbiBEaWFiZXRlcyBJbnN0aXR1dGUsIERh
c21hbiwgS3V3YWl0LiYjeEQ7RGVwYXJ0bWVudCBvZiBOZXVyb3NjaWVuY2UgYW5kIFByZXZlbnRp
dmUgTWVkaWNpbmUsIERhbnViZSBVbml2ZXJzaXR5IEtyZW1zLCBLcmVtcywgQXVzdHJpYS4mI3hE
O0RpYWJldGVzIFJlc2VhcmNoIEdyb3VwLCBLaW5nIEFiZHVsYXppeiBVbml2ZXJzaXR5LCBKZWRk
YWgsIFNhdWRpIEFyYWJpYS4mI3hEO0RlcGFydG1lbnQgb2YgUGh5c2lvbG9neSBhbmQgQmlvcGh5
c2ljcywgVW5pdmVyc2l0eSBvZiBNaXNzaXNzaXBwaSBNZWRpY2FsIENlbnRlciwgSmFja3Nvbiwg
TVMsIFVTQS4mI3hEO01ldGFib2xpYyBSZXNlYXJjaCBMYWJvcmF0b3JpZXMsIFdlbGxjb21lIFRy
dXN0LU1SQyBJbnN0aXR1dGUgb2YgTWV0YWJvbGljIFNjaWVuY2UsIFVuaXZlcnNpdHkgb2YgQ2Ft
YnJpZGdlLCBDYW1icmlkZ2UsIFVLLiYjeEQ7RGl2aXNpb24gb2YgRW5kb2NyaW5vbG9neSwgRGlh
YmV0ZXMsIGFuZCBNZXRhYm9saXNtLCBDZWRhcnMtU2luYWkgTWVkaWNhbCBDZW50ZXIsIExvcyBB
bmdlbGVzLCBDQSwgVVNBLiYjeEQ7R2VuZXJhbCBNZWRpY2luZSBEaXZpc2lvbiwgTWFzc2FjaHVz
ZXR0cyBHZW5lcmFsIEhvc3BpdGFsIGFuZCBEZXBhcnRtZW50IG9mIE1lZGljaW5lLCBIYXJ2YXJk
IE1lZGljYWwgU2Nob29sLCBCb3N0b24sIE1BLCBVU0EuJiN4RDtEZXBhcnRtZW50IG9mIFBlZGlh
dHJpY3MsIFRoZSBJbnN0aXR1dGUgZm9yIFRyYW5zbGF0aW9uYWwgR2Vub21pY3MgYW5kIFBvcHVs
YXRpb24gU2NpZW5jZXMsIExBQmlvTWVkIGF0IEhhcmJvci1VQ0xBIE1lZGljYWwgQ2VudGVyLCBU
b3JyYW5jZSwgQ0EsIFVTQS4ganJvdHRlckBsYWJpb21lZC5vcmcuJiN4RDtEZXBhcnRtZW50IG9m
IE1lZGljaW5lLCBJbnN0aXR1dGUgZm9yIFRyYW5zbGF0aW9uYWwgR2Vub21pY3MgYW5kIFBvcHVs
YXRpb24gU2NpZW5jZXMsIExBQmlvTWVkIGF0IEhhcmJvci1VQ0xBIE1lZGljYWwgQ2VudGVyLCBU
b3JyYW5jZSwgQ0EsIFVTQS4ganJvdHRlckBsYWJpb21lZC5vcmcuJiN4RDtXZWxsY29tZSBUcnVz
dCBDZW50cmUgZm9yIEh1bWFuIEdlbmV0aWNzLCBOdWZmaWVsZCBEZXBhcnRtZW50IG9mIE1lZGlj
aW5lLCBVbml2ZXJzaXR5IG9mIE94Zm9yZCwgT3hmb3JkLCBVSy4gbWFyay5tY2NhcnRoeUBkcmwu
b3guYWMudWsuJiN4RDtPeGZvcmQgQ2VudHJlIGZvciBEaWFiZXRlcywgRW5kb2NyaW5vbG9neSwg
YW5kIE1ldGFib2xpc20sIFJhZGNsaWZmZSBEZXBhcnRtZW50IG9mIE1lZGljaW5lLCBVbml2ZXJz
aXR5IG9mIE94Zm9yZCwgT3hmb3JkLCBVSy4gbWFyay5tY2NhcnRoeUBkcmwub3guYWMudWsuJiN4
RDtPeGZvcmQgTklIUiBCaW9tZWRpY2FsIFJlc2VhcmNoIENlbnRyZSwgT3hmb3JkIFVuaXZlcnNp
dHkgSG9zcGl0YWxzIFRydXN0LCBPeGZvcmQsIFVLLiBtYXJrLm1jY2FydGh5QGRybC5veC5hYy51
ay48L2F1dGgtYWRkcmVzcz48dGl0bGVzPjx0aXRsZT5SZWZpbmluZyB0aGUgYWNjdXJhY3kgb2Yg
dmFsaWRhdGVkIHRhcmdldCBpZGVudGlmaWNhdGlvbiB0aHJvdWdoIGNvZGluZyB2YXJpYW50IGZp
bmUtbWFwcGluZyBpbiB0eXBlIDIgZGlhYmV0ZXM8L3RpdGxlPjxzZWNvbmRhcnktdGl0bGU+TmF0
IEdlbmV0PC9zZWNvbmRhcnktdGl0bGU+PC90aXRsZXM+PHBlcmlvZGljYWw+PGZ1bGwtdGl0bGU+
TmF0dXJlIEdlbmV0aWNzPC9mdWxsLXRpdGxlPjxhYmJyLTE+TmF0LiBHZW5ldC48L2FiYnItMT48
YWJici0yPk5hdCBHZW5ldDwvYWJici0yPjwvcGVyaW9kaWNhbD48cGFnZXM+NTU5LTU3MTwvcGFn
ZXM+PHZvbHVtZT41MDwvdm9sdW1lPjxudW1iZXI+NDwvbnVtYmVyPjxlZGl0aW9uPjIwMTgvMDQv
MTE8L2VkaXRpb24+PGtleXdvcmRzPjxrZXl3b3JkPkFsbGVsZXM8L2tleXdvcmQ+PGtleXdvcmQ+
Q2hyb21vc29tZSBNYXBwaW5nL3N0YXRpc3RpY3MgJmFtcDsgbnVtZXJpY2FsIGRhdGE8L2tleXdv
cmQ+PGtleXdvcmQ+RGlhYmV0ZXMgTWVsbGl0dXMsIFR5cGUgMi9jbGFzc2lmaWNhdGlvbi8qZ2Vu
ZXRpY3MvcGh5c2lvcGF0aG9sb2d5PC9rZXl3b3JkPjxrZXl3b3JkPkV1cm9wZWFuIENvbnRpbmVu
dGFsIEFuY2VzdHJ5IEdyb3VwL2dlbmV0aWNzPC9rZXl3b3JkPjxrZXl3b3JkPkZlbWFsZTwva2V5
d29yZD48a2V5d29yZD5HZW5ldGljIFByZWRpc3Bvc2l0aW9uIHRvIERpc2Vhc2U8L2tleXdvcmQ+
PGtleXdvcmQ+R2VuZXRpYyBWYXJpYXRpb248L2tleXdvcmQ+PGtleXdvcmQ+R2Vub21lLVdpZGUg
QXNzb2NpYXRpb24gU3R1ZHkvc3RhdGlzdGljcyAmYW1wOyBudW1lcmljYWwgZGF0YTwva2V5d29y
ZD48a2V5d29yZD5IdW1hbnM8L2tleXdvcmQ+PGtleXdvcmQ+TWFsZTwva2V5d29yZD48a2V5d29y
ZD5XaG9sZSBFeG9tZSBTZXF1ZW5jaW5nL3N0YXRpc3RpY3MgJmFtcDsgbnVtZXJpY2FsIGRhdGE8
L2tleXdvcmQ+PC9rZXl3b3Jkcz48ZGF0ZXM+PHllYXI+MjAxODwveWVhcj48cHViLWRhdGVzPjxk
YXRlPkFwcjwvZGF0ZT48L3B1Yi1kYXRlcz48L2RhdGVzPjxpc2JuPjEwNjEtNDAzNiAoUHJpbnQp
JiN4RDsxMDYxLTQwMzY8L2lzYm4+PGFjY2Vzc2lvbi1udW0+Mjk2MzIzODI8L2FjY2Vzc2lvbi1u
dW0+PHVybHM+PHJlbGF0ZWQtdXJscz48dXJsPmh0dHBzOi8vd3d3LnB1cmUuZWQuYWMudWsvd3Mv
ZmlsZXMvNTg4OTA0ODkvUmVmaW5pbmdfdGhlX2FjY3VyYWN5X29mX3ZhbGlkYXRlZF90YXJnZXRf
aWRlbnRpZmljYXRpb25fdGhyb3VnaF9jb2RpbmdfdmFyaWFudF9maW5lX21hcHBpbmdfaW5fdHlw
ZV8yX2RpYWJldGVzLnBkZjwvdXJsPjwvcmVsYXRlZC11cmxzPjwvdXJscz48Y3VzdG9tMj5QTUM1
ODk4MzczPC9jdXN0b20yPjxjdXN0b202Pk5JSE1TOTM4ODY3PC9jdXN0b202PjxlbGVjdHJvbmlj
LXJlc291cmNlLW51bT5odHRwczovL2RvaS5vcmcvMTAuMTAzOC9zNDE1ODgtMDE4LTAwODQtMTwv
ZWxlY3Ryb25pYy1yZXNvdXJjZS1udW0+PHJlbW90ZS1kYXRhYmFzZS1wcm92aWRlcj5OTE08L3Jl
bW90ZS1kYXRhYmFzZS1wcm92aWRlcj48bGFuZ3VhZ2U+ZW5nPC9sYW5ndWFnZT48L3JlY29yZD48
L0NpdGU+PC9FbmROb3RlPn==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NYWhhamFuPC9BdXRob3I+PFllYXI+MjAxODwvWWVhcj48
UmVjTnVtPjMwNTwvUmVjTnVtPjxEaXNwbGF5VGV4dD4oNSk8L0Rpc3BsYXlUZXh0PjxyZWNvcmQ+
PHJlYy1udW1iZXI+MzA1PC9yZWMtbnVtYmVyPjxmb3JlaWduLWtleXM+PGtleSBhcHA9IkVOIiBk
Yi1pZD0iZXRheGR4cnR6dnAyZXBlNWF0d3B2cGVkd3hmczVwZXB0MHIyIiB0aW1lc3RhbXA9IjE2
Mjg1MjMwNTAiPjMwNTwva2V5PjwvZm9yZWlnbi1rZXlzPjxyZWYtdHlwZSBuYW1lPSJKb3VybmFs
IEFydGljbGUiPjE3PC9yZWYtdHlwZT48Y29udHJpYnV0b3JzPjxhdXRob3JzPjxhdXRob3I+TWFo
YWphbiwgQS48L2F1dGhvcj48YXV0aG9yPldlc3NlbCwgSi48L2F1dGhvcj48YXV0aG9yPldpbGxl
bXMsIFMuIE0uPC9hdXRob3I+PGF1dGhvcj5aaGFvLCBXLjwvYXV0aG9yPjxhdXRob3I+Um9iZXJ0
c29uLCBOLiBSLjwvYXV0aG9yPjxhdXRob3I+Q2h1LCBBLiBZLjwvYXV0aG9yPjxhdXRob3I+R2Fu
LCBXLjwvYXV0aG9yPjxhdXRob3I+S2l0YWppbWEsIEguPC9hdXRob3I+PGF1dGhvcj5UYWxpdW4s
IEQuPC9hdXRob3I+PGF1dGhvcj5SYXluZXIsIE4uIFcuPC9hdXRob3I+PGF1dGhvcj5HdW8sIFgu
PC9hdXRob3I+PGF1dGhvcj5MdSwgWS48L2F1dGhvcj48YXV0aG9yPkxpLCBNLjwvYXV0aG9yPjxh
dXRob3I+SmVuc2VuLCBSLiBBLjwvYXV0aG9yPjxhdXRob3I+SHUsIFkuPC9hdXRob3I+PGF1dGhv
cj5IdW8sIFMuPC9hdXRob3I+PGF1dGhvcj5Mb2htYW4sIEsuIEsuPC9hdXRob3I+PGF1dGhvcj5a
aGFuZywgVy48L2F1dGhvcj48YXV0aG9yPkNvb2ssIEouIFAuPC9hdXRob3I+PGF1dGhvcj5Qcmlu
cywgQi4gUC48L2F1dGhvcj48YXV0aG9yPkZsYW5uaWNrLCBKLjwvYXV0aG9yPjxhdXRob3I+R3Jh
cnVwLCBOLjwvYXV0aG9yPjxhdXRob3I+VHJ1YmV0c2tveSwgVi4gVi48L2F1dGhvcj48YXV0aG9y
PktyYXZpYywgSi48L2F1dGhvcj48YXV0aG9yPktpbSwgWS4gSi48L2F1dGhvcj48YXV0aG9yPlJ5
YmluLCBELiBWLjwvYXV0aG9yPjxhdXRob3I+WWFnaG9vdGthciwgSC48L2F1dGhvcj48YXV0aG9y
Pk3DvGxsZXItTnVyYXN5aWQsIE0uPC9hdXRob3I+PGF1dGhvcj5NZWlkdG5lciwgSy48L2F1dGhv
cj48YXV0aG9yPkxpLUdhbywgUi48L2F1dGhvcj48YXV0aG9yPlZhcmdhLCBULiBWLjwvYXV0aG9y
PjxhdXRob3I+TWFydGVuLCBKLjwvYXV0aG9yPjxhdXRob3I+TGksIEouPC9hdXRob3I+PGF1dGhv
cj5TbWl0aCwgQS4gVi48L2F1dGhvcj48YXV0aG9yPkFuLCBQLjwvYXV0aG9yPjxhdXRob3I+TGln
dGhhcnQsIFMuPC9hdXRob3I+PGF1dGhvcj5HdXN0YWZzc29uLCBTLjwvYXV0aG9yPjxhdXRob3I+
TWFsZXJiYSwgRy48L2F1dGhvcj48YXV0aG9yPkRlbWlya2FuLCBBLjwvYXV0aG9yPjxhdXRob3I+
VGFqZXMsIEouIEYuPC9hdXRob3I+PGF1dGhvcj5TdGVpbnRob3JzZG90dGlyLCBWLjwvYXV0aG9y
PjxhdXRob3I+V3V0dGtlLCBNLjwvYXV0aG9yPjxhdXRob3I+TGVjb2V1ciwgQy48L2F1dGhvcj48
YXV0aG9yPlByZXVzcywgTS48L2F1dGhvcj48YXV0aG9yPkJpZWxhaywgTC4gRi48L2F1dGhvcj48
YXV0aG9yPkdyYWZmLCBNLjwvYXV0aG9yPjxhdXRob3I+SGlnaGxhbmQsIEguIE0uPC9hdXRob3I+
PGF1dGhvcj5KdXN0aWNlLCBBLiBFLjwvYXV0aG9yPjxhdXRob3I+TGl1LCBELiBKLjwvYXV0aG9y
PjxhdXRob3I+TWFyb3VsaSwgRS48L2F1dGhvcj48YXV0aG9yPlBlbG9zbywgRy4gTS48L2F1dGhv
cj48YXV0aG9yPldhcnJlbiwgSC4gUi48L2F1dGhvcj48YXV0aG9yPkFmYXEsIFMuPC9hdXRob3I+
PGF1dGhvcj5BZnphbCwgUy48L2F1dGhvcj48YXV0aG9yPkFobHF2aXN0LCBFLjwvYXV0aG9yPjxh
dXRob3I+QWxtZ3JlbiwgUC48L2F1dGhvcj48YXV0aG9yPkFtaW4sIE4uPC9hdXRob3I+PGF1dGhv
cj5CYW5nLCBMLiBCLjwvYXV0aG9yPjxhdXRob3I+QmVydG9uaSwgQS4gRy48L2F1dGhvcj48YXV0
aG9yPkJvbWJpZXJpLCBDLjwvYXV0aG9yPjxhdXRob3I+Qm9yay1KZW5zZW4sIEouPC9hdXRob3I+
PGF1dGhvcj5CcmFuZHNsdW5kLCBJLjwvYXV0aG9yPjxhdXRob3I+QnJvZHksIEouIEEuPC9hdXRo
b3I+PGF1dGhvcj5CdXJ0dCwgTi4gUC48L2F1dGhvcj48YXV0aG9yPkNhbm91aWwsIE0uPC9hdXRo
b3I+PGF1dGhvcj5DaGVuLCBZLiBJLjwvYXV0aG9yPjxhdXRob3I+Q2hvLCBZLiBTLjwvYXV0aG9y
PjxhdXRob3I+Q2hyaXN0ZW5zZW4sIEMuPC9hdXRob3I+PGF1dGhvcj5FYXN0d29vZCwgUy4gVi48
L2F1dGhvcj48YXV0aG9yPkVja2FyZHQsIEsuIFUuPC9hdXRob3I+PGF1dGhvcj5GaXNjaGVyLCBL
LjwvYXV0aG9yPjxhdXRob3I+R2FtYmFybywgRy48L2F1dGhvcj48YXV0aG9yPkdpZWRyYWl0aXMs
IFYuPC9hdXRob3I+PGF1dGhvcj5Hcm92ZSwgTS4gTC48L2F1dGhvcj48YXV0aG9yPmRlIEhhYW4s
IEguIEcuPC9hdXRob3I+PGF1dGhvcj5IYWNraW5nZXIsIFMuPC9hdXRob3I+PGF1dGhvcj5IYWks
IFkuPC9hdXRob3I+PGF1dGhvcj5IYW4sIFMuPC9hdXRob3I+PGF1dGhvcj5UeWJqw6ZyZy1IYW5z
ZW4sIEEuPC9hdXRob3I+PGF1dGhvcj5IaXZlcnQsIE0uIEYuPC9hdXRob3I+PGF1dGhvcj5Jc29t
YWEsIEIuPC9hdXRob3I+PGF1dGhvcj5Kw6RnZXIsIFMuPC9hdXRob3I+PGF1dGhvcj5Kw7hyZ2Vu
c2VuLCBNLiBFLjwvYXV0aG9yPjxhdXRob3I+SsO4cmdlbnNlbiwgVC48L2F1dGhvcj48YXV0aG9y
PkvDpHLDpGrDpG3DpGtpLCBBLjwvYXV0aG9yPjxhdXRob3I+S2ltLCBCLiBKLjwvYXV0aG9yPjxh
dXRob3I+S2ltLCBTLiBTLjwvYXV0aG9yPjxhdXRob3I+S29pc3RpbmVuLCBILiBBLjwvYXV0aG9y
PjxhdXRob3I+S292YWNzLCBQLjwvYXV0aG9yPjxhdXRob3I+S3JpZWJlbCwgSi48L2F1dGhvcj48
YXV0aG9yPktyb25lbmJlcmcsIEYuPC9hdXRob3I+PGF1dGhvcj5Mw6RsbCwgSy48L2F1dGhvcj48
YXV0aG9yPkxhbmdlLCBMLiBBLjwvYXV0aG9yPjxhdXRob3I+TGVlLCBKLiBKLjwvYXV0aG9yPjxh
dXRob3I+TGVobmUsIEIuPC9hdXRob3I+PGF1dGhvcj5MaSwgSC48L2F1dGhvcj48YXV0aG9yPkxp
biwgSy4gSC48L2F1dGhvcj48YXV0aG9yPkxpbm5lYmVyZywgQS48L2F1dGhvcj48YXV0aG9yPkxp
dSwgQy4gVC48L2F1dGhvcj48YXV0aG9yPkxpdSwgSi48L2F1dGhvcj48YXV0aG9yPkxvaCwgTS48
L2F1dGhvcj48YXV0aG9yPk3DpGdpLCBSLjwvYXV0aG9yPjxhdXRob3I+TWFtYWtvdSwgVi48L2F1
dGhvcj48YXV0aG9yPk1jS2Vhbi1Db3dkaW4sIFIuPC9hdXRob3I+PGF1dGhvcj5OYWRrYXJuaSwg
Ry48L2F1dGhvcj48YXV0aG9yPk5ldmlsbGUsIE0uPC9hdXRob3I+PGF1dGhvcj5OaWVsc2VuLCBT
LiBGLjwvYXV0aG9yPjxhdXRob3I+TnRhbGxhLCBJLjwvYXV0aG9yPjxhdXRob3I+UGV5c2VyLCBQ
LiBBLjwvYXV0aG9yPjxhdXRob3I+UmF0aG1hbm4sIFcuPC9hdXRob3I+PGF1dGhvcj5SaWNlLCBL
LjwvYXV0aG9yPjxhdXRob3I+UmljaCwgUy4gUy48L2F1dGhvcj48YXV0aG9yPlJvZGUsIEwuPC9h
dXRob3I+PGF1dGhvcj5Sb2xhbmRzc29uLCBPLjwvYXV0aG9yPjxhdXRob3I+U2Now7ZuaGVyciwg
Uy48L2F1dGhvcj48YXV0aG9yPlNlbHZpbiwgRS48L2F1dGhvcj48YXV0aG9yPlNtYWxsLCBLLiBT
LjwvYXV0aG9yPjxhdXRob3I+U3RhbsSNw6Frb3bDoSwgQS48L2F1dGhvcj48YXV0aG9yPlN1cmVu
ZHJhbiwgUC48L2F1dGhvcj48YXV0aG9yPlRheWxvciwgSy4gRC48L2F1dGhvcj48YXV0aG9yPlRl
c2xvdmljaCwgVC4gTS48L2F1dGhvcj48YXV0aG9yPlRob3JhbmQsIEIuPC9hdXRob3I+PGF1dGhv
cj5UaG9ybGVpZnNzb24sIEcuPC9hdXRob3I+PGF1dGhvcj5UaW4sIEEuPC9hdXRob3I+PGF1dGhv
cj5Uw7ZuamVzLCBBLjwvYXV0aG9yPjxhdXRob3I+VmFyYm8sIEEuPC9hdXRob3I+PGF1dGhvcj5X
aXR0ZSwgRC4gUi48L2F1dGhvcj48YXV0aG9yPldvb2QsIEEuIFIuPC9hdXRob3I+PGF1dGhvcj5Z
YWpuaWssIFAuPC9hdXRob3I+PGF1dGhvcj5ZYW8sIEouPC9hdXRob3I+PGF1dGhvcj5ZZW5nbywg
TC48L2F1dGhvcj48YXV0aG9yPllvdW5nLCBSLjwvYXV0aG9yPjxhdXRob3I+QW1vdXllbCwgUC48
L2F1dGhvcj48YXV0aG9yPkJvZWluZywgSC48L2F1dGhvcj48YXV0aG9yPkJvZXJ3aW5rbGUsIEUu
PC9hdXRob3I+PGF1dGhvcj5Cb3R0aW5nZXIsIEUuIFAuPC9hdXRob3I+PGF1dGhvcj5DaG93ZGh1
cnksIFIuPC9hdXRob3I+PGF1dGhvcj5Db2xsaW5zLCBGLiBTLjwvYXV0aG9yPjxhdXRob3I+RGVk
b3Vzc2lzLCBHLjwvYXV0aG9yPjxhdXRob3I+RGVoZ2hhbiwgQS48L2F1dGhvcj48YXV0aG9yPkRl
bG91a2FzLCBQLjwvYXV0aG9yPjxhdXRob3I+RmVycmFyaW8sIE0uIE0uPC9hdXRob3I+PGF1dGhv
cj5GZXJyacOocmVzLCBKLjwvYXV0aG9yPjxhdXRob3I+RmxvcmV6LCBKLiBDLjwvYXV0aG9yPjxh
dXRob3I+RnJvc3NhcmQsIFAuPC9hdXRob3I+PGF1dGhvcj5HdWRuYXNvbiwgVi48L2F1dGhvcj48
YXV0aG9yPkhhcnJpcywgVC4gQi48L2F1dGhvcj48YXV0aG9yPkhlY2tiZXJ0LCBTLiBSLjwvYXV0
aG9yPjxhdXRob3I+SG93c29uLCBKLiBNLiBNLjwvYXV0aG9yPjxhdXRob3I+SW5nZWxzc29uLCBN
LjwvYXV0aG9yPjxhdXRob3I+S2F0aGlyZXNhbiwgUy48L2F1dGhvcj48YXV0aG9yPktlZSwgRi48
L2F1dGhvcj48YXV0aG9yPkt1dXNpc3RvLCBKLjwvYXV0aG9yPjxhdXRob3I+TGFuZ2VuYmVyZywg
Qy48L2F1dGhvcj48YXV0aG9yPkxhdW5lciwgTC4gSi48L2F1dGhvcj48YXV0aG9yPkxpbmRncmVu
LCBDLiBNLjwvYXV0aG9yPjxhdXRob3I+TcOkbm5pc3TDtiwgUy48L2F1dGhvcj48YXV0aG9yPk1l
aXRpbmdlciwgVC48L2F1dGhvcj48YXV0aG9yPk1lbGFuZGVyLCBPLjwvYXV0aG9yPjxhdXRob3I+
TW9obGtlLCBLLiBMLjwvYXV0aG9yPjxhdXRob3I+TW9pdHJ5LCBNLjwvYXV0aG9yPjxhdXRob3I+
TW9ycmlzLCBBLiBELjwvYXV0aG9yPjxhdXRob3I+TXVycmF5LCBBLiBELjwvYXV0aG9yPjxhdXRo
b3I+ZGUgTXV0c2VydCwgUi48L2F1dGhvcj48YXV0aG9yPk9yaG8tTWVsYW5kZXIsIE0uPC9hdXRo
b3I+PGF1dGhvcj5Pd2VuLCBLLiBSLjwvYXV0aG9yPjxhdXRob3I+UGVyb2xhLCBNLjwvYXV0aG9y
PjxhdXRob3I+UGV0ZXJzLCBBLjwvYXV0aG9yPjxhdXRob3I+UHJvdmluY2UsIE0uIEEuPC9hdXRo
b3I+PGF1dGhvcj5SYXNoZWVkLCBBLjwvYXV0aG9yPjxhdXRob3I+Umlka2VyLCBQLiBNLjwvYXV0
aG9yPjxhdXRob3I+Uml2YWRpbmVpcmEsIEYuPC9hdXRob3I+PGF1dGhvcj5Sb3NlbmRhYWwsIEYu
IFIuPC9hdXRob3I+PGF1dGhvcj5Sb3NlbmdyZW4sIEEuIEguPC9hdXRob3I+PGF1dGhvcj5TYWxv
bWFhLCBWLjwvYXV0aG9yPjxhdXRob3I+U2hldSwgVy4gSC48L2F1dGhvcj48YXV0aG9yPlNsYWRl
aywgUi48L2F1dGhvcj48YXV0aG9yPlNtaXRoLCBCLiBILjwvYXV0aG9yPjxhdXRob3I+U3RyYXVj
aCwgSy48L2F1dGhvcj48YXV0aG9yPlVpdHRlcmxpbmRlbiwgQS4gRy48L2F1dGhvcj48YXV0aG9y
PlZhcm1hLCBSLjwvYXV0aG9yPjxhdXRob3I+V2lsbGVyLCBDLiBKLjwvYXV0aG9yPjxhdXRob3I+
QmzDvGhlciwgTS48L2F1dGhvcj48YXV0aG9yPkJ1dHRlcndvcnRoLCBBLiBTLjwvYXV0aG9yPjxh
dXRob3I+Q2hhbWJlcnMsIEouIEMuPC9hdXRob3I+PGF1dGhvcj5DaGFzbWFuLCBELiBJLjwvYXV0
aG9yPjxhdXRob3I+RGFuZXNoLCBKLjwvYXV0aG9yPjxhdXRob3I+dmFuIER1aWpuLCBDLjwvYXV0
aG9yPjxhdXRob3I+RHVwdWlzLCBKLjwvYXV0aG9yPjxhdXRob3I+RnJhbmNvLCBPLiBILjwvYXV0
aG9yPjxhdXRob3I+RnJhbmtzLCBQLiBXLjwvYXV0aG9yPjxhdXRob3I+RnJvZ3VlbCwgUC48L2F1
dGhvcj48YXV0aG9yPkdyYWxsZXJ0LCBILjwvYXV0aG9yPjxhdXRob3I+R3Jvb3AsIEwuPC9hdXRo
b3I+PGF1dGhvcj5IYW4sIEIuIEcuPC9hdXRob3I+PGF1dGhvcj5IYW5zZW4sIFQuPC9hdXRob3I+
PGF1dGhvcj5IYXR0ZXJzbGV5LCBBLiBULjwvYXV0aG9yPjxhdXRob3I+SGF5d2FyZCwgQy48L2F1
dGhvcj48YXV0aG9yPkluZ2Vsc3NvbiwgRS48L2F1dGhvcj48YXV0aG9yPkthcmRpYSwgUy4gTC4g
Ui48L2F1dGhvcj48YXV0aG9yPkthcnBlLCBGLjwvYXV0aG9yPjxhdXRob3I+S29vbmVyLCBKLiBT
LjwvYXV0aG9yPjxhdXRob3I+S8O2dHRnZW4sIEEuPC9hdXRob3I+PGF1dGhvcj5LdXVsYXNtYWEs
IEsuPC9hdXRob3I+PGF1dGhvcj5MYWFrc28sIE0uPC9hdXRob3I+PGF1dGhvcj5MaW4sIFguPC9h
dXRob3I+PGF1dGhvcj5MaW5kLCBMLjwvYXV0aG9yPjxhdXRob3I+TGl1LCBZLjwvYXV0aG9yPjxh
dXRob3I+TG9vcywgUi4gSi4gRi48L2F1dGhvcj48YXV0aG9yPk1hcmNoaW5pLCBKLjwvYXV0aG9y
PjxhdXRob3I+TWV0c3BhbHUsIEEuPC9hdXRob3I+PGF1dGhvcj5Nb29rLUthbmFtb3JpLCBELjwv
YXV0aG9yPjxhdXRob3I+Tm9yZGVzdGdhYXJkLCBCLiBHLjwvYXV0aG9yPjxhdXRob3I+UGFsbWVy
LCBDLiBOLiBBLjwvYXV0aG9yPjxhdXRob3I+UGFua293LCBKLiBTLjwvYXV0aG9yPjxhdXRob3I+
UGVkZXJzZW4sIE8uPC9hdXRob3I+PGF1dGhvcj5Qc2F0eSwgQi4gTS48L2F1dGhvcj48YXV0aG9y
PlJhdXJhbWFhLCBSLjwvYXV0aG9yPjxhdXRob3I+U2F0dGFyLCBOLjwvYXV0aG9yPjxhdXRob3I+
U2NodWx6ZSwgTS4gQi48L2F1dGhvcj48YXV0aG9yPlNvcmFuem8sIE4uPC9hdXRob3I+PGF1dGhv
cj5TcGVjdG9yLCBULiBELjwvYXV0aG9yPjxhdXRob3I+U3RlZmFuc3NvbiwgSy48L2F1dGhvcj48
YXV0aG9yPlN0dW12b2xsLCBNLjwvYXV0aG9yPjxhdXRob3I+VGhvcnN0ZWluc2RvdHRpciwgVS48
L2F1dGhvcj48YXV0aG9yPlR1b21pLCBULjwvYXV0aG9yPjxhdXRob3I+VHVvbWlsZWh0bywgSi48
L2F1dGhvcj48YXV0aG9yPldhcmVoYW0sIE4uIEouPC9hdXRob3I+PGF1dGhvcj5XaWxzb24sIEou
IEcuPC9hdXRob3I+PGF1dGhvcj5aZWdnaW5pLCBFLjwvYXV0aG9yPjxhdXRob3I+U2NvdHQsIFIu
IEEuPC9hdXRob3I+PGF1dGhvcj5CYXJyb3NvLCBJLjwvYXV0aG9yPjxhdXRob3I+RnJheWxpbmcs
IFQuIE0uPC9hdXRob3I+PGF1dGhvcj5Hb29kYXJ6aSwgTS4gTy48L2F1dGhvcj48YXV0aG9yPk1l
aWdzLCBKLiBCLjwvYXV0aG9yPjxhdXRob3I+Qm9laG5rZSwgTS48L2F1dGhvcj48YXV0aG9yPlNh
bGVoZWVuLCBELjwvYXV0aG9yPjxhdXRob3I+TW9ycmlzLCBBLiBQLjwvYXV0aG9yPjxhdXRob3I+
Um90dGVyLCBKLiBJLjwvYXV0aG9yPjxhdXRob3I+TWNDYXJ0aHksIE0uIEkuPC9hdXRob3I+PC9h
dXRob3JzPjwvY29udHJpYnV0b3JzPjxhdXRoLWFkZHJlc3M+V2VsbGNvbWUgVHJ1c3QgQ2VudHJl
IGZvciBIdW1hbiBHZW5ldGljcywgTnVmZmllbGQgRGVwYXJ0bWVudCBvZiBNZWRpY2luZSwgVW5p
dmVyc2l0eSBvZiBPeGZvcmQsIE94Zm9yZCwgVUsuIGFudWJoYUB3ZWxsLm94LmFjLnVrLiYjeEQ7
RGVwYXJ0bWVudHMgb2YgRXBpZGVtaW9sb2d5IGFuZCBNZWRpY2luZSwgRGlhYmV0ZXMgVHJhbnNs
YXRpb25hbCBSZXNlYXJjaCBDZW50ZXIsIEluZGlhbmEgVW5pdmVyc2l0eSwgSW5kaWFuYXBvbGlz
LCBJTiwgVVNBLiYjeEQ7TVJDIEVwaWRlbWlvbG9neSBVbml0LCBJbnN0aXR1dGUgb2YgTWV0YWJv
bGljIFNjaWVuY2UsIFVuaXZlcnNpdHkgb2YgQ2FtYnJpZGdlLCBDYW1icmlkZ2UsIFVLLiYjeEQ7
RGVwYXJ0bWVudCBvZiBCaW9zdGF0aXN0aWNzIGFuZCBFcGlkZW1pb2xvZ3ksIFVuaXZlcnNpdHkg
b2YgUGVubnN5bHZhbmlhLCBQaGlsYWRlbHBoaWEsIFBBLCBVU0EuJiN4RDtXZWxsY29tZSBUcnVz
dCBDZW50cmUgZm9yIEh1bWFuIEdlbmV0aWNzLCBOdWZmaWVsZCBEZXBhcnRtZW50IG9mIE1lZGlj
aW5lLCBVbml2ZXJzaXR5IG9mIE94Zm9yZCwgT3hmb3JkLCBVSy4mI3hEO094Zm9yZCBDZW50cmUg
Zm9yIERpYWJldGVzLCBFbmRvY3Jpbm9sb2d5LCBhbmQgTWV0YWJvbGlzbSwgUmFkY2xpZmZlIERl
cGFydG1lbnQgb2YgTWVkaWNpbmUsIFVuaXZlcnNpdHkgb2YgT3hmb3JkLCBPeGZvcmQsIFVLLiYj
eEQ7TmF0aW9uYWwgSGVhcnQsIEx1bmcsIGFuZCBCbG9vZCBJbnN0aXR1dGUmYXBvcztzIEZyYW1p
bmdoYW0gSGVhcnQgU3R1ZHksIEZyYW1pbmdoYW0sIE1BLCBVU0EuJiN4RDtEaXZpc2lvbiBvZiBQ
cmV2ZW50aXZlIE1lZGljaW5lLCBEZXBhcnRtZW50IG9mIE1lZGljaW5lLCBCcmlnaGFtIGFuZCBX
b21lbiZhcG9zO3MgSG9zcGl0YWwsIEJvc3RvbiwgTUEsIFVTQS4mI3hEO0RlcGFydG1lbnQgb2Yg
Qmlvc3RhdGlzdGljcyBhbmQgQ2VudGVyIGZvciBTdGF0aXN0aWNhbCBHZW5ldGljcywgVW5pdmVy
c2l0eSBvZiBNaWNoaWdhbiwgQW5uIEFyYm9yLCBNSSwgVVNBLiYjeEQ7RGVwYXJ0bWVudCBvZiBI
dW1hbiBHZW5ldGljcywgV2VsbGNvbWUgVHJ1c3QgU2FuZ2VyIEluc3RpdHV0ZSwgSGlueHRvbiwg
VUsuJiN4RDtEZXBhcnRtZW50IG9mIFBlZGlhdHJpY3MsIFRoZSBJbnN0aXR1dGUgZm9yIFRyYW5z
bGF0aW9uYWwgR2Vub21pY3MgYW5kIFBvcHVsYXRpb24gU2NpZW5jZXMsIExBQmlvTWVkIGF0IEhh
cmJvci1VQ0xBIE1lZGljYWwgQ2VudGVyLCBUb3JyYW5jZSwgQ0EsIFVTQS4mI3hEO0NoYXJsZXMg
QnJvbmZtYW4gSW5zdGl0dXRlIGZvciBQZXJzb25hbGl6ZWQgTWVkaWNpbmUsIEljYWhuIFNjaG9v
bCBvZiBNZWRpY2luZSBhdCBNb3VudCBTaW5haSwgTmV3IFlvcmssIE5ZLCBVU0EuJiN4RDtEZXBh
cnRtZW50IG9mIEVwaWRlbWlvbG9neSwgSm9obnMgSG9wa2lucyBCbG9vbWJlcmcgU2Nob29sIG9m
IFB1YmxpYyBIZWFsdGgsIEJhbHRpbW9yZSwgTUQsIFVTQS4mI3hEO0RpdmlzaW9uIG9mIE5lcGhy
b2xvZ3kgYW5kIEh5cGVydGVuc2lvbiwgRGVwYXJ0bWVudCBvZiBJbnRlcm5hbCBNZWRpY2luZSwg
VW5pdmVyc2l0eSBvZiBVdGFoIFNjaG9vbCBvZiBNZWRpY2luZSwgU2FsdCBMYWtlIENpdHksIFVU
LCBVU0EuJiN4RDtDYXJkaW92YXNjdWxhciBIZWFsdGggUmVzZWFyY2ggVW5pdCwgRGVwYXJ0bWVu
dHMgb2YgTWVkaWNpbmUsIEVwaWRlbWlvbG9neSwgYW5kIEhlYWx0aCBTZXJ2aWNlcywgVW5pdmVy
c2l0eSBvZiBXYXNoaW5ndG9uLCBTZWF0dGxlLCBXQSwgVVNBLiYjeEQ7SW5zdGl0dXRlIGZvciBO
dXRyaXRpb25hbCBTY2llbmNlcywgU2hhbmdoYWkgSW5zdGl0dXRlcyBmb3IgQmlvbG9naWNhbCBT
Y2llbmNlcywgQ2hpbmVzZSBBY2FkZW15IG9mIFNjaWVuY2VzLCBVbml2ZXJzaXR5IG9mIHRoZSBD
aGluZXNlIEFjYWRlbXkgb2YgU2NpZW5jZXMsIFNoYW5naGFpLCBQZW9wbGUmYXBvcztzIFJlcHVi
bGljIG9mIENoaW5hLiYjeEQ7RGVwYXJ0bWVudCBvZiBCaW9zdGF0aXN0aWNhbCBTY2llbmNlcywg
RGl2aXNpb24gb2YgUHVibGljIEhlYWx0aCBTY2llbmNlcywgV2FrZSBGb3Jlc3QgVW5pdmVyc2l0
eSBIZWFsdGggU2NpZW5jZXMsIFdpbnN0b24tU2FsZW0sIE5DLCBVU0EuJiN4RDtEZXBhcnRtZW50
IG9mIEVwaWRlbWlvbG9neSBhbmQgQmlvc3RhdGlzdGljcywgSW1wZXJpYWwgQ29sbGVnZSBMb25k
b24sIExvbmRvbiwgVUsuJiN4RDtEZXBhcnRtZW50IG9mIENhcmRpb2xvZ3ksIEVhbGluZyBIb3Nw
aXRhbCwgTG9uZG9uIE5vcnRoIFdlc3QgSGVhbHRoY2FyZSBOSFMgVHJ1c3QsIE1pZGRsZXNleCwg
VUsuJiN4RDtEZXBhcnRtZW50IG9mIEJpb3N0YXRpc3RpY3MsIFVuaXZlcnNpdHkgb2YgTGl2ZXJw
b29sLCBMaXZlcnBvb2wsIFVLLiYjeEQ7UHJvZ3JhbSBpbiBNZWRpY2FsIGFuZCBQb3B1bGF0aW9u
IEdlbmV0aWNzLCBCcm9hZCBJbnN0aXR1dGUsIENhbWJyaWRnZSwgTUEsIFVTQS4mI3hEO0RlcGFy
dG1lbnQgb2YgTW9sZWN1bGFyIEJpb2xvZ3ksIE1hc3NhY2h1c2V0dHMgR2VuZXJhbCBIb3NwaXRh
bCwgQm9zdG9uLCBNQSwgVVNBLiYjeEQ7Tm92byBOb3JkaXNrIEZvdW5kYXRpb24gQ2VudGVyIGZv
ciBCYXNpYyBNZXRhYm9saWMgUmVzZWFyY2gsIEZhY3VsdHkgb2YgSGVhbHRoIGFuZCBNZWRpY2Fs
IFNjaWVuY2VzLCBVbml2ZXJzaXR5IG9mIENvcGVuaGFnZW4sIENvcGVuaGFnZW4sIERlbm1hcmsu
JiN4RDtEZXBhcnRtZW50IG9mIENsaW5pY2FsIFNjaWVuY2VzLCBEaWFiZXRlcywgYW5kIEVuZG9j
cmlub2xvZ3ksIEx1bmQgVW5pdmVyc2l0eSBEaWFiZXRlcyBDZW50cmUsIE1hbG3DtiwgU3dlZGVu
LiYjeEQ7Q2VudGVyIGZvciBHZW5vbWUgU2NpZW5jZSwgS29yZWEgTmF0aW9uYWwgSW5zdGl0dXRl
IG9mIEhlYWx0aCwgQ2h1bmdjaGVvbmdidWstZG8sIFJlcHVibGljIG9mIEtvcmVhLiYjeEQ7RGVw
YXJ0bWVudCBvZiBCaW9zdGF0aXN0aWNzLCBCb3N0b24gVW5pdmVyc2l0eSBTY2hvb2wgb2YgUHVi
bGljIEhlYWx0aCwgQm9zdG9uLCBNQSwgVVNBLiYjeEQ7R2VuZXRpY3Mgb2YgQ29tcGxleCBUcmFp
dHMsIFVuaXZlcnNpdHkgb2YgRXhldGVyIE1lZGljYWwgU2Nob29sLCBVbml2ZXJzaXR5IG9mIEV4
ZXRlciwgRXhldGVyLCBVSy4mI3hEO0luc3RpdHV0ZSBvZiBHZW5ldGljIEVwaWRlbWlvbG9neSwg
SGVsbWhvbHR6IFplbnRydW0gTcO8bmNoZW4tR2VybWFuIFJlc2VhcmNoIENlbnRlciBmb3IgRW52
aXJvbm1lbnRhbCBIZWFsdGgsIE5ldWhlcmJlcmcsIEdlcm1hbnkuJiN4RDtEZXBhcnRtZW50IG9m
IE1lZGljaW5lIEksIFVuaXZlcnNpdHkgSG9zcGl0YWwgR3Jvw59oYWRlcm4sIEx1ZHdpZy1NYXhp
bWlsaWFucy1Vbml2ZXJzaXTDpHQsIE11bmljaCwgR2VybWFueS4mI3hEO0RaSEsgKEdlcm1hbiBD
ZW50cmUgZm9yIENhcmRpb3Zhc2N1bGFyIFJlc2VhcmNoKSwgcGFydG5lciBzaXRlIE11bmljaCBI
ZWFydCBBbGxpYW5jZSwgTXVuaWNoLCBHZXJtYW55LiYjeEQ7RGVwYXJ0bWVudCBvZiBNb2xlY3Vs
YXIgRXBpZGVtaW9sb2d5LCBHZXJtYW4gSW5zdGl0dXRlIG9mIEh1bWFuIE51dHJpdGlvbiBQb3Rz
ZGFtLVJlaGJydWVja2UgKERJZkUpLCBOdXRoZXRhbCwgR2VybWFueS4mI3hEO0dlcm1hbiBDZW50
ZXIgZm9yIERpYWJldGVzIFJlc2VhcmNoIChEWkQpLCBOZXVoZXJiZXJnLCBHZXJtYW55LiYjeEQ7
RGVwYXJ0bWVudCBvZiBDbGluaWNhbCBFcGlkZW1pb2xvZ3ksIExlaWRlbiBVbml2ZXJzaXR5IE1l
ZGljYWwgQ2VudGVyLCBMZWlkZW4sIFRoZSBOZXRoZXJsYW5kcy4mI3hEO0RlcGFydG1lbnQgb2Yg
Q2xpbmljYWwgU2NpZW5jZXMsIEx1bmQgVW5pdmVyc2l0eSBEaWFiZXRlcyBDZW50cmUsIEdlbmV0
aWMgYW5kIE1vbGVjdWxhciBFcGlkZW1pb2xvZ3kgVW5pdCwgTHVuZCBVbml2ZXJzaXR5LCBNYWxt
w7YsIFN3ZWRlbi4mI3hEO01SQyBIdW1hbiBHZW5ldGljcyBVbml0LCBJbnN0aXR1dGUgb2YgR2Vu
ZXRpY3MgYW5kIE1vbGVjdWxhciBNZWRpY2luZSwgVW5pdmVyc2l0eSBvZiBFZGluYnVyZ2gsIEVk
aW5idXJnaCwgVUsuJiN4RDtEaXZpc2lvbiBvZiBDYXJkaW92YXNjdWxhciBNZWRpY2luZSwgRGVw
YXJ0bWVudCBvZiBNZWRpY2luZSwgU3RhbmZvcmQgVW5pdmVyc2l0eSBTY2hvb2wgb2YgTWVkaWNp
bmUsIFN0YW5mb3JkLCBDQSwgVVNBLiYjeEQ7SWNlbGFuZGljIEhlYXJ0IEFzc29jaWF0aW9uLCBL
b3Bhdm9ndXIsIEljZWxhbmQuJiN4RDtGYWN1bHR5IG9mIE1lZGljaW5lLCBVbml2ZXJzaXR5IG9m
IEljZWxhbmQsIFJleWtqYXZpaywgSWNlbGFuZC4mI3hEO0RlcGFydG1lbnQgb2YgR2VuZXRpY3Ms
IERpdmlzaW9uIG9mIFN0YXRpc3RpY2FsIEdlbm9taWNzLCBXYXNoaW5ndG9uIFVuaXZlcnNpdHkg
U2Nob29sIG9mIE1lZGljaW5lLCBTdC4gTG91aXMsIE1PLCBVU0EuJiN4RDtEZXBhcnRtZW50IG9m
IEVwaWRlbWlvbG9neSwgRXJhc211cyBVbml2ZXJzaXR5IE1lZGljYWwgQ2VudGVyLCBSb3R0ZXJk
YW0sIFRoZSBOZXRoZXJsYW5kcy4mI3hEO0RlcGFydG1lbnQgb2YgTWVkaWNhbCBTY2llbmNlcywg
TW9sZWN1bGFyIEVwaWRlbWlvbG9neSwgYW5kIFNjaWVuY2UgZm9yIExpZmUgTGFib3JhdG9yeSwg
VXBwc2FsYSBVbml2ZXJzaXR5LCBVcHBzYWxhLCBTd2VkZW4uJiN4RDtTZWN0aW9uIG9mIEJpb2xv
Z3kgYW5kIEdlbmV0aWNzLCBEZXBhcnRtZW50IG9mIE5ldXJvc2NpZW5jZXMsIEJpb21lZGljaW5l
LCBhbmQgTW92ZW1lbnQgU2NpZW5jZXMsIFVuaXZlcnNpdHkgb2YgVmVyb25hLCBWZXJvbmEsIEl0
YWx5LiYjeEQ7RGVwYXJ0bWVudCBvZiBIdW1hbiBHZW5ldGljcywgTGVpZGVuIFVuaXZlcnNpdHkg
TWVkaWNhbCBDZW50ZXIsIExlaWRlbiwgVGhlIE5ldGhlcmxhbmRzLiYjeEQ7ZGVDT0RFIEdlbmV0
aWNzL0FtZ2VuLCBJbmMuLCBSZXlramF2aWssIEljZWxhbmQuJiN4RDtJbnN0aXR1dGUgb2YgR2Vu
ZXRpYyBFcGlkZW1pb2xvZ3ksIE1lZGljYWwgQ2VudGVyLVVuaXZlcnNpdHkgb2YgRnJlaWJ1cmcs
IEZhY3VsdHkgb2YgTWVkaWNpbmUsIFVuaXZlcnNpdHkgb2YgRnJlaWJ1cmcsIEZyZWlidXJnLCBH
ZXJtYW55LiYjeEQ7Q05SUywgVU1SIDgxOTksIExpbGxlIFVuaXZlcnNpdHksIExpbGxlIFBhc3Rl
dXIgSW5zdGl0dXRlLCBMaWxsZSwgRnJhbmNlLiYjeEQ7RGVwYXJ0bWVudCBvZiBFcGlkZW1pb2xv
Z3ksIFNjaG9vbCBvZiBQdWJsaWMgSGVhbHRoLCBVbml2ZXJzaXR5IG9mIE1pY2hpZ2FuLCBBbm4g
QXJib3IsIE1JLCBVU0EuJiN4RDtEZXBhcnRtZW50IG9mIEVwaWRlbWlvbG9neSwgVW5pdmVyc2l0
eSBvZiBOb3J0aCBDYXJvbGluYSwgQ2hhcGVsIEhpbGwsIE5DLCBVU0EuJiN4RDtIdW1hbiBHZW5l
dGljcyBDZW50ZXIsIFVuaXZlcnNpdHkgb2YgVGV4YXMgR3JhZHVhdGUgU2Nob29sIG9mIEJpb21l
ZGljYWwgU2NpZW5jZXMgYXQgSG91c3RvbiwgVW5pdmVyc2l0eSBvZiBUZXhhcyBIZWFsdGggU2Np
ZW5jZSBDZW50ZXIgYXQgSG91c3RvbiwgSG91c3RvbiwgVFgsIFVTQS4mI3hEO0RlcGFydG1lbnQg
b2YgUHVibGljIEhlYWx0aCBTY2llbmNlcywgSW5zdGl0dXRlIG9mIFBlcnNvbmFsaXplZCBNZWRp
Y2luZSwgUGVubiBTdGF0ZSBDb2xsZWdlIG9mIE1lZGljaW5lLCBIZXJzaGV5LCBQQSwgVVNBLiYj
eEQ7V2lsbGlhbSBIYXJ2ZXkgUmVzZWFyY2ggSW5zdGl0dXRlLCBCYXJ0cyBhbmQgVGhlIExvbmRv
biBTY2hvb2wgb2YgTWVkaWNpbmUgYW5kIERlbnRpc3RyeSwgUXVlZW4gTWFyeSBVbml2ZXJzaXR5
IG9mIExvbmRvbiwgTG9uZG9uLCBVSy4mI3hEO05hdGlvbmFsIEluc3RpdHV0ZSBmb3IgSGVhbHRo
IFJlc2VhcmNoLCBCYXJ0cyBDYXJkaW92YXNjdWxhciBCaW9tZWRpY2FsIFJlc2VhcmNoIFVuaXQs
IFF1ZWVuIE1hcnkgVW5pdmVyc2l0eSBvZiBMb25kb24sIExvbmRvbiwgVUsuJiN4RDtEZXBhcnRt
ZW50IG9mIENsaW5pY2FsIEJpb2NoZW1pc3RyeSwgSGVybGV2IGFuZCBHZW50b2Z0ZSBIb3NwaXRh
bCwgQ29wZW5oYWdlbiBVbml2ZXJzaXR5IEhvc3BpdGFsLCBIZXJsZXYsIERlbm1hcmsuJiN4RDtD
b3BlbmhhZ2VuIEdlbmVyYWwgUG9wdWxhdGlvbiBTdHVkeSwgSGVybGV2IGFuZCBHZW50b2Z0ZSBI
b3NwaXRhbCwgQ29wZW5oYWdlbiBVbml2ZXJzaXR5IEhvc3BpdGFsLCBDb3BlbmhhZ2VuLCBEZW5t
YXJrLiYjeEQ7RmFjdWx0eSBvZiBIZWFsdGggYW5kIE1lZGljYWwgU2NpZW5jZXMsIFVuaXZlcnNp
dHkgb2YgQ29wZW5oYWdlbiwgQ29wZW5oYWdlbiwgRGVubWFyay4mI3hEO0RlcGFydG1lbnQgb2Yg
Q2xpbmljYWwgU2NpZW5jZXMsIEh5cGVydGVuc2lvbiwgYW5kIENhcmRpb3Zhc2N1bGFyIERpc2Vh
c2UsIEx1bmQgVW5pdmVyc2l0eSwgTWFsbcO2LCBTd2VkZW4uJiN4RDtEZXBhcnRtZW50IG9mIENh
cmRpb2xvZ3ksIFJpZ3Nob3NwaXRhbGV0LCBDb3BlbmhhZ2VuIFVuaXZlcnNpdHkgSG9zcGl0YWws
IENvcGVuaGFnZW4sIERlbm1hcmsuJiN4RDtEZXBhcnRtZW50IG9mIEVwaWRlbWlvbG9neSBhbmQg
UHJldmVudGlvbiwgUHVibGljIEhlYWx0aCBTY2llbmNlcywgV2FrZSBGb3Jlc3QgVW5pdmVyc2l0
eSBIZWFsdGggU2NpZW5jZXMsIFdpbnN0b24tU2FsZW0sIE5DLCBVU0EuJiN4RDtJbnN0aXR1dGUg
b2YgUmVnaW9uYWwgSGVhbHRoIFJlc2VhcmNoLCBVbml2ZXJzaXR5IG9mIFNvdXRoZXJuIERlbm1h
cmssIE9kZW5zZSwgRGVubWFyay4mI3hEO0RlcGFydG1lbnQgb2YgQ2xpbmljYWwgQmlvY2hlbWlz
dHJ5LCBWZWpsZSBIb3NwaXRhbCwgVmVqbGUsIERlbm1hcmsuJiN4RDtEZXBhcnRtZW50IG9mIEJp
b21lZGljYWwgU2NpZW5jZSwgSGFsbHltIFVuaXZlcnNpdHksIENodW5jaGVvbiwgUmVwdWJsaWMg
b2YgS29yZWEuJiN4RDtNZWRpY2FsIERlcGFydG1lbnQsIExpbGxlYsOmbHQgSG9zcGl0YWwgVmVq
bGUsIFZlamxlLCBEZW5tYXJrLiYjeEQ7SW5zdGl0dXRlIG9mIENhcmRpb3Zhc2N1bGFyIFNjaWVu
Y2UsIFVuaXZlcnNpdHkgQ29sbGVnZSBMb25kb24sIExvbmRvbiwgVUsuJiN4RDtEZXBhcnRtZW50
IG9mIE5lcGhyb2xvZ3kgYW5kIE1lZGljYWwgSW50ZW5zaXZlIENhcmUsIENoYXJpdMOpLCBVbml2
ZXJzaXR5IE1lZGljaW5lIEJlcmxpbiwgQmVybGluLCBHZXJtYW55LiYjeEQ7RXN0b25pYW4gR2Vu
b21lIENlbnRlciwgVW5pdmVyc2l0eSBvZiBUYXJ0dSwgVGFydHUsIEVzdG9uaWEuJiN4RDtJbnN0
aXR1dGUgb2YgSW50ZXJuYWwgYW5kIEdlcmlhdHJpYyBNZWRpY2luZSwgVW5pdmVyc2l0w6AgQ2F0
dG9saWNhIGRlbCBTYWNybyBDdW9yZSwgUm9tZSwgSXRhbHkuJiN4RDtEZXBhcnRtZW50IG9mIFB1
YmxpYyBIZWFsdGggYW5kIENhcmluZyBTY2llbmNlcywgR2VyaWF0cmljcywgVXBwc2FsYSBVbml2
ZXJzaXR5LCBVcHBzYWxhLCBTd2VkZW4uJiN4RDtIdW1hbiBHZW5ldGljcyBDZW50ZXIsIERlcGFy
dG1lbnQgb2YgRXBpZGVtaW9sb2d5LCBIdW1hbiBHZW5ldGljcywgYW5kIEVudmlyb25tZW50YWwg
U2NpZW5jZXMsIFNjaG9vbCBvZiBQdWJsaWMgSGVhbHRoLCBVbml2ZXJzaXR5IG9mIFRleGFzIEhl
YWx0aCBTY2llbmNlIENlbnRlciBhdCBIb3VzdG9uLCBIb3VzdG9uLCBUWCwgVVNBLiYjeEQ7RGVw
YXJ0bWVudCBvZiBDbGluaWNhbCBCaW9jaGVtaXN0cnksIFJpZ3Nob3NwaXRhbGV0LCBDb3Blbmhh
Z2VuIFVuaXZlcnNpdHkgSG9zcGl0YWwsIENvcGVuaGFnZW4sIERlbm1hcmsuJiN4RDtEaWFiZXRl
cyBSZXNlYXJjaCBDZW50ZXIgKERpYWJldGVzIFVuaXQpLCBEZXBhcnRtZW50IG9mIE1lZGljaW5l
LCBNYXNzYWNodXNldHRzIEdlbmVyYWwgSG9zcGl0YWwsIEJvc3RvbiwgTUEsIFVTQS4mI3hEO0Rl
cGFydG1lbnQgb2YgUG9wdWxhdGlvbiBNZWRpY2luZSwgSGFydmFyZCBQaWxncmltIEhlYWx0aCBD
YXJlIEluc3RpdHV0ZSwgSGFydmFyZCBNZWRpY2FsIFNjaG9vbCwgQm9zdG9uLCBNQSwgVVNBLiYj
eEQ7RGVwYXJ0bWVudCBvZiBNZWRpY2luZSwgVW5pdmVyc2l0w6kgZGUgU2hlcmJyb29rZSwgU2hl
cmJyb29rZSwgUXVlYmVjLCBDYW5hZGEuJiN4RDtNYWxtc2thIE11bmljaXBhbCBIZWFsdGggQ2Fy
ZSBDZW50ZXIgYW5kIEhvc3BpdGFsLCBKYWtvYnN0YWQsIEZpbmxhbmQuJiN4RDtGb2xraMOkbHNh
biBSZXNlYXJjaCBDZW50cmUsIEhlbHNpbmtpLCBGaW5sYW5kLiYjeEQ7U3Rlbm8gRGlhYmV0ZXMg
Q2VudGVyIENvcGVuaGFnZW4sIEdlbnRvZnRlLCBEZW5tYXJrLiYjeEQ7TmF0aW9uYWwgSW5zdGl0
dXRlIG9mIFB1YmxpYyBIZWFsdGgsIFNvdXRoZXJuIERlbm1hcmsgVW5pdmVyc2l0eSwgQ29wZW5o
YWdlbiwgRGVubWFyay4mI3hEO1Jlc2VhcmNoIENlbnRyZSBmb3IgUHJldmVudGlvbiBhbmQgSGVh
bHRoLCBDYXBpdGFsIFJlZ2lvbiBvZiBEZW5tYXJrLCBHbG9zdHJ1cCwgRGVubWFyay4mI3hEO0Zh
Y3VsdHkgb2YgTWVkaWNpbmUsIEFhbGJvcmcgVW5pdmVyc2l0eSwgQWFsYm9yZywgRGVubWFyay4m
I3hEO0RlcGFydG1lbnQgb2YgUHJpbWFyeSBIZWFsdGggQ2FyZSwgVmFhc2EgQ2VudHJhbCBIb3Nw
aXRhbCwgVmFhc2EsIEZpbmxhbmQuJiN4RDtEaWFiZXRlcyBDZW50ZXIsIFZhYXNhIEhlYWx0aCBD
YXJlIENlbnRlciwgVmFhc2EsIEZpbmxhbmQuJiN4RDtEZXBhcnRtZW50IG9mIEhlYWx0aCwgTmF0
aW9uYWwgSW5zdGl0dXRlIGZvciBIZWFsdGggYW5kIFdlbGZhcmUsIEhlbHNpbmtpLCBGaW5sYW5k
LiYjeEQ7RW5kb2NyaW5vbG9neSwgQWJkb21pbmFsIENlbnRlciwgSGVsc2lua2kgVW5pdmVyc2l0
eSBIb3NwaXRhbCwgSGVsc2lua2ksIEZpbmxhbmQuJiN4RDtNaW5lcnZhIEZvdW5kYXRpb24gSW5z
dGl0dXRlIGZvciBNZWRpY2FsIFJlc2VhcmNoLCBIZWxzaW5raSwgRmlubGFuZC4mI3hEO0RlcGFy
dG1lbnQgb2YgTWVkaWNpbmUsIFVuaXZlcnNpdHkgb2YgSGVsc2lua2kgYW5kIEhlbHNpbmtpIFVu
aXZlcnNpdHkgQ2VudHJhbCBIb3NwaXRhbCwgSGVsc2lua2ksIEZpbmxhbmQuJiN4RDtJbnRlZ3Jh
dGVkIFJlc2VhcmNoIGFuZCBUcmVhdG1lbnQgKElGQikgQ2VudGVyIEFkaXBvc2l0eSBEaXNlYXNl
cywgVW5pdmVyc2l0eSBvZiBMZWlwemlnLCBMZWlwemlnLCBHZXJtYW55LiYjeEQ7UmVzZWFyY2gg
VW5pdCBvZiBNb2xlY3VsYXIgRXBpZGVtaW9sb2d5LCBJbnN0aXR1dGUgb2YgRXBpZGVtaW9sb2d5
IElJLCBIZWxtaG9sdHogWmVudHJ1bSBNw7xuY2hlbi1HZXJtYW4gUmVzZWFyY2ggQ2VudGVyIGZv
ciBFbnZpcm9ubWVudGFsIEhlYWx0aCwgTmV1aGVyYmVyZywgR2VybWFueS4mI3hEO0RpdmlzaW9u
IG9mIEdlbmV0aWMgRXBpZGVtaW9sb2d5LCBEZXBhcnRtZW50IG9mIE1lZGljYWwgR2VuZXRpY3Ms
IE1vbGVjdWxhciBhbmQgQ2xpbmljYWwgUGhhcm1hY29sb2d5LCBNZWRpY2FsIFVuaXZlcnNpdHkg
b2YgSW5uc2JydWNrLCBJbm5zYnJ1Y2ssIEF1c3RyaWEuJiN4RDtJbnN0aXR1dGUgb2YgTWF0aGVt
YXRpY2FsIFN0YXRpc3RpY3MsIFVuaXZlcnNpdHkgb2YgVGFydHUsIFRhcnR1LCBFc3RvbmlhLiYj
eEQ7RGVwYXJ0bWVudCBvZiBNZWRpY2luZSwgRGl2aXNpb24gb2YgQmlvaW5mb3JtYXRpY3MgYW5k
IFBlcnNvbmFsaXplZCBNZWRpY2luZSwgVW5pdmVyc2l0eSBvZiBDb2xvcmFkbyBEZW52ZXIsIEF1
cm9yYSwgQ08sIFVTQS4mI3hEO0RlcGFydG1lbnQgb2YgT3BodGhhbG1vbG9neSwgVGFpY2h1bmcg
VmV0ZXJhbnMgR2VuZXJhbCBIb3NwaXRhbCwgVGFpY2h1bmcsIFRhaXdhbi4mI3hEO0RlcGFydG1l
bnQgb2YgQ2xpbmljYWwgRXhwZXJpbWVudGFsIFJlc2VhcmNoLCBSaWdzaG9zcGl0YWxldCwgR2xv
c3RydXAsIERlbm1hcmsuJiN4RDtEZXBhcnRtZW50IG9mIENsaW5pY2FsIE1lZGljaW5lLCBGYWN1
bHR5IG9mIEhlYWx0aCBhbmQgTWVkaWNhbCBTY2llbmNlcywgVW5pdmVyc2l0eSBvZiBDb3Blbmhh
Z2VuLCBDb3BlbmhhZ2VuLCBEZW5tYXJrLiYjeEQ7SW5zdGl0dXRlIG9mIEhlYWx0aCBTY2llbmNl
cywgVW5pdmVyc2l0eSBvZiBPdWx1LCBPdWx1LCBGaW5sYW5kLiYjeEQ7VHJhbnNsYXRpb25hbCBM
YWJvcmF0b3J5IGluIEdlbmV0aWMgTWVkaWNpbmUgKFRMR00pLCBBZ2VuY3kgZm9yIFNjaWVuY2Us
IFRlY2hub2xvZ3ksIGFuZCBSZXNlYXJjaCAoQSpTVEFSKSwgU2luZ2Fwb3JlLCBTaW5nYXBvcmUu
JiN4RDtEcm9tb2thaXRlaW8gUHN5Y2hpYXRyaWMgSG9zcGl0YWwsIE5hdGlvbmFsIGFuZCBLYXBv
ZGlzdHJpYW4gVW5pdmVyc2l0eSBvZiBBdGhlbnMsIEF0aGVucywgR3JlZWNlLiYjeEQ7RGVwYXJ0
bWVudCBvZiBQcmV2ZW50aXZlIE1lZGljaW5lLCBLZWNrIFNjaG9vbCBvZiBNZWRpY2luZSBvZiB0
aGUgVW5pdmVyc2l0eSBvZiBTb3V0aGVybiBDYWxpZm9ybmlhLCBMb3MgQW5nZWxlcywgQ0EsIFVT
QS4mI3hEO0RpdmlzaW9uIG9mIE5lcGhyb2xvZ3ksIERlcGFydG1lbnQgb2YgTWVkaWNpbmUsIElj
YWhuIFNjaG9vbCBvZiBNZWRpY2luZSBhdCBNb3VudCBTaW5haSwgTmV3IFlvcmssIE5ZLCBVU0Eu
JiN4RDtPeGZvcmQgTklIUiBCaW9tZWRpY2FsIFJlc2VhcmNoIENlbnRyZSwgT3hmb3JkIFVuaXZl
cnNpdHkgSG9zcGl0YWxzIFRydXN0LCBPeGZvcmQsIFVLLiYjeEQ7SW5zdGl0dXRlIGZvciBCaW9t
ZXRyaWNzIGFuZCBFcGlkZW1pb2xvZ3ksIEdlcm1hbiBEaWFiZXRlcyBDZW50ZXIsIExlaWJuaXog
Q2VudGVyIGZvciBEaWFiZXRlcyBSZXNlYXJjaCBhdCBIZWlucmljaCBIZWluZSBVbml2ZXJzaXR5
IETDvHNzZWxkb3JmLCBEw7xzc2VsZG9yZiwgR2VybWFueS4mI3hEO0RlcGFydG1lbnQgb2YgQmlv
c3RhdGlzdGljcywgVW5pdmVyc2l0eSBvZiBXYXNoaW5ndG9uLCBTZWF0dGxlLCBXQSwgVVNBLiYj
eEQ7Q2VudGVyIGZvciBQdWJsaWMgSGVhbHRoIEdlbm9taWNzLCBEZXBhcnRtZW50IG9mIFB1Ymxp
YyBIZWFsdGggU2NpZW5jZXMsIFVuaXZlcnNpdHkgb2YgVmlyZ2luaWEgU2Nob29sIG9mIE1lZGlj
aW5lLCBDaGFybG90dGVzdmlsbGUsIFZBLCBVU0EuJiN4RDtEZXBhcnRtZW50IG9mIFB1YmxpYyBI
ZWFsdGggYW5kIENsaW5pY2FsIE1lZGljaW5lLCBVbWXDpSBVbml2ZXJzaXR5LCBVbWXDpSwgU3dl
ZGVuLiYjeEQ7RGVwYXJ0bWVudCBvZiBUd2lucyBSZXNlYXJjaCBhbmQgR2VuZXRpYyBFcGlkZW1p
b2xvZ3ksIEtpbmcmYXBvcztzIENvbGxlZ2UgTG9uZG9uLCBMb25kb24sIFVLLiYjeEQ7SW5zdGl0
dXRlIG9mIENsaW5pY2FsIE1lZGljaW5lLCBJbnRlcm5hbCBNZWRpY2luZSwgVW5pdmVyc2l0eSBv
ZiBFYXN0ZXJuIEZpbmxhbmQgYW5kIEt1b3BpbyBVbml2ZXJzaXR5IEhvc3BpdGFsLCBLdW9waW8s
IEZpbmxhbmQuJiN4RDtNUkMvQkhGIENhcmRpb3Zhc2N1bGFyIEVwaWRlbWlvbG9neSBVbml0LCBE
ZXBhcnRtZW50IG9mIFB1YmxpYyBIZWFsdGggYW5kIFByaW1hcnkgQ2FyZSwgVW5pdmVyc2l0eSBv
ZiBDYW1icmlkZ2UsIENhbWJyaWRnZSwgVUsuJiN4RDtJbnN0aXR1dGUgb2YgRXBpZGVtaW9sb2d5
IElJLCBIZWxtaG9sdHogWmVudHJ1bSBNw7xuY2hlbi1HZXJtYW4gUmVzZWFyY2ggQ2VudGVyIGZv
ciBFbnZpcm9ubWVudGFsIEhlYWx0aCwgTmV1aGVyYmVyZywgR2VybWFueS4mI3hEO1dlbGNoIENl
bnRlciBmb3IgUHJldmVudGlvbiwgRXBpZGVtaW9sb2d5LCBhbmQgQ2xpbmljYWwgUmVzZWFyY2gs
IEpvaG5zIEhvcGtpbnMgQmxvb21iZXJnIFNjaG9vbCBvZiBQdWJsaWMgSGVhbHRoLCBCYWx0aW1v
cmUsIE1ELCBVU0EuJiN4RDtEZXBhcnRtZW50IG9mIE1lZGljaW5lLCBVbml2ZXJzaXR5IG9mIExl
aXB6aWcsIExlaXB6aWcsIEdlcm1hbnkuJiN4RDtEZXBhcnRtZW50IG9mIFB1YmxpYyBIZWFsdGgs
IEFhcmh1cyBVbml2ZXJzaXR5LCBBYXJodXMsIERlbm1hcmsuJiN4RDtEYW5pc2ggRGlhYmV0ZXMg
QWNhZGVteSwgT2RlbnNlLCBEZW5tYXJrLiYjeEQ7Um9iZXJ0c29uIENlbnRyZSBmb3IgQmlvc3Rh
dGlzdGljcywgVW5pdmVyc2l0eSBvZiBHbGFzZ293LCBHbGFzZ293LCBVSy4mI3hEO0luc3RpdHV0
IFBhc3RldXIgZGUgTGlsbGUsIElOU0VSTSBVMTE2NywgVW5pdmVyc2l0w6kgTGlsbGUgTm9yZCBk
ZSBGcmFuY2UsIExpbGxlLCBGcmFuY2UuJiN4RDtEZXBhcnRtZW50IG9mIEVwaWRlbWlvbG9neSwg
R2VybWFuIEluc3RpdHV0ZSBvZiBIdW1hbiBOdXRyaXRpb24gUG90c2RhbS1SZWhicnVlY2tlIChE
SWZFKSwgTnV0aGV0YWwsIEdlcm1hbnkuJiN4RDtIdW1hbiBHZW5vbWUgU2VxdWVuY2luZyBDZW50
ZXIsIEJheWxvciBDb2xsZWdlIG9mIE1lZGljaW5lLCBIb3VzdG9uLCBUWCwgVVNBLiYjeEQ7RGVw
YXJ0bWVudCBvZiBQdWJsaWMgSGVhbHRoIGFuZCBQcmltYXJ5IENhcmUsIFVuaXZlcnNpdHkgb2Yg
Q2FtYnJpZGdlLCBDYW1icmlkZ2UsIFVLLiYjeEQ7R2Vub21lIFRlY2hub2xvZ3kgQnJhbmNoLCBO
YXRpb25hbCBIdW1hbiBHZW5vbWUgUmVzZWFyY2ggSW5zdGl0dXRlLCBVUyBOYXRpb25hbCBJbnN0
aXR1dGVzIG9mIEhlYWx0aCwgQmV0aGVzZGEsIE1ELCBVU0EuJiN4RDtEZXBhcnRtZW50IG9mIE51
dHJpdGlvbiBhbmQgRGlldGV0aWNzLCBIYXJva29waW8gVW5pdmVyc2l0eSBvZiBBdGhlbnMsIEF0
aGVucywgR3JlZWNlLiYjeEQ7TVJDLVBIRSBDZW50cmUgZm9yIEVudmlyb25tZW50IGFuZCBIZWFs
dGgsIEltcGVyaWFsIENvbGxlZ2UgTG9uZG9uLCBMb25kb24sIFVLLiYjeEQ7UHJpbmNlc3MgQWwt
SmF3aGFyYSBBbC1CcmFoaW0gQ2VudHJlIG9mIEV4Y2VsbGVuY2UgaW4gUmVzZWFyY2ggb2YgSGVy
ZWRpdGFyeSBEaXNvcmRlcnMgKFBBQ0VSLUhEKSwgS2luZyBBYmR1bGF6aXogVW5pdmVyc2l0eSwg
SmVkZGFoLCBTYXVkaSBBcmFiaWEuJiN4RDtSZXNlYXJjaCBDZW50cmUgb24gRXBpZGVtaW9sb2d5
IGFuZCBQcmV2ZW50aXZlIE1lZGljaW5lIChFUElNRUQpLCBEZXBhcnRtZW50IG9mIE1lZGljaW5l
IGFuZCBTdXJnZXJ5LCBVbml2ZXJzaXR5IG9mIEluc3VicmlhLCBWYXJlc2UsIEl0YWx5LiYjeEQ7
SU5TRVJNLCBVTVIgMTAyNywgVG91bG91c2UsIEZyYW5jZS4mI3hEO0RlcGFydG1lbnQgb2YgQ2Fy
ZGlvbG9neSwgVG91bG91c2UgVW5pdmVyc2l0eSBTY2hvb2wgb2YgTWVkaWNpbmUsIFJhbmd1ZWls
IEhvc3BpdGFsLCBUb3Vsb3VzZSwgRnJhbmNlLiYjeEQ7Q2VudGVyIGZvciBHZW5vbWljIE1lZGlj
aW5lLCBNYXNzYWNodXNldHRzIEdlbmVyYWwgSG9zcGl0YWwsIEJvc3RvbiwgTUEsIFVTQS4mI3hE
O1Byb2dyYW1zIGluIE1ldGFib2xpc20gYW5kIE1lZGljYWwgJmFtcDsgUG9wdWxhdGlvbiBHZW5l
dGljcywgQnJvYWQgSW5zdGl0dXRlLCBDYW1icmlkZ2UsIE1BLCBVU0EuJiN4RDtEZXBhcnRtZW50
IG9mIE1lZGljaW5lLCBIYXJ2YXJkIE1lZGljYWwgU2Nob29sLCBCb3N0b24sIE1BLCBVU0EuJiN4
RDtDZW50ZXIgZm9yIE5vbi1Db21tdW5pY2FibGUgRGlzZWFzZXMsIEthcmFjaGksIFBha2lzdGFu
LiYjeEQ7TGFib3JhdG9yeSBvZiBFcGlkZW1pb2xvZ3kgYW5kIFBvcHVsYXRpb24gU2NpZW5jZXMs
IE5hdGlvbmFsIEluc3RpdHV0ZSBvbiBBZ2luZywgVVMgTmF0aW9uYWwgSW5zdGl0dXRlcyBvZiBI
ZWFsdGgsIEJldGhlc2RhLCBNRCwgVVNBLiYjeEQ7Q2FyZGlvdmFzY3VsYXIgUmVzZWFyY2ggQ2Vu
dGVyLCBNYXNzYWNodXNldHRzIEdlbmVyYWwgSG9zcGl0YWwsIEJvc3RvbiwgTUEsIFVTQS4mI3hE
O1VLQ1JDIENlbnRyZSBvZiBFeGNlbGxlbmNlIGZvciBQdWJsaWMgSGVhbHRoIChOSSksIFF1ZWVu
cyBVbml2ZXJzaXR5IG9mIEJlbGZhc3QsIEJlbGZhc3QsIFVLLiYjeEQ7QmlnIERhdGEgSW5zdGl0
dXRlLCBMaSBLYSBTaGluZyBDZW50cmUgRm9yIEhlYWx0aCBJbmZvcm1hdGlvbiBhbmQgRGlzY292
ZXJ5LCBVbml2ZXJzaXR5IG9mIE94Zm9yZCwgT3hmb3JkLCBVSy4mI3hEO05hdGlvbmFsIEluc3Rp
dHV0ZSBmb3IgSGVhbHRoIGFuZCBXZWxmYXJlLCBIZWxzaW5raSwgRmlubGFuZC4mI3hEO0luc3Rp
dHV0ZSBvZiBIdW1hbiBHZW5ldGljcywgVGVjaG5pc2NoZSBVbml2ZXJzaXTDpHQgTcO8bmNoZW4s
IE11bmljaCwgR2VybWFueS4mI3hEO0luc3RpdHV0ZSBvZiBIdW1hbiBHZW5ldGljcywgSGVsbWhv
bHR6IFplbnRydW0gTcO8bmNoZW4tR2VybWFuIFJlc2VhcmNoIENlbnRlciBmb3IgRW52aXJvbm1l
bnRhbCBIZWFsdGgsIE5ldWhlcmJlcmcsIEdlcm1hbnkuJiN4RDtEZXBhcnRtZW50IG9mIEdlbmV0
aWNzLCBVbml2ZXJzaXR5IG9mIE5vcnRoIENhcm9saW5hLCBDaGFwZWwgSGlsbCwgTkMsIFVTQS4m
I3hEO0RlcGFydG1lbnQgb2YgRXBpZGVtaW9sb2d5IGFuZCBQdWJsaWMgSGVhbHRoLCBVbml2ZXJz
aXR5IG9mIFN0cmFzYm91cmcsIFN0cmFzYm91cmcsIEZyYW5jZS4mI3hEO0RlcGFydG1lbnQgb2Yg
UHVibGljIEhlYWx0aCwgVW5pdmVyc2l0eSBIb3NwaXRhbCBvZiBTdHJhc2JvdXJnLCBTdHJhc2Jv
dXJnLCBGcmFuY2UuJiN4RDtDbGluaWNhbCBSZXNlYXJjaCBDZW50cmUsIENlbnRyZSBmb3IgTW9s
ZWN1bGFyIE1lZGljaW5lLCBOaW5ld2VsbHMgSG9zcGl0YWwgYW5kIE1lZGljYWwgU2Nob29sLCBE
dW5kZWUsIFVLLiYjeEQ7VXNoZXIgSW5zdGl0dXRlIHRvIHRoZSBQb3B1bGF0aW9uIEhlYWx0aCBT
Y2llbmNlcyBhbmQgSW5mb3JtYXRpY3MsIFVuaXZlcnNpdHkgb2YgRWRpbmJ1cmdoLCBFZGluYnVy
Z2gsIFVLLiYjeEQ7QWJlcmRlZW4gQmlvbWVkaWNhbCBJbWFnaW5nIENlbnRyZSwgU2Nob29sIG9m
IE1lZGljaW5lLCBNZWRpY2FsIFNjaWVuY2VzLCBhbmQgTnV0cml0aW9uLCBVbml2ZXJzaXR5IG9m
IEFiZXJkZWVuLCBBYmVyZGVlbiwgVUsuJiN4RDtEZXBhcnRtZW50IG9mIENsaW5pY2FsIFNjaWVu
Y2VzLCBEaWFiZXRlcywgYW5kIENhcmRpb3Zhc2N1bGFyIERpc2Vhc2UsIEdlbmV0aWMgRXBpZGVt
aW9sb2d5LCBMdW5kIFVuaXZlcnNpdHksIE1hbG3DtiwgU3dlZGVuLiYjeEQ7RmlubmlzaCBJbnN0
aXR1dGUgZm9yIE1vbGVjdWxhciBNZWRpY2luZSAoRklNTSksIFVuaXZlcnNpdHkgb2YgSGVsc2lu
a2ksIEhlbHNpbmtpLCBGaW5sYW5kLiYjeEQ7RGVwYXJ0bWVudCBvZiBJbnRlcm5hbCBNZWRpY2lu
ZSwgRXJhc211cyBVbml2ZXJzaXR5IE1lZGljYWwgQ2VudGVyLCBSb3R0ZXJkYW0sIFRoZSBOZXRo
ZXJsYW5kcy4mI3hEO0RlcGFydG1lbnQgb2YgSW50ZXJuYWwgTWVkaWNpbmUsIFRhaWNodW5nIFZl
dGVyYW5zIEdlbmVyYWwgSG9zcGl0YWwsIFRhaWNodW5nLCBUYWl3YW4uJiN4RDtOYXRpb25hbCBZ
YW5nLU1pbmcgVW5pdmVyc2l0eSwgU2Nob29sIG9mIE1lZGljaW5lLCBUYWlwZWksIFRhaXdhbi4m
I3hEO05hdGlvbmFsIERlZmVuc2UgTWVkaWNhbCBDZW50ZXIsIFNjaG9vbCBvZiBNZWRpY2luZSwg
VGFpcGVpLCBUYWl3YW4uJiN4RDtNY0dpbGwgVW5pdmVyc2l0eSBhbmQgR8Opbm9tZSBRdcOpYmVj
IElubm92YXRpb24gQ2VudHJlLCBNb250cmVhbCwgUUMsIENhbmFkYS4mI3hEO0RlcGFydG1lbnQg
b2YgSHVtYW4gR2VuZXRpY3MsIE1jR2lsbCBVbml2ZXJzaXR5LCBNb250cmVhbCwgUUMsIENhbmFk
YS4mI3hEO0RpdmlzaW9uIG9mIEVuZG9jcmlub2xvZ3kgYW5kIE1ldGFib2xpc20sIERlcGFydG1l
bnQgb2YgTWVkaWNpbmUsIE1jR2lsbCBVbml2ZXJzaXR5LCBNb250cmVhbCwgUUMsIENhbmFkYS4m
I3hEO0RpdmlzaW9uIG9mIFBvcHVsYXRpb24gSGVhbHRoIFNjaWVuY2VzLCBOaW5ld2VsbHMgSG9z
cGl0YWwgYW5kIE1lZGljYWwgU2Nob29sLCBVbml2ZXJzaXR5IG9mIER1bmRlZSwgRHVuZGVlLCBV
Sy4mI3hEO0luc3RpdHV0ZSBvZiBNZWRpY2FsIEluZm9ybWF0aWNzLCBCaW9tZXRyeSwgYW5kIEVw
aWRlbWlvbG9neSwgQ2hhaXIgb2YgR2VuZXRpYyBFcGlkZW1pb2xvZ3ksIEx1ZHdpZy1NYXhpbWls
aWFucy1Vbml2ZXJzaXTDpHQsIE11bmljaCwgR2VybWFueS4mI3hEO1VTQyBSb3NraSBFeWUgSW5z
dGl0dXRlLCBEZXBhcnRtZW50IG9mIE9waHRoYWxtb2xvZ3ksIEtlY2sgU2Nob29sIG9mIE1lZGlj
aW5lIG9mIHRoZSBVbml2ZXJzaXR5IG9mIFNvdXRoZXJuIENhbGlmb3JuaWEsIExvcyBBbmdlbGVz
LCBDQSwgVVNBLiYjeEQ7RGVwYXJ0bWVudCBvZiBJbnRlcm5hbCBNZWRpY2luZSwgRGl2aXNpb24g
b2YgQ2FyZGlvdmFzY3VsYXIgTWVkaWNpbmUsIFVuaXZlcnNpdHkgb2YgTWljaGlnYW4sIEFubiBB
cmJvciwgTUksIFVTQS4mI3hEO0RlcGFydG1lbnQgb2YgQ29tcHV0YXRpb25hbCBNZWRpY2luZSBh
bmQgQmlvaW5mb3JtYXRpY3MsIFVuaXZlcnNpdHkgb2YgTWljaGlnYW4sIEFubiBBcmJvciwgTUks
IFVTQS4mI3hEO0RlcGFydG1lbnQgb2YgSHVtYW4gR2VuZXRpY3MsIFVuaXZlcnNpdHkgb2YgTWlj
aGlnYW4sIEFubiBBcmJvciwgTUksIFVTQS4mI3hEO05JSFIgQmxvb2QgYW5kIFRyYW5zcGxhbnQg
UmVzZWFyY2ggVW5pdCBpbiBEb25vciBIZWFsdGggYW5kIEdlbm9taWNzLCBEZXBhcnRtZW50IG9m
IFB1YmxpYyBIZWFsdGggYW5kIFByaW1hcnkgQ2FyZSwgVW5pdmVyc2l0eSBvZiBDYW1icmlkZ2Us
IENhbWJyaWRnZSwgVUsuJiN4RDtJbXBlcmlhbCBDb2xsZWdlIEhlYWx0aGNhcmUgTkhTIFRydXN0
LCBJbXBlcmlhbCBDb2xsZWdlIExvbmRvbiwgTG9uZG9uLCBVSy4mI3hEO1dlbGxjb21lIFRydXN0
IFNhbmdlciBJbnN0aXR1dGUsIFdlbGxjb21lIFRydXN0IEdlbm9tZSBDYW1wdXMsIEhpbnh0b24s
IFVLLiYjeEQ7QnJpdGlzaCBIZWFydCBGb3VuZGF0aW9uLCBDYW1icmlkZ2UgQ2VudHJlIG9mIEV4
Y2VsbGVuY2UsIERlcGFydG1lbnQgb2YgTWVkaWNpbmUsIFVuaXZlcnNpdHkgb2YgQ2FtYnJpZGdl
LCBDYW1icmlkZ2UsIFVLLiYjeEQ7RGVwYXJ0bWVudCBvZiBOdXRyaXRpb24sIEhhcnZhcmQgU2No
b29sIG9mIFB1YmxpYyBIZWFsdGgsIEJvc3RvbiwgTUEsIFVTQS4mI3hEO0RlcGFydG1lbnQgb2Yg
R2Vub21pY3Mgb2YgQ29tbW9uIERpc2Vhc2UsIFNjaG9vbCBvZiBQdWJsaWMgSGVhbHRoLCBJbXBl
cmlhbCBDb2xsZWdlIExvbmRvbiwgTG9uZG9uLCBVSy4mI3hEO0NsaW5pY2FsIENvb3BlcmF0aW9u
IEdyb3VwIFR5cGUgMiBEaWFiZXRlcywgSGVsbWhvbHR6IFplbnRydW0gTcO8bmNoZW4sIEx1ZHdp
Zy1NYXhpbWlsbGlhbnMgVW5pdmVyc2l0eSBNdW5pY2gsIE11bmljaCwgR2VybWFueS4mI3hEO0Ns
aW5pY2FsIENvb3BlcmF0aW9uIEdyb3VwIE51dHJpZ2Vub21pY3MgYW5kIFR5cGUgMiBEaWFiZXRl
cywgSGVsbWhvbHR6IFplbnRydW0gTcO8bmNoZW4sIFRlY2huaWNhbCBVbml2ZXJzaXR5IG9mIE11
bmljaCwgTXVuaWNoLCBHZXJtYW55LiYjeEQ7RmFjdWx0eSBvZiBIZWFsdGggU2NpZW5jZXMsIFVu
aXZlcnNpdHkgb2YgU291dGhlcm4gRGVubWFyaywgT2RlbnNlLCBEZW5tYXJrLiYjeEQ7VW5pdmVy
c2l0eSBvZiBFeGV0ZXIgTWVkaWNhbCBTY2hvb2wsIFVuaXZlcnNpdHkgb2YgRXhldGVyLCBFeGV0
ZXIsIFVLLiYjeEQ7TmF0aW9uYWwgSGVhcnQgYW5kIEx1bmcgSW5zdGl0dXRlLCBDYXJkaW92YXNj
dWxhciBTY2llbmNlcywgSGFtbWVyc21pdGggQ2FtcHVzLCBJbXBlcmlhbCBDb2xsZWdlIExvbmRv
biwgTG9uZG9uLCBVSy4mI3hEO0RlcGFydG1lbnQgb2YgTWVkaWNhbCBTY2llbmNlcywgVXBwc2Fs
YSBVbml2ZXJzaXR5LCBVcHBzYWxhLCBTd2VkZW4uJiN4RDtNaW5kaWNoIENoaWxkIEhlYWx0aCBh
bmQgRGV2ZWxvcG1lbnQgSW5zdGl0dXRlLCBJY2FobiBTY2hvb2wgb2YgTWVkaWNpbmUgYXQgTW91
bnQgU2luYWksIE5ldyBZb3JrLCBOWSwgVVNBLiYjeEQ7RGVwYXJ0bWVudCBvZiBTdGF0aXN0aWNz
LCBVbml2ZXJzaXR5IG9mIE94Zm9yZCwgT3hmb3JkLCBVSy4mI3hEO0RlcGFydG1lbnQgb2YgUHVi
bGljIEhlYWx0aCBhbmQgUHJpbWFyeSBDYXJlLCBMZWlkZW4gVW5pdmVyc2l0eSBNZWRpY2FsIENl
bnRlciwgTGVpZGVuLCBUaGUgTmV0aGVybGFuZHMuJiN4RDtQYXQgTWFjcGhlcnNvbiBDZW50cmUg
Zm9yIFBoYXJtYWNvZ2VuZXRpY3MgYW5kIFBoYXJtYWNvZ2Vub21pY3MsIE5pbmV3ZWxscyBIb3Nw
aXRhbCBhbmQgTWVkaWNhbCBTY2hvb2wsIFVuaXZlcnNpdHkgb2YgRHVuZGVlLCBEdW5kZWUsIFVL
LiYjeEQ7RGl2aXNpb24gb2YgRXBpZGVtaW9sb2d5IGFuZCBDb21tdW5pdHkgSGVhbHRoLCBTY2hv
b2wgb2YgUHVibGljIEhlYWx0aCwgVW5pdmVyc2l0eSBvZiBNaW5uZXNvdGEsIE1pbm5lYXBvbGlz
LCBNTiwgVVNBLiYjeEQ7S2Fpc2VyIFBlcm1hbmVudGUgV2FzaGluZ3RvbiBIZWFsdGggUmVzZWFy
Y2ggSW5zdGl0dXRlLCBTZWF0dGxlLCBXQSwgVVNBLiYjeEQ7Rm91bmRhdGlvbiBmb3IgUmVzZWFy
Y2ggaW4gSGVhbHRoLCBFeGVyY2lzZSwgYW5kIE51dHJpdGlvbiwgS3VvcGlvIFJlc2VhcmNoIElu
c3RpdHV0ZSBvZiBFeGVyY2lzZSBNZWRpY2luZSwgS3VvcGlvLCBGaW5sYW5kLiYjeEQ7SW5zdGl0
dXRlIG9mIENhcmRpb3Zhc2N1bGFyIGFuZCBNZWRpY2FsIFNjaWVuY2VzLCBVbml2ZXJzaXR5IG9m
IEdsYXNnb3csIEdsYXNnb3csIFVLLiYjeEQ7RGVwYXJ0bWVudCBvZiBIZW1hdG9sb2d5LCBTY2hv
b2wgb2YgQ2xpbmljYWwgTWVkaWNpbmUsIFVuaXZlcnNpdHkgb2YgQ2FtYnJpZGdlLCBDYW1icmlk
Z2UsIFVLLiYjeEQ7RGl2aXNpb25zIG9mIEVuZG9jcmlub2xvZ3kgYW5kIE5lcGhyb2xvZ3ksIFVu
aXZlcnNpdHkgSG9zcGl0YWwgTGVpcHppZywgTGVpcHppZywgR2VybWFueS4mI3hEO1Jlc2VhcmNo
IFByb2dyYW1zIFVuaXQsIERpYWJldGVzIGFuZCBPYmVzaXR5LCBVbml2ZXJzaXR5IG9mIEhlbHNp
bmtpLCBIZWxzaW5raSwgRmlubGFuZC4mI3hEO0Rhc21hbiBEaWFiZXRlcyBJbnN0aXR1dGUsIERh
c21hbiwgS3V3YWl0LiYjeEQ7RGVwYXJ0bWVudCBvZiBOZXVyb3NjaWVuY2UgYW5kIFByZXZlbnRp
dmUgTWVkaWNpbmUsIERhbnViZSBVbml2ZXJzaXR5IEtyZW1zLCBLcmVtcywgQXVzdHJpYS4mI3hE
O0RpYWJldGVzIFJlc2VhcmNoIEdyb3VwLCBLaW5nIEFiZHVsYXppeiBVbml2ZXJzaXR5LCBKZWRk
YWgsIFNhdWRpIEFyYWJpYS4mI3hEO0RlcGFydG1lbnQgb2YgUGh5c2lvbG9neSBhbmQgQmlvcGh5
c2ljcywgVW5pdmVyc2l0eSBvZiBNaXNzaXNzaXBwaSBNZWRpY2FsIENlbnRlciwgSmFja3Nvbiwg
TVMsIFVTQS4mI3hEO01ldGFib2xpYyBSZXNlYXJjaCBMYWJvcmF0b3JpZXMsIFdlbGxjb21lIFRy
dXN0LU1SQyBJbnN0aXR1dGUgb2YgTWV0YWJvbGljIFNjaWVuY2UsIFVuaXZlcnNpdHkgb2YgQ2Ft
YnJpZGdlLCBDYW1icmlkZ2UsIFVLLiYjeEQ7RGl2aXNpb24gb2YgRW5kb2NyaW5vbG9neSwgRGlh
YmV0ZXMsIGFuZCBNZXRhYm9saXNtLCBDZWRhcnMtU2luYWkgTWVkaWNhbCBDZW50ZXIsIExvcyBB
bmdlbGVzLCBDQSwgVVNBLiYjeEQ7R2VuZXJhbCBNZWRpY2luZSBEaXZpc2lvbiwgTWFzc2FjaHVz
ZXR0cyBHZW5lcmFsIEhvc3BpdGFsIGFuZCBEZXBhcnRtZW50IG9mIE1lZGljaW5lLCBIYXJ2YXJk
IE1lZGljYWwgU2Nob29sLCBCb3N0b24sIE1BLCBVU0EuJiN4RDtEZXBhcnRtZW50IG9mIFBlZGlh
dHJpY3MsIFRoZSBJbnN0aXR1dGUgZm9yIFRyYW5zbGF0aW9uYWwgR2Vub21pY3MgYW5kIFBvcHVs
YXRpb24gU2NpZW5jZXMsIExBQmlvTWVkIGF0IEhhcmJvci1VQ0xBIE1lZGljYWwgQ2VudGVyLCBU
b3JyYW5jZSwgQ0EsIFVTQS4ganJvdHRlckBsYWJpb21lZC5vcmcuJiN4RDtEZXBhcnRtZW50IG9m
IE1lZGljaW5lLCBJbnN0aXR1dGUgZm9yIFRyYW5zbGF0aW9uYWwgR2Vub21pY3MgYW5kIFBvcHVs
YXRpb24gU2NpZW5jZXMsIExBQmlvTWVkIGF0IEhhcmJvci1VQ0xBIE1lZGljYWwgQ2VudGVyLCBU
b3JyYW5jZSwgQ0EsIFVTQS4ganJvdHRlckBsYWJpb21lZC5vcmcuJiN4RDtXZWxsY29tZSBUcnVz
dCBDZW50cmUgZm9yIEh1bWFuIEdlbmV0aWNzLCBOdWZmaWVsZCBEZXBhcnRtZW50IG9mIE1lZGlj
aW5lLCBVbml2ZXJzaXR5IG9mIE94Zm9yZCwgT3hmb3JkLCBVSy4gbWFyay5tY2NhcnRoeUBkcmwu
b3guYWMudWsuJiN4RDtPeGZvcmQgQ2VudHJlIGZvciBEaWFiZXRlcywgRW5kb2NyaW5vbG9neSwg
YW5kIE1ldGFib2xpc20sIFJhZGNsaWZmZSBEZXBhcnRtZW50IG9mIE1lZGljaW5lLCBVbml2ZXJz
aXR5IG9mIE94Zm9yZCwgT3hmb3JkLCBVSy4gbWFyay5tY2NhcnRoeUBkcmwub3guYWMudWsuJiN4
RDtPeGZvcmQgTklIUiBCaW9tZWRpY2FsIFJlc2VhcmNoIENlbnRyZSwgT3hmb3JkIFVuaXZlcnNp
dHkgSG9zcGl0YWxzIFRydXN0LCBPeGZvcmQsIFVLLiBtYXJrLm1jY2FydGh5QGRybC5veC5hYy51
ay48L2F1dGgtYWRkcmVzcz48dGl0bGVzPjx0aXRsZT5SZWZpbmluZyB0aGUgYWNjdXJhY3kgb2Yg
dmFsaWRhdGVkIHRhcmdldCBpZGVudGlmaWNhdGlvbiB0aHJvdWdoIGNvZGluZyB2YXJpYW50IGZp
bmUtbWFwcGluZyBpbiB0eXBlIDIgZGlhYmV0ZXM8L3RpdGxlPjxzZWNvbmRhcnktdGl0bGU+TmF0
IEdlbmV0PC9zZWNvbmRhcnktdGl0bGU+PC90aXRsZXM+PHBlcmlvZGljYWw+PGZ1bGwtdGl0bGU+
TmF0dXJlIEdlbmV0aWNzPC9mdWxsLXRpdGxlPjxhYmJyLTE+TmF0LiBHZW5ldC48L2FiYnItMT48
YWJici0yPk5hdCBHZW5ldDwvYWJici0yPjwvcGVyaW9kaWNhbD48cGFnZXM+NTU5LTU3MTwvcGFn
ZXM+PHZvbHVtZT41MDwvdm9sdW1lPjxudW1iZXI+NDwvbnVtYmVyPjxlZGl0aW9uPjIwMTgvMDQv
MTE8L2VkaXRpb24+PGtleXdvcmRzPjxrZXl3b3JkPkFsbGVsZXM8L2tleXdvcmQ+PGtleXdvcmQ+
Q2hyb21vc29tZSBNYXBwaW5nL3N0YXRpc3RpY3MgJmFtcDsgbnVtZXJpY2FsIGRhdGE8L2tleXdv
cmQ+PGtleXdvcmQ+RGlhYmV0ZXMgTWVsbGl0dXMsIFR5cGUgMi9jbGFzc2lmaWNhdGlvbi8qZ2Vu
ZXRpY3MvcGh5c2lvcGF0aG9sb2d5PC9rZXl3b3JkPjxrZXl3b3JkPkV1cm9wZWFuIENvbnRpbmVu
dGFsIEFuY2VzdHJ5IEdyb3VwL2dlbmV0aWNzPC9rZXl3b3JkPjxrZXl3b3JkPkZlbWFsZTwva2V5
d29yZD48a2V5d29yZD5HZW5ldGljIFByZWRpc3Bvc2l0aW9uIHRvIERpc2Vhc2U8L2tleXdvcmQ+
PGtleXdvcmQ+R2VuZXRpYyBWYXJpYXRpb248L2tleXdvcmQ+PGtleXdvcmQ+R2Vub21lLVdpZGUg
QXNzb2NpYXRpb24gU3R1ZHkvc3RhdGlzdGljcyAmYW1wOyBudW1lcmljYWwgZGF0YTwva2V5d29y
ZD48a2V5d29yZD5IdW1hbnM8L2tleXdvcmQ+PGtleXdvcmQ+TWFsZTwva2V5d29yZD48a2V5d29y
ZD5XaG9sZSBFeG9tZSBTZXF1ZW5jaW5nL3N0YXRpc3RpY3MgJmFtcDsgbnVtZXJpY2FsIGRhdGE8
L2tleXdvcmQ+PC9rZXl3b3Jkcz48ZGF0ZXM+PHllYXI+MjAxODwveWVhcj48cHViLWRhdGVzPjxk
YXRlPkFwcjwvZGF0ZT48L3B1Yi1kYXRlcz48L2RhdGVzPjxpc2JuPjEwNjEtNDAzNiAoUHJpbnQp
JiN4RDsxMDYxLTQwMzY8L2lzYm4+PGFjY2Vzc2lvbi1udW0+Mjk2MzIzODI8L2FjY2Vzc2lvbi1u
dW0+PHVybHM+PHJlbGF0ZWQtdXJscz48dXJsPmh0dHBzOi8vd3d3LnB1cmUuZWQuYWMudWsvd3Mv
ZmlsZXMvNTg4OTA0ODkvUmVmaW5pbmdfdGhlX2FjY3VyYWN5X29mX3ZhbGlkYXRlZF90YXJnZXRf
aWRlbnRpZmljYXRpb25fdGhyb3VnaF9jb2RpbmdfdmFyaWFudF9maW5lX21hcHBpbmdfaW5fdHlw
ZV8yX2RpYWJldGVzLnBkZjwvdXJsPjwvcmVsYXRlZC11cmxzPjwvdXJscz48Y3VzdG9tMj5QTUM1
ODk4MzczPC9jdXN0b20yPjxjdXN0b202Pk5JSE1TOTM4ODY3PC9jdXN0b202PjxlbGVjdHJvbmlj
LXJlc291cmNlLW51bT5odHRwczovL2RvaS5vcmcvMTAuMTAzOC9zNDE1ODgtMDE4LTAwODQtMTwv
ZWxlY3Ryb25pYy1yZXNvdXJjZS1udW0+PHJlbW90ZS1kYXRhYmFzZS1wcm92aWRlcj5OTE08L3Jl
bW90ZS1kYXRhYmFzZS1wcm92aWRlcj48bGFuZ3VhZ2U+ZW5nPC9sYW5ndWFnZT48L3JlY29yZD48
L0NpdGU+PC9FbmROb3RlPn==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5)</w:t>
      </w:r>
      <w:r>
        <w:rPr>
          <w:rFonts w:ascii="Arial" w:hAnsi="Arial" w:cs="Arial"/>
          <w:sz w:val="24"/>
          <w:szCs w:val="24"/>
        </w:rPr>
        <w:fldChar w:fldCharType="end"/>
      </w:r>
      <w:r>
        <w:rPr>
          <w:rFonts w:ascii="Arial" w:hAnsi="Arial" w:cs="Arial"/>
          <w:sz w:val="24"/>
          <w:szCs w:val="24"/>
        </w:rPr>
        <w:t xml:space="preserve"> comprising 48,286 type 2 diabetes cases and 250,671 controls and by </w:t>
      </w:r>
      <w:proofErr w:type="spellStart"/>
      <w:r>
        <w:rPr>
          <w:rFonts w:ascii="Arial" w:hAnsi="Arial" w:cs="Arial"/>
          <w:sz w:val="24"/>
          <w:szCs w:val="24"/>
        </w:rPr>
        <w:t>Bonàs-Guarch</w:t>
      </w:r>
      <w:proofErr w:type="spellEnd"/>
      <w:r>
        <w:rPr>
          <w:rFonts w:ascii="Arial" w:hAnsi="Arial" w:cs="Arial"/>
          <w:sz w:val="24"/>
          <w:szCs w:val="24"/>
        </w:rPr>
        <w:t xml:space="preserve"> et al. </w:t>
      </w:r>
      <w:r>
        <w:rPr>
          <w:rFonts w:ascii="Arial" w:hAnsi="Arial" w:cs="Arial"/>
          <w:sz w:val="24"/>
          <w:szCs w:val="24"/>
        </w:rPr>
        <w:fldChar w:fldCharType="begin">
          <w:fldData xml:space="preserve">PEVuZE5vdGU+PENpdGU+PEF1dGhvcj5Cb27DoHMtR3VhcmNoPC9BdXRob3I+PFllYXI+MjAxODwv
WWVhcj48UmVjTnVtPjMwNjwvUmVjTnVtPjxEaXNwbGF5VGV4dD4oNik8L0Rpc3BsYXlUZXh0Pjxy
ZWNvcmQ+PHJlYy1udW1iZXI+MzA2PC9yZWMtbnVtYmVyPjxmb3JlaWduLWtleXM+PGtleSBhcHA9
IkVOIiBkYi1pZD0iZXRheGR4cnR6dnAyZXBlNWF0d3B2cGVkd3hmczVwZXB0MHIyIiB0aW1lc3Rh
bXA9IjE2Mjg1MjMxMTAiPjMwNjwva2V5PjwvZm9yZWlnbi1rZXlzPjxyZWYtdHlwZSBuYW1lPSJK
b3VybmFsIEFydGljbGUiPjE3PC9yZWYtdHlwZT48Y29udHJpYnV0b3JzPjxhdXRob3JzPjxhdXRo
b3I+Qm9uw6BzLUd1YXJjaCwgUy48L2F1dGhvcj48YXV0aG9yPkd1aW5kby1NYXJ0w61uZXosIE0u
PC9hdXRob3I+PGF1dGhvcj5NaWd1ZWwtRXNjYWxhZGEsIEkuPC9hdXRob3I+PGF1dGhvcj5HcmFy
dXAsIE4uPC9hdXRob3I+PGF1dGhvcj5TZWJhc3RpYW4sIEQuPC9hdXRob3I+PGF1dGhvcj5Sb2Ry
aWd1ZXotRm9zLCBFLjwvYXV0aG9yPjxhdXRob3I+U8OhbmNoZXosIEYuPC9hdXRob3I+PGF1dGhv
cj5QbGFuYXMtRsOobGl4LCBNLjwvYXV0aG9yPjxhdXRob3I+Q29ydGVzLVPDoW5jaGV6LCBQLjwv
YXV0aG9yPjxhdXRob3I+R29uesOhbGV6LCBTLjwvYXV0aG9yPjxhdXRob3I+VGltc2hlbCwgUC48
L2F1dGhvcj48YXV0aG9yPlBlcnMsIFQuIEguPC9hdXRob3I+PGF1dGhvcj5Nb3JnYW4sIEMuIEMu
PC9hdXRob3I+PGF1dGhvcj5Nb3JhbiwgSS48L2F1dGhvcj48YXV0aG9yPkF0bGEsIEcuPC9hdXRo
b3I+PGF1dGhvcj5Hb256w6FsZXosIEouIFIuPC9hdXRob3I+PGF1dGhvcj5QdWlnZ3JvcywgTS48
L2F1dGhvcj48YXV0aG9yPk1hcnTDrSwgSi48L2F1dGhvcj48YXV0aG9yPkFuZGVyc3NvbiwgRS4g
QS48L2F1dGhvcj48YXV0aG9yPkTDrWF6LCBDLjwvYXV0aG9yPjxhdXRob3I+QmFkaWEsIFIuIE0u
PC9hdXRob3I+PGF1dGhvcj5VZGxlciwgTS48L2F1dGhvcj48YXV0aG9yPkxlb25nLCBBLjwvYXV0
aG9yPjxhdXRob3I+S2F1ciwgVi48L2F1dGhvcj48YXV0aG9yPkZsYW5uaWNrLCBKLjwvYXV0aG9y
PjxhdXRob3I+SsO4cmdlbnNlbiwgVC48L2F1dGhvcj48YXV0aG9yPkxpbm5lYmVyZywgQS48L2F1
dGhvcj48YXV0aG9yPkrDuHJnZW5zZW4sIE0uIEUuPC9hdXRob3I+PGF1dGhvcj5XaXR0ZSwgRC4g
Ui48L2F1dGhvcj48YXV0aG9yPkNocmlzdGVuc2VuLCBDLjwvYXV0aG9yPjxhdXRob3I+QnJhbmRz
bHVuZCwgSS48L2F1dGhvcj48YXV0aG9yPkFwcGVsLCBFLiBWLjwvYXV0aG9yPjxhdXRob3I+U2Nv
dHQsIFIuIEEuPC9hdXRob3I+PGF1dGhvcj5MdWFuLCBKLjwvYXV0aG9yPjxhdXRob3I+TGFuZ2Vu
YmVyZywgQy48L2F1dGhvcj48YXV0aG9yPldhcmVoYW0sIE4uIEouPC9hdXRob3I+PGF1dGhvcj5Q
ZWRlcnNlbiwgTy48L2F1dGhvcj48YXV0aG9yPlpvcnphbm8sIEEuPC9hdXRob3I+PGF1dGhvcj5G
bG9yZXosIEouIEMuPC9hdXRob3I+PGF1dGhvcj5IYW5zZW4sIFQuPC9hdXRob3I+PGF1dGhvcj5G
ZXJyZXIsIEouPC9hdXRob3I+PGF1dGhvcj5NZXJjYWRlciwgSi4gTS48L2F1dGhvcj48YXV0aG9y
PlRvcnJlbnRzLCBELjwvYXV0aG9yPjwvYXV0aG9ycz48L2NvbnRyaWJ1dG9ycz48YXV0aC1hZGRy
ZXNzPkJhcmNlbG9uYSBTdXBlcmNvbXB1dGluZyBDZW50ZXIgKEJTQyksIEpvaW50IEJTQy1DUkct
SVJCIFJlc2VhcmNoIFByb2dyYW0gaW4gQ29tcHV0YXRpb25hbCBCaW9sb2d5LCAwODAzNCwgQmFy
Y2Vsb25hLCBTcGFpbi4mI3hEO0dlbm9taWMgUHJvZ3JhbW1pbmcgb2YgQmV0YS1jZWxscyBMYWJv
cmF0b3J5LCBJbnN0aXR1dCBkJmFwb3M7SW52ZXN0aWdhY2lvbnMgQXVndXN0IFBpIGkgU3VueWVy
IChJRElCQVBTKSwgMDgwMzYsIEJhcmNlbG9uYSwgU3BhaW4uJiN4RDtJbnN0aXR1dG8gZGUgU2Fs
dWQgQ2FybG9zIElJSSwgQ2VudHJvIGRlIEludmVzdGlnYWNpw7NuIEJpb23DqWRpY2EgZW4gUmVk
IGRlIERpYWJldGVzIHkgRW5mZXJtZWRhZGVzIE1ldGFiw7NsaWNhcyBBc29jaWFkYXMgKENJQkVS
REVNKSwgMjgwMjksIE1hZHJpZCwgU3BhaW4uJiN4RDtTZWN0aW9uIG9mIEVwaWdlbm9taWNzIGFu
ZCBEaXNlYXNlLCBEZXBhcnRtZW50IG9mIE1lZGljaW5lLCBJbXBlcmlhbCBDb2xsZWdlIExvbmRv
biwgTG9uZG9uLCBXMTIgME5OLCBVSy4mI3hEO1RoZSBOb3ZvIE5vcmRpc2sgRm91bmRhdGlvbiBD
ZW50ZXIgZm9yIEJhc2ljIE1ldGFib2xpYyBSZXNlYXJjaCwgU2VjdGlvbiBmb3IgTWV0YWJvbGlj
IEdlbmV0aWNzLCBGYWN1bHR5IG9mIEhlYWx0aCBhbmQgTWVkaWNhbCBTY2llbmNlcywgVW5pdmVy
c2l0eSBvZiBDb3BlbmhhZ2VuLCAyMTAwLCBDb3BlbmhhZ2VuLCBEZW5tYXJrLiYjeEQ7SW5zdGl0
dXRlIGZvciBSZXNlYXJjaCBpbiBCaW9tZWRpY2luZSAoSVJCIEJhcmNlbG9uYSksIFRoZSBCYXJj
ZWxvbmEgSW5zdGl0dXRlIG9mIFNjaWVuY2UgYW5kIFRlY2hub2xvZ3ksIEJhbGRpcmkgUmVpeGFj
IDEwLTEyLCAwODAyOCwgQmFyY2Vsb25hLCBTcGFpbi4mI3hEO0RlcGFydGFtZW50IGRlIEJpb3F1
w61taWNhIGkgQmlvbWVkaWNpbmEgTW9sZWN1bGFyLCBGYWN1bHRhdCBkZSBCaW9sb2dpYSwgVW5p
dmVyc2l0YXQgZGUgQmFyY2Vsb25hLCAwODAyOCwgQmFyY2Vsb25hLCBTcGFpbi4mI3hEO0NvbXB1
dGVyIFNjaWVuY2VzIERlcGFydG1lbnQsIEJhcmNlbG9uYSBTdXBlcmNvbXB1dGluZyBDZW50ZXIg
KEJTQy1DTlMpLCAwODAzNCwgQmFyY2Vsb25hLCBTcGFpbi4mI3hEO0RlcGFydG1lbnQgb2YgRXBp
ZGVtaW9sb2d5IFJlc2VhcmNoLCBTdGF0ZW5zIFNlcnVtIEluc3RpdHV0LCAyMzAwLCBDb3Blbmhh
Z2VuLCBEZW5tYXJrLiYjeEQ7RGl2aXNpb24gb2YgRW5kb2NyaW5vbG9neSBhbmQgQ2VudGVyIGZv
ciBCYXNpYyBhbmQgVHJhbnNsYXRpb25hbCBPYmVzaXR5IFJlc2VhcmNoLCBCb3N0b24gQ2hpbGRy
ZW4mYXBvcztzIEhvc3BpdGFsLCBCb3N0b24sIE1BLCAwMjExNiwgVVNBLiYjeEQ7TWVkaWNhbCBh
bmQgUG9wdWxhdGlvbiBHZW5ldGljcyBQcm9ncmFtLCBCcm9hZCBJbnN0aXR1dGUgb2YgTUlUIGFu
ZCBIYXJ2YXJkLCBDYW1icmlkZ2UsIE1BLCAwMjE0MiwgVVNBLiYjeEQ7SVNHbG9iYWwsIENlbnRy
ZSBmb3IgUmVzZWFyY2ggaW4gRW52aXJvbm1lbnRhbCBFcGlkZW1pb2xvZ3kgKENSRUFMKSwgMDgw
MDMsIEJhcmNlbG9uYSwgU3BhaW4uJiN4RDtDSUJFUiBFcGlkZW1pb2xvZ8OtYSB5IFNhbHVkIFDD
umJsaWNhIChDSUJFUkVTUCksIDI4MDI5LCBNYWRyaWQsIFNwYWluLiYjeEQ7VW5pdmVyc2l0YXQg
UG9tcGV1IEZhYnJhIChVUEYpLCAwODAwMywgQmFyY2Vsb25hLCBTcGFpbi4mI3hEO0FydGlmaWNp
YWwgSW50ZWxsaWdlbmNlIFJlc2VhcmNoIEluc3RpdHV0ZSAoSUlJQSksIFNwYW5pc2ggQ291bmNp
bCBmb3IgU2NpZW50aWZpYyBSZXNlYXJjaCAoQ1NJQyksIDI4MDA2LCBNYWRyaWQsIFNwYWluLiYj
eEQ7UHJvZ3JhbXMgaW4gTWV0YWJvbGlzbSBhbmQgTWVkaWNhbCBhbmQgUG9wdWxhdGlvbiBHZW5l
dGljcywgQnJvYWQgSW5zdGl0dXRlIG9mIEhhcnZhcmQgYW5kIE1JVCwgQ2FtYnJpZGdlLCBNQSwg
MDIxNDIsIFVTQS4mI3hEO0RpYWJldGVzIFVuaXQgYW5kIENlbnRlciBmb3IgR2Vub21pYyBNZWRp
Y2luZSwgTWFzc2FjaHVzZXR0cyBHZW5lcmFsIEhvc3BpdGFsLCBCb3N0b24sIE1BLCAwMjExNCwg
VVNBLiYjeEQ7RGl2aXNpb24gb2YgR2VuZXJhbCBJbnRlcm5hbCBNZWRpY2luZSwgTWFzc2FjaHVz
ZXR0cyBHZW5lcmFsIEhvc3BpdGFsLCBCb3N0b24sIE1BLCAwMjExNCwgVVNBLiYjeEQ7RGVwYXJ0
bWVudCBvZiBNb2xlY3VsYXIgQmlvbG9neSwgSGFydmFyZCBNZWRpY2FsIFNjaG9vbCwgQm9zdG9u
LCBNQSwgMDIxMTQsIFVTQS4mI3hEO1Jlc2VhcmNoIENlbnRyZSBmb3IgUHJldmVudGlvbiBhbmQg
SGVhbHRoLCBDYXBpdGFsIFJlZ2lvbiBvZiBEZW5tYXJrLCBESy0yNjAwLCBHbG9zdHJ1cCwgRGVu
bWFyay4mI3hEO0ZhY3VsdHkgb2YgSGVhbHRoIGFuZCBNZWRpY2FsIFNjaWVuY2VzLCBVbml2ZXJz
aXR5IG9mIENvcGVuaGFnZW4sIERLLTIyMDAsIENvcGVuaGFnZW4sIERlbm1hcmsuJiN4RDtGYWN1
bHR5IG9mIE1lZGljaW5lLCBVbml2ZXJzaXR5IG9mIEFhbGJvcmcsIERLLTkyMjAsIEFhbGJvcmcg
RWFzdCwgRGVubWFyay4mI3hEO0RlcGFydG1lbnQgb2YgQ2xpbmljYWwgRXhwZXJpbWVudGFsIFJl
c2VhcmNoLCBSaWdzaG9zcGl0YWxldCwgR2xvc3RydXAsIDIxMDAsIENvcGVuaGFnZW4sIERlbm1h
cmsuJiN4RDtEZXBhcnRtZW50IG9mIENsaW5pY2FsIE1lZGljaW5lLCBGYWN1bHR5IG9mIEhlYWx0
aCBhbmQgTWVkaWNhbCBTY2llbmNlcywgVW5pdmVyc2l0eSBvZiBDb3BlbmhhZ2VuLCBESy0yMjAw
LCBDb3BlbmhhZ2VuLCBEZW5tYXJrLiYjeEQ7U3Rlbm8gRGlhYmV0ZXMgQ2VudGVyLCAyODIwLCBH
ZW50b2Z0ZSwgRGVubWFyay4mI3hEO05hdGlvbmFsIEluc3RpdHV0ZSBvZiBQdWJsaWMgSGVhbHRo
LCBTb3V0aGVybiBEZW5tYXJrIFVuaXZlcnNpdHksIERLLTUyMzAsIE9kZW5zZSBNLCBEZW5tYXJr
LiYjeEQ7RGVwYXJ0bWVudCBvZiBQdWJsaWMgSGVhbHRoLCBBYXJodXMgVW5pdmVyc2l0eSwgREst
ODAwMCwgQWFyaHVzIEMsIERlbm1hcmsuJiN4RDtEYW5pc2ggRGlhYmV0ZXMgQWNhZGVteSwgREst
NTAwMCwgT2RlbnNlIEMsIERlbm1hcmsuJiN4RDtNZWRpY2FsIGRlcGFydG1lbnQsIExpbGxlYmFl
bHQgSG9zcGl0YWwsIDcxMDAsIFZlamxlLCBEZW5tYXJrLiYjeEQ7RGVwYXJ0bWVudCBvZiBDbGlu
aWNhbCBCaW9jaGVtaXN0cnksIExpbGxlYmFlbHQgSG9zcGl0YWwsIDcxMDAsIFZlamxlLCBEZW5t
YXJrLiYjeEQ7SW5zdGl0dXRlIG9mIFJlZ2lvbmFsIEhlYWx0aCBSZXNlYXJjaCwgVW5pdmVyc2l0
eSBvZiBTb3V0aGVybiBEZW5tYXJrLCBESy01MjMwLCBPZGVuc2UsIERlbm1hcmsuJiN4RDtNUkMg
RXBpZGVtaW9sb2d5IFVuaXQsIFVuaXZlcnNpdHkgb2YgQ2FtYnJpZGdlIFNjaG9vbCBvZiBDbGlu
aWNhbCBNZWRpY2luZSwgQ2FtYnJpZGdlIEJpb21lZGljYWwgQ2FtcHVzLCBDYW1icmlkZ2UsIENC
MiAwUVEsIFVLLiYjeEQ7RGVwYXJ0bWVudCBvZiBNZWRpY2luZSwgSGFydmFyZCBNZWRpY2FsIFNj
aG9vbCwgQm9zdG9uLCBNQSwgMDIxMTUsIFVTQS4mI3hEO0ZhY3VsdHkgb2YgSGVhbHRoIFNjaWVu
Y2VzLCBVbml2ZXJzaXR5IG9mIFNvdXRoZXJuIERlbm1hcmssIERLLTUyMzAsIE9kZW5zZSBNLCBE
ZW5tYXJrLiYjeEQ7QmFyY2Vsb25hIFN1cGVyY29tcHV0aW5nIENlbnRlciAoQlNDKSwgSm9pbnQg
QlNDLUNSRy1JUkIgUmVzZWFyY2ggUHJvZ3JhbSBpbiBDb21wdXRhdGlvbmFsIEJpb2xvZ3ksIDA4
MDM0LCBCYXJjZWxvbmEsIFNwYWluLiBtZXJjYWRlckBicm9hZGluc3RpdHV0ZS5vcmcuJiN4RDtQ
cm9ncmFtcyBpbiBNZXRhYm9saXNtIGFuZCBNZWRpY2FsIGFuZCBQb3B1bGF0aW9uIEdlbmV0aWNz
LCBCcm9hZCBJbnN0aXR1dGUgb2YgSGFydmFyZCBhbmQgTUlULCBDYW1icmlkZ2UsIE1BLCAwMjE0
MiwgVVNBLiBtZXJjYWRlckBicm9hZGluc3RpdHV0ZS5vcmcuJiN4RDtEaWFiZXRlcyBVbml0IGFu
ZCBDZW50ZXIgZm9yIEdlbm9taWMgTWVkaWNpbmUsIE1hc3NhY2h1c2V0dHMgR2VuZXJhbCBIb3Nw
aXRhbCwgQm9zdG9uLCBNQSwgMDIxMTQsIFVTQS4gbWVyY2FkZXJAYnJvYWRpbnN0aXR1dGUub3Jn
LiYjeEQ7QmFyY2Vsb25hIFN1cGVyY29tcHV0aW5nIENlbnRlciAoQlNDKSwgSm9pbnQgQlNDLUNS
Ry1JUkIgUmVzZWFyY2ggUHJvZ3JhbSBpbiBDb21wdXRhdGlvbmFsIEJpb2xvZ3ksIDA4MDM0LCBC
YXJjZWxvbmEsIFNwYWluLiBkYXZpZC50b3JyZW50c0Bic2MuZXMuJiN4RDtJbnN0aXR1Y2nDsyBD
YXRhbGFuYSBkZSBSZWNlcmNhIGkgRXN0dWRpcyBBdmFuw6dhdHMgKElDUkVBKSwgMDgwMTAsIEJh
cmNlbG9uYSwgU3BhaW4uIGRhdmlkLnRvcnJlbnRzQGJzYy5lcy48L2F1dGgtYWRkcmVzcz48dGl0
bGVzPjx0aXRsZT5SZS1hbmFseXNpcyBvZiBwdWJsaWMgZ2VuZXRpYyBkYXRhIHJldmVhbHMgYSBy
YXJlIFgtY2hyb21vc29tYWwgdmFyaWFudCBhc3NvY2lhdGVkIHdpdGggdHlwZSAyIGRpYWJldGVz
PC90aXRsZT48c2Vjb25kYXJ5LXRpdGxlPk5hdCBDb21tdW48L3NlY29uZGFyeS10aXRsZT48L3Rp
dGxlcz48cGVyaW9kaWNhbD48ZnVsbC10aXRsZT5OYXR1cmUgQ29tbXVuaWNhdGlvbnM8L2Z1bGwt
dGl0bGU+PGFiYnItMj5OYXQgQ29tbXVuPC9hYmJyLTI+PC9wZXJpb2RpY2FsPjxwYWdlcz4zMjE8
L3BhZ2VzPjx2b2x1bWU+OTwvdm9sdW1lPjxudW1iZXI+MTwvbnVtYmVyPjxlZGl0aW9uPjIwMTgv
MDEvMjQ8L2VkaXRpb24+PGtleXdvcmRzPjxrZXl3b3JkPkFsbGVsZXM8L2tleXdvcmQ+PGtleXdv
cmQ+Q2hyb21vc29tZXMsIEh1bWFuLCBYLypnZW5ldGljczwva2V5d29yZD48a2V5d29yZD5HZW5l
IFJlZ3VsYXRvcnkgTmV0d29ya3MvZ2VuZXRpY3M8L2tleXdvcmQ+PGtleXdvcmQ+R2VuZXRpYyBQ
cmVkaXNwb3NpdGlvbiB0byBEaXNlYXNlLypnZW5ldGljczwva2V5d29yZD48a2V5d29yZD4qR2Vu
b21lLVdpZGUgQXNzb2NpYXRpb24gU3R1ZHk8L2tleXdvcmQ+PGtleXdvcmQ+R2Vub3R5cGU8L2tl
eXdvcmQ+PGtleXdvcmQ+SHVtYW5zPC9rZXl3b3JkPjxrZXl3b3JkPkluc3VsaW4gUmVzaXN0YW5j
ZS9nZW5ldGljczwva2V5d29yZD48a2V5d29yZD5NYWxlPC9rZXl3b3JkPjxrZXl3b3JkPk1vZGVs
cywgR2VuZXRpYzwva2V5d29yZD48a2V5d29yZD4qUG9seW1vcnBoaXNtLCBTaW5nbGUgTnVjbGVv
dGlkZTwva2V5d29yZD48a2V5d29yZD5SaXNrIEZhY3RvcnM8L2tleXdvcmQ+PC9rZXl3b3Jkcz48
ZGF0ZXM+PHllYXI+MjAxODwveWVhcj48cHViLWRhdGVzPjxkYXRlPkphbiAyMjwvZGF0ZT48L3B1
Yi1kYXRlcz48L2RhdGVzPjxpc2JuPjIwNDEtMTcyMzwvaXNibj48YWNjZXNzaW9uLW51bT4yOTM1
ODY5MTwvYWNjZXNzaW9uLW51bT48dXJscz48cmVsYXRlZC11cmxzPjx1cmw+aHR0cDovL2RpcG9z
aXQudWIuZWR1L2RzcGFjZS9iaXRzdHJlYW0vMjQ0NS8xMjA5NTQvMS82NzcwMDkucGRmPC91cmw+
PC9yZWxhdGVkLXVybHM+PC91cmxzPjxjdXN0b20yPlBNQzU3NzgwNzQ8L2N1c3RvbTI+PGVsZWN0
cm9uaWMtcmVzb3VyY2UtbnVtPmh0dHBzOi8vZG9pLm9yZy8xMC4xMDM4L3M0MTQ2Ny0wMTctMDIz
ODAtOTwvZWxlY3Ryb25pYy1yZXNvdXJjZS1udW0+PHJlbW90ZS1kYXRhYmFzZS1wcm92aWRlcj5O
TE08L3JlbW90ZS1kYXRhYmFzZS1wcm92aWRlcj48bGFuZ3VhZ2U+ZW5nPC9sYW5ndWFnZT48L3Jl
Y29yZD48L0NpdGU+PC9FbmROb3RlPn==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Cb27DoHMtR3VhcmNoPC9BdXRob3I+PFllYXI+MjAxODwv
WWVhcj48UmVjTnVtPjMwNjwvUmVjTnVtPjxEaXNwbGF5VGV4dD4oNik8L0Rpc3BsYXlUZXh0Pjxy
ZWNvcmQ+PHJlYy1udW1iZXI+MzA2PC9yZWMtbnVtYmVyPjxmb3JlaWduLWtleXM+PGtleSBhcHA9
IkVOIiBkYi1pZD0iZXRheGR4cnR6dnAyZXBlNWF0d3B2cGVkd3hmczVwZXB0MHIyIiB0aW1lc3Rh
bXA9IjE2Mjg1MjMxMTAiPjMwNjwva2V5PjwvZm9yZWlnbi1rZXlzPjxyZWYtdHlwZSBuYW1lPSJK
b3VybmFsIEFydGljbGUiPjE3PC9yZWYtdHlwZT48Y29udHJpYnV0b3JzPjxhdXRob3JzPjxhdXRo
b3I+Qm9uw6BzLUd1YXJjaCwgUy48L2F1dGhvcj48YXV0aG9yPkd1aW5kby1NYXJ0w61uZXosIE0u
PC9hdXRob3I+PGF1dGhvcj5NaWd1ZWwtRXNjYWxhZGEsIEkuPC9hdXRob3I+PGF1dGhvcj5HcmFy
dXAsIE4uPC9hdXRob3I+PGF1dGhvcj5TZWJhc3RpYW4sIEQuPC9hdXRob3I+PGF1dGhvcj5Sb2Ry
aWd1ZXotRm9zLCBFLjwvYXV0aG9yPjxhdXRob3I+U8OhbmNoZXosIEYuPC9hdXRob3I+PGF1dGhv
cj5QbGFuYXMtRsOobGl4LCBNLjwvYXV0aG9yPjxhdXRob3I+Q29ydGVzLVPDoW5jaGV6LCBQLjwv
YXV0aG9yPjxhdXRob3I+R29uesOhbGV6LCBTLjwvYXV0aG9yPjxhdXRob3I+VGltc2hlbCwgUC48
L2F1dGhvcj48YXV0aG9yPlBlcnMsIFQuIEguPC9hdXRob3I+PGF1dGhvcj5Nb3JnYW4sIEMuIEMu
PC9hdXRob3I+PGF1dGhvcj5Nb3JhbiwgSS48L2F1dGhvcj48YXV0aG9yPkF0bGEsIEcuPC9hdXRo
b3I+PGF1dGhvcj5Hb256w6FsZXosIEouIFIuPC9hdXRob3I+PGF1dGhvcj5QdWlnZ3JvcywgTS48
L2F1dGhvcj48YXV0aG9yPk1hcnTDrSwgSi48L2F1dGhvcj48YXV0aG9yPkFuZGVyc3NvbiwgRS4g
QS48L2F1dGhvcj48YXV0aG9yPkTDrWF6LCBDLjwvYXV0aG9yPjxhdXRob3I+QmFkaWEsIFIuIE0u
PC9hdXRob3I+PGF1dGhvcj5VZGxlciwgTS48L2F1dGhvcj48YXV0aG9yPkxlb25nLCBBLjwvYXV0
aG9yPjxhdXRob3I+S2F1ciwgVi48L2F1dGhvcj48YXV0aG9yPkZsYW5uaWNrLCBKLjwvYXV0aG9y
PjxhdXRob3I+SsO4cmdlbnNlbiwgVC48L2F1dGhvcj48YXV0aG9yPkxpbm5lYmVyZywgQS48L2F1
dGhvcj48YXV0aG9yPkrDuHJnZW5zZW4sIE0uIEUuPC9hdXRob3I+PGF1dGhvcj5XaXR0ZSwgRC4g
Ui48L2F1dGhvcj48YXV0aG9yPkNocmlzdGVuc2VuLCBDLjwvYXV0aG9yPjxhdXRob3I+QnJhbmRz
bHVuZCwgSS48L2F1dGhvcj48YXV0aG9yPkFwcGVsLCBFLiBWLjwvYXV0aG9yPjxhdXRob3I+U2Nv
dHQsIFIuIEEuPC9hdXRob3I+PGF1dGhvcj5MdWFuLCBKLjwvYXV0aG9yPjxhdXRob3I+TGFuZ2Vu
YmVyZywgQy48L2F1dGhvcj48YXV0aG9yPldhcmVoYW0sIE4uIEouPC9hdXRob3I+PGF1dGhvcj5Q
ZWRlcnNlbiwgTy48L2F1dGhvcj48YXV0aG9yPlpvcnphbm8sIEEuPC9hdXRob3I+PGF1dGhvcj5G
bG9yZXosIEouIEMuPC9hdXRob3I+PGF1dGhvcj5IYW5zZW4sIFQuPC9hdXRob3I+PGF1dGhvcj5G
ZXJyZXIsIEouPC9hdXRob3I+PGF1dGhvcj5NZXJjYWRlciwgSi4gTS48L2F1dGhvcj48YXV0aG9y
PlRvcnJlbnRzLCBELjwvYXV0aG9yPjwvYXV0aG9ycz48L2NvbnRyaWJ1dG9ycz48YXV0aC1hZGRy
ZXNzPkJhcmNlbG9uYSBTdXBlcmNvbXB1dGluZyBDZW50ZXIgKEJTQyksIEpvaW50IEJTQy1DUkct
SVJCIFJlc2VhcmNoIFByb2dyYW0gaW4gQ29tcHV0YXRpb25hbCBCaW9sb2d5LCAwODAzNCwgQmFy
Y2Vsb25hLCBTcGFpbi4mI3hEO0dlbm9taWMgUHJvZ3JhbW1pbmcgb2YgQmV0YS1jZWxscyBMYWJv
cmF0b3J5LCBJbnN0aXR1dCBkJmFwb3M7SW52ZXN0aWdhY2lvbnMgQXVndXN0IFBpIGkgU3VueWVy
IChJRElCQVBTKSwgMDgwMzYsIEJhcmNlbG9uYSwgU3BhaW4uJiN4RDtJbnN0aXR1dG8gZGUgU2Fs
dWQgQ2FybG9zIElJSSwgQ2VudHJvIGRlIEludmVzdGlnYWNpw7NuIEJpb23DqWRpY2EgZW4gUmVk
IGRlIERpYWJldGVzIHkgRW5mZXJtZWRhZGVzIE1ldGFiw7NsaWNhcyBBc29jaWFkYXMgKENJQkVS
REVNKSwgMjgwMjksIE1hZHJpZCwgU3BhaW4uJiN4RDtTZWN0aW9uIG9mIEVwaWdlbm9taWNzIGFu
ZCBEaXNlYXNlLCBEZXBhcnRtZW50IG9mIE1lZGljaW5lLCBJbXBlcmlhbCBDb2xsZWdlIExvbmRv
biwgTG9uZG9uLCBXMTIgME5OLCBVSy4mI3hEO1RoZSBOb3ZvIE5vcmRpc2sgRm91bmRhdGlvbiBD
ZW50ZXIgZm9yIEJhc2ljIE1ldGFib2xpYyBSZXNlYXJjaCwgU2VjdGlvbiBmb3IgTWV0YWJvbGlj
IEdlbmV0aWNzLCBGYWN1bHR5IG9mIEhlYWx0aCBhbmQgTWVkaWNhbCBTY2llbmNlcywgVW5pdmVy
c2l0eSBvZiBDb3BlbmhhZ2VuLCAyMTAwLCBDb3BlbmhhZ2VuLCBEZW5tYXJrLiYjeEQ7SW5zdGl0
dXRlIGZvciBSZXNlYXJjaCBpbiBCaW9tZWRpY2luZSAoSVJCIEJhcmNlbG9uYSksIFRoZSBCYXJj
ZWxvbmEgSW5zdGl0dXRlIG9mIFNjaWVuY2UgYW5kIFRlY2hub2xvZ3ksIEJhbGRpcmkgUmVpeGFj
IDEwLTEyLCAwODAyOCwgQmFyY2Vsb25hLCBTcGFpbi4mI3hEO0RlcGFydGFtZW50IGRlIEJpb3F1
w61taWNhIGkgQmlvbWVkaWNpbmEgTW9sZWN1bGFyLCBGYWN1bHRhdCBkZSBCaW9sb2dpYSwgVW5p
dmVyc2l0YXQgZGUgQmFyY2Vsb25hLCAwODAyOCwgQmFyY2Vsb25hLCBTcGFpbi4mI3hEO0NvbXB1
dGVyIFNjaWVuY2VzIERlcGFydG1lbnQsIEJhcmNlbG9uYSBTdXBlcmNvbXB1dGluZyBDZW50ZXIg
KEJTQy1DTlMpLCAwODAzNCwgQmFyY2Vsb25hLCBTcGFpbi4mI3hEO0RlcGFydG1lbnQgb2YgRXBp
ZGVtaW9sb2d5IFJlc2VhcmNoLCBTdGF0ZW5zIFNlcnVtIEluc3RpdHV0LCAyMzAwLCBDb3Blbmhh
Z2VuLCBEZW5tYXJrLiYjeEQ7RGl2aXNpb24gb2YgRW5kb2NyaW5vbG9neSBhbmQgQ2VudGVyIGZv
ciBCYXNpYyBhbmQgVHJhbnNsYXRpb25hbCBPYmVzaXR5IFJlc2VhcmNoLCBCb3N0b24gQ2hpbGRy
ZW4mYXBvcztzIEhvc3BpdGFsLCBCb3N0b24sIE1BLCAwMjExNiwgVVNBLiYjeEQ7TWVkaWNhbCBh
bmQgUG9wdWxhdGlvbiBHZW5ldGljcyBQcm9ncmFtLCBCcm9hZCBJbnN0aXR1dGUgb2YgTUlUIGFu
ZCBIYXJ2YXJkLCBDYW1icmlkZ2UsIE1BLCAwMjE0MiwgVVNBLiYjeEQ7SVNHbG9iYWwsIENlbnRy
ZSBmb3IgUmVzZWFyY2ggaW4gRW52aXJvbm1lbnRhbCBFcGlkZW1pb2xvZ3kgKENSRUFMKSwgMDgw
MDMsIEJhcmNlbG9uYSwgU3BhaW4uJiN4RDtDSUJFUiBFcGlkZW1pb2xvZ8OtYSB5IFNhbHVkIFDD
umJsaWNhIChDSUJFUkVTUCksIDI4MDI5LCBNYWRyaWQsIFNwYWluLiYjeEQ7VW5pdmVyc2l0YXQg
UG9tcGV1IEZhYnJhIChVUEYpLCAwODAwMywgQmFyY2Vsb25hLCBTcGFpbi4mI3hEO0FydGlmaWNp
YWwgSW50ZWxsaWdlbmNlIFJlc2VhcmNoIEluc3RpdHV0ZSAoSUlJQSksIFNwYW5pc2ggQ291bmNp
bCBmb3IgU2NpZW50aWZpYyBSZXNlYXJjaCAoQ1NJQyksIDI4MDA2LCBNYWRyaWQsIFNwYWluLiYj
eEQ7UHJvZ3JhbXMgaW4gTWV0YWJvbGlzbSBhbmQgTWVkaWNhbCBhbmQgUG9wdWxhdGlvbiBHZW5l
dGljcywgQnJvYWQgSW5zdGl0dXRlIG9mIEhhcnZhcmQgYW5kIE1JVCwgQ2FtYnJpZGdlLCBNQSwg
MDIxNDIsIFVTQS4mI3hEO0RpYWJldGVzIFVuaXQgYW5kIENlbnRlciBmb3IgR2Vub21pYyBNZWRp
Y2luZSwgTWFzc2FjaHVzZXR0cyBHZW5lcmFsIEhvc3BpdGFsLCBCb3N0b24sIE1BLCAwMjExNCwg
VVNBLiYjeEQ7RGl2aXNpb24gb2YgR2VuZXJhbCBJbnRlcm5hbCBNZWRpY2luZSwgTWFzc2FjaHVz
ZXR0cyBHZW5lcmFsIEhvc3BpdGFsLCBCb3N0b24sIE1BLCAwMjExNCwgVVNBLiYjeEQ7RGVwYXJ0
bWVudCBvZiBNb2xlY3VsYXIgQmlvbG9neSwgSGFydmFyZCBNZWRpY2FsIFNjaG9vbCwgQm9zdG9u
LCBNQSwgMDIxMTQsIFVTQS4mI3hEO1Jlc2VhcmNoIENlbnRyZSBmb3IgUHJldmVudGlvbiBhbmQg
SGVhbHRoLCBDYXBpdGFsIFJlZ2lvbiBvZiBEZW5tYXJrLCBESy0yNjAwLCBHbG9zdHJ1cCwgRGVu
bWFyay4mI3hEO0ZhY3VsdHkgb2YgSGVhbHRoIGFuZCBNZWRpY2FsIFNjaWVuY2VzLCBVbml2ZXJz
aXR5IG9mIENvcGVuaGFnZW4sIERLLTIyMDAsIENvcGVuaGFnZW4sIERlbm1hcmsuJiN4RDtGYWN1
bHR5IG9mIE1lZGljaW5lLCBVbml2ZXJzaXR5IG9mIEFhbGJvcmcsIERLLTkyMjAsIEFhbGJvcmcg
RWFzdCwgRGVubWFyay4mI3hEO0RlcGFydG1lbnQgb2YgQ2xpbmljYWwgRXhwZXJpbWVudGFsIFJl
c2VhcmNoLCBSaWdzaG9zcGl0YWxldCwgR2xvc3RydXAsIDIxMDAsIENvcGVuaGFnZW4sIERlbm1h
cmsuJiN4RDtEZXBhcnRtZW50IG9mIENsaW5pY2FsIE1lZGljaW5lLCBGYWN1bHR5IG9mIEhlYWx0
aCBhbmQgTWVkaWNhbCBTY2llbmNlcywgVW5pdmVyc2l0eSBvZiBDb3BlbmhhZ2VuLCBESy0yMjAw
LCBDb3BlbmhhZ2VuLCBEZW5tYXJrLiYjeEQ7U3Rlbm8gRGlhYmV0ZXMgQ2VudGVyLCAyODIwLCBH
ZW50b2Z0ZSwgRGVubWFyay4mI3hEO05hdGlvbmFsIEluc3RpdHV0ZSBvZiBQdWJsaWMgSGVhbHRo
LCBTb3V0aGVybiBEZW5tYXJrIFVuaXZlcnNpdHksIERLLTUyMzAsIE9kZW5zZSBNLCBEZW5tYXJr
LiYjeEQ7RGVwYXJ0bWVudCBvZiBQdWJsaWMgSGVhbHRoLCBBYXJodXMgVW5pdmVyc2l0eSwgREst
ODAwMCwgQWFyaHVzIEMsIERlbm1hcmsuJiN4RDtEYW5pc2ggRGlhYmV0ZXMgQWNhZGVteSwgREst
NTAwMCwgT2RlbnNlIEMsIERlbm1hcmsuJiN4RDtNZWRpY2FsIGRlcGFydG1lbnQsIExpbGxlYmFl
bHQgSG9zcGl0YWwsIDcxMDAsIFZlamxlLCBEZW5tYXJrLiYjeEQ7RGVwYXJ0bWVudCBvZiBDbGlu
aWNhbCBCaW9jaGVtaXN0cnksIExpbGxlYmFlbHQgSG9zcGl0YWwsIDcxMDAsIFZlamxlLCBEZW5t
YXJrLiYjeEQ7SW5zdGl0dXRlIG9mIFJlZ2lvbmFsIEhlYWx0aCBSZXNlYXJjaCwgVW5pdmVyc2l0
eSBvZiBTb3V0aGVybiBEZW5tYXJrLCBESy01MjMwLCBPZGVuc2UsIERlbm1hcmsuJiN4RDtNUkMg
RXBpZGVtaW9sb2d5IFVuaXQsIFVuaXZlcnNpdHkgb2YgQ2FtYnJpZGdlIFNjaG9vbCBvZiBDbGlu
aWNhbCBNZWRpY2luZSwgQ2FtYnJpZGdlIEJpb21lZGljYWwgQ2FtcHVzLCBDYW1icmlkZ2UsIENC
MiAwUVEsIFVLLiYjeEQ7RGVwYXJ0bWVudCBvZiBNZWRpY2luZSwgSGFydmFyZCBNZWRpY2FsIFNj
aG9vbCwgQm9zdG9uLCBNQSwgMDIxMTUsIFVTQS4mI3hEO0ZhY3VsdHkgb2YgSGVhbHRoIFNjaWVu
Y2VzLCBVbml2ZXJzaXR5IG9mIFNvdXRoZXJuIERlbm1hcmssIERLLTUyMzAsIE9kZW5zZSBNLCBE
ZW5tYXJrLiYjeEQ7QmFyY2Vsb25hIFN1cGVyY29tcHV0aW5nIENlbnRlciAoQlNDKSwgSm9pbnQg
QlNDLUNSRy1JUkIgUmVzZWFyY2ggUHJvZ3JhbSBpbiBDb21wdXRhdGlvbmFsIEJpb2xvZ3ksIDA4
MDM0LCBCYXJjZWxvbmEsIFNwYWluLiBtZXJjYWRlckBicm9hZGluc3RpdHV0ZS5vcmcuJiN4RDtQ
cm9ncmFtcyBpbiBNZXRhYm9saXNtIGFuZCBNZWRpY2FsIGFuZCBQb3B1bGF0aW9uIEdlbmV0aWNz
LCBCcm9hZCBJbnN0aXR1dGUgb2YgSGFydmFyZCBhbmQgTUlULCBDYW1icmlkZ2UsIE1BLCAwMjE0
MiwgVVNBLiBtZXJjYWRlckBicm9hZGluc3RpdHV0ZS5vcmcuJiN4RDtEaWFiZXRlcyBVbml0IGFu
ZCBDZW50ZXIgZm9yIEdlbm9taWMgTWVkaWNpbmUsIE1hc3NhY2h1c2V0dHMgR2VuZXJhbCBIb3Nw
aXRhbCwgQm9zdG9uLCBNQSwgMDIxMTQsIFVTQS4gbWVyY2FkZXJAYnJvYWRpbnN0aXR1dGUub3Jn
LiYjeEQ7QmFyY2Vsb25hIFN1cGVyY29tcHV0aW5nIENlbnRlciAoQlNDKSwgSm9pbnQgQlNDLUNS
Ry1JUkIgUmVzZWFyY2ggUHJvZ3JhbSBpbiBDb21wdXRhdGlvbmFsIEJpb2xvZ3ksIDA4MDM0LCBC
YXJjZWxvbmEsIFNwYWluLiBkYXZpZC50b3JyZW50c0Bic2MuZXMuJiN4RDtJbnN0aXR1Y2nDsyBD
YXRhbGFuYSBkZSBSZWNlcmNhIGkgRXN0dWRpcyBBdmFuw6dhdHMgKElDUkVBKSwgMDgwMTAsIEJh
cmNlbG9uYSwgU3BhaW4uIGRhdmlkLnRvcnJlbnRzQGJzYy5lcy48L2F1dGgtYWRkcmVzcz48dGl0
bGVzPjx0aXRsZT5SZS1hbmFseXNpcyBvZiBwdWJsaWMgZ2VuZXRpYyBkYXRhIHJldmVhbHMgYSBy
YXJlIFgtY2hyb21vc29tYWwgdmFyaWFudCBhc3NvY2lhdGVkIHdpdGggdHlwZSAyIGRpYWJldGVz
PC90aXRsZT48c2Vjb25kYXJ5LXRpdGxlPk5hdCBDb21tdW48L3NlY29uZGFyeS10aXRsZT48L3Rp
dGxlcz48cGVyaW9kaWNhbD48ZnVsbC10aXRsZT5OYXR1cmUgQ29tbXVuaWNhdGlvbnM8L2Z1bGwt
dGl0bGU+PGFiYnItMj5OYXQgQ29tbXVuPC9hYmJyLTI+PC9wZXJpb2RpY2FsPjxwYWdlcz4zMjE8
L3BhZ2VzPjx2b2x1bWU+OTwvdm9sdW1lPjxudW1iZXI+MTwvbnVtYmVyPjxlZGl0aW9uPjIwMTgv
MDEvMjQ8L2VkaXRpb24+PGtleXdvcmRzPjxrZXl3b3JkPkFsbGVsZXM8L2tleXdvcmQ+PGtleXdv
cmQ+Q2hyb21vc29tZXMsIEh1bWFuLCBYLypnZW5ldGljczwva2V5d29yZD48a2V5d29yZD5HZW5l
IFJlZ3VsYXRvcnkgTmV0d29ya3MvZ2VuZXRpY3M8L2tleXdvcmQ+PGtleXdvcmQ+R2VuZXRpYyBQ
cmVkaXNwb3NpdGlvbiB0byBEaXNlYXNlLypnZW5ldGljczwva2V5d29yZD48a2V5d29yZD4qR2Vu
b21lLVdpZGUgQXNzb2NpYXRpb24gU3R1ZHk8L2tleXdvcmQ+PGtleXdvcmQ+R2Vub3R5cGU8L2tl
eXdvcmQ+PGtleXdvcmQ+SHVtYW5zPC9rZXl3b3JkPjxrZXl3b3JkPkluc3VsaW4gUmVzaXN0YW5j
ZS9nZW5ldGljczwva2V5d29yZD48a2V5d29yZD5NYWxlPC9rZXl3b3JkPjxrZXl3b3JkPk1vZGVs
cywgR2VuZXRpYzwva2V5d29yZD48a2V5d29yZD4qUG9seW1vcnBoaXNtLCBTaW5nbGUgTnVjbGVv
dGlkZTwva2V5d29yZD48a2V5d29yZD5SaXNrIEZhY3RvcnM8L2tleXdvcmQ+PC9rZXl3b3Jkcz48
ZGF0ZXM+PHllYXI+MjAxODwveWVhcj48cHViLWRhdGVzPjxkYXRlPkphbiAyMjwvZGF0ZT48L3B1
Yi1kYXRlcz48L2RhdGVzPjxpc2JuPjIwNDEtMTcyMzwvaXNibj48YWNjZXNzaW9uLW51bT4yOTM1
ODY5MTwvYWNjZXNzaW9uLW51bT48dXJscz48cmVsYXRlZC11cmxzPjx1cmw+aHR0cDovL2RpcG9z
aXQudWIuZWR1L2RzcGFjZS9iaXRzdHJlYW0vMjQ0NS8xMjA5NTQvMS82NzcwMDkucGRmPC91cmw+
PC9yZWxhdGVkLXVybHM+PC91cmxzPjxjdXN0b20yPlBNQzU3NzgwNzQ8L2N1c3RvbTI+PGVsZWN0
cm9uaWMtcmVzb3VyY2UtbnVtPmh0dHBzOi8vZG9pLm9yZy8xMC4xMDM4L3M0MTQ2Ny0wMTctMDIz
ODAtOTwvZWxlY3Ryb25pYy1yZXNvdXJjZS1udW0+PHJlbW90ZS1kYXRhYmFzZS1wcm92aWRlcj5O
TE08L3JlbW90ZS1kYXRhYmFzZS1wcm92aWRlcj48bGFuZ3VhZ2U+ZW5nPC9sYW5ndWFnZT48L3Jl
Y29yZD48L0NpdGU+PC9FbmROb3RlPn==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6)</w:t>
      </w:r>
      <w:r>
        <w:rPr>
          <w:rFonts w:ascii="Arial" w:hAnsi="Arial" w:cs="Arial"/>
          <w:sz w:val="24"/>
          <w:szCs w:val="24"/>
        </w:rPr>
        <w:fldChar w:fldCharType="end"/>
      </w:r>
      <w:r>
        <w:rPr>
          <w:rFonts w:ascii="Arial" w:hAnsi="Arial" w:cs="Arial"/>
          <w:sz w:val="24"/>
          <w:szCs w:val="24"/>
        </w:rPr>
        <w:t xml:space="preserve"> comprising 12,931 type 2 diabetes cases and 57,196 controls, depending on the data availability. We prioritized the meta-analysis by Mahajan et al. due to the large sample size.</w:t>
      </w:r>
      <w:r>
        <w:rPr>
          <w:rFonts w:ascii="Arial" w:eastAsiaTheme="majorEastAsia" w:hAnsi="Arial" w:cs="Arial"/>
          <w:sz w:val="24"/>
          <w:szCs w:val="24"/>
        </w:rPr>
        <w:t xml:space="preserve"> Before performing the</w:t>
      </w:r>
      <w:r>
        <w:rPr>
          <w:rFonts w:ascii="Arial" w:hAnsi="Arial" w:cs="Arial"/>
          <w:sz w:val="24"/>
          <w:szCs w:val="24"/>
        </w:rPr>
        <w:t xml:space="preserve"> Mendelian randomisation </w:t>
      </w:r>
      <w:r>
        <w:rPr>
          <w:rFonts w:ascii="Arial" w:eastAsiaTheme="majorEastAsia" w:hAnsi="Arial" w:cs="Arial"/>
          <w:sz w:val="24"/>
          <w:szCs w:val="24"/>
        </w:rPr>
        <w:t>analyses, w</w:t>
      </w:r>
      <w:r>
        <w:rPr>
          <w:rFonts w:ascii="Arial" w:hAnsi="Arial" w:cs="Arial"/>
          <w:sz w:val="24"/>
          <w:szCs w:val="24"/>
        </w:rPr>
        <w:t>e made sure that the IV association estimates with each vasoactive peptide and with type 2 diabetes correspond to the same effect alleles.</w:t>
      </w:r>
    </w:p>
    <w:p w:rsidR="00593993" w:rsidRDefault="0058049C">
      <w:pPr>
        <w:spacing w:line="360" w:lineRule="auto"/>
        <w:ind w:firstLine="720"/>
        <w:jc w:val="both"/>
        <w:rPr>
          <w:rFonts w:ascii="Arial" w:hAnsi="Arial" w:cs="Arial"/>
          <w:sz w:val="24"/>
          <w:szCs w:val="24"/>
        </w:rPr>
      </w:pPr>
      <w:r>
        <w:rPr>
          <w:rFonts w:ascii="Arial" w:hAnsi="Arial" w:cs="Arial"/>
          <w:sz w:val="24"/>
          <w:szCs w:val="24"/>
        </w:rPr>
        <w:t xml:space="preserve">To compute the Mendelian randomisation estimates we used the Wald ratio </w:t>
      </w:r>
      <w:r>
        <w:rPr>
          <w:rFonts w:ascii="Arial" w:hAnsi="Arial" w:cs="Arial"/>
          <w:sz w:val="24"/>
          <w:szCs w:val="24"/>
        </w:rPr>
        <w:fldChar w:fldCharType="begin">
          <w:fldData xml:space="preserve">PEVuZE5vdGU+PENpdGU+PEF1dGhvcj5CdXJnZXNzPC9BdXRob3I+PFllYXI+MjAxNzwvWWVhcj48
UmVjTnVtPjI1NDwvUmVjTnVtPjxEaXNwbGF5VGV4dD4oNyk8L0Rpc3BsYXlUZXh0PjxyZWNvcmQ+
PHJlYy1udW1iZXI+MjU0PC9yZWMtbnVtYmVyPjxmb3JlaWduLWtleXM+PGtleSBhcHA9IkVOIiBk
Yi1pZD0iZXRheGR4cnR6dnAyZXBlNWF0d3B2cGVkd3hmczVwZXB0MHIyIiB0aW1lc3RhbXA9IjE2
MTgyMTkyOTYiPjI1NDwva2V5PjwvZm9yZWlnbi1rZXlzPjxyZWYtdHlwZSBuYW1lPSJKb3VybmFs
IEFydGljbGUiPjE3PC9yZWYtdHlwZT48Y29udHJpYnV0b3JzPjxhdXRob3JzPjxhdXRob3I+QnVy
Z2VzcywgUy48L2F1dGhvcj48YXV0aG9yPlNtYWxsLCBELiBTLjwvYXV0aG9yPjxhdXRob3I+VGhv
bXBzb24sIFMuIEcuPC9hdXRob3I+PC9hdXRob3JzPjwvY29udHJpYnV0b3JzPjxhdXRoLWFkZHJl
c3M+MSBEZXBhcnRtZW50IG9mIFB1YmxpYyBIZWFsdGggYW5kIFByaW1hcnkgQ2FyZSwgVW5pdmVy
c2l0eSBvZiBDYW1icmlkZ2UsIENhbWJyaWRnZSwgVUsuJiN4RDsyIERlcGFydG1lbnQgb2YgU3Rh
dGlzdGljcywgVGhlIFdoYXJ0b24gU2Nob29sLCBVbml2ZXJzaXR5IG9mIFBlbm5zeWx2YW5pYSwg
UEEsIFVTQS48L2F1dGgtYWRkcmVzcz48dGl0bGVzPjx0aXRsZT5BIHJldmlldyBvZiBpbnN0cnVt
ZW50YWwgdmFyaWFibGUgZXN0aW1hdG9ycyBmb3IgTWVuZGVsaWFuIHJhbmRvbWl6YXRpb248L3Rp
dGxlPjxzZWNvbmRhcnktdGl0bGU+U3RhdCBNZXRob2RzIE1lZCBSZXM8L3NlY29uZGFyeS10aXRs
ZT48L3RpdGxlcz48cGVyaW9kaWNhbD48ZnVsbC10aXRsZT5TdGF0aXN0aWNhbCBNZXRob2RzIGlu
IE1lZGljYWwgUmVzZWFyY2g8L2Z1bGwtdGl0bGU+PGFiYnItMT5TdGF0LiBNZXRob2RzIE1lZC4g
UmVzLjwvYWJici0xPjxhYmJyLTI+U3RhdCBNZXRob2RzIE1lZCBSZXM8L2FiYnItMj48L3Blcmlv
ZGljYWw+PHBhZ2VzPjIzMzMtMjM1NTwvcGFnZXM+PHZvbHVtZT4yNjwvdm9sdW1lPjxudW1iZXI+
NTwvbnVtYmVyPjxlZGl0aW9uPjIwMTUvMDgvMTk8L2VkaXRpb24+PGtleXdvcmRzPjxrZXl3b3Jk
PkJheWVzIFRoZW9yZW08L2tleXdvcmQ+PGtleXdvcmQ+Q2FzZS1Db250cm9sIFN0dWRpZXM8L2tl
eXdvcmQ+PGtleXdvcmQ+Q2F1c2FsaXR5PC9rZXl3b3JkPjxrZXl3b3JkPkNvbmZpZGVuY2UgSW50
ZXJ2YWxzPC9rZXl3b3JkPjxrZXl3b3JkPkdlbmV0aWMgVmFyaWF0aW9uPC9rZXl3b3JkPjxrZXl3
b3JkPkh1bWFuczwva2V5d29yZD48a2V5d29yZD5MZWFzdC1TcXVhcmVzIEFuYWx5c2lzPC9rZXl3
b3JkPjxrZXl3b3JkPkxpa2VsaWhvb2QgRnVuY3Rpb25zPC9rZXl3b3JkPjxrZXl3b3JkPk1lbmRl
bGlhbiBSYW5kb21pemF0aW9uIEFuYWx5c2lzLyptZXRob2RzPC9rZXl3b3JkPjxrZXl3b3JkPk1v
ZGVscywgU3RhdGlzdGljYWw8L2tleXdvcmQ+PGtleXdvcmQ+UmlzayBGYWN0b3JzPC9rZXl3b3Jk
PjxrZXl3b3JkPkluc3RydW1lbnRhbCB2YXJpYWJsZTwva2V5d29yZD48a2V5d29yZD5NZW5kZWxp
YW4gcmFuZG9taXphdGlvbjwva2V5d29yZD48a2V5d29yZD5jYXVzYWwgaW5mZXJlbmNlPC9rZXl3
b3JkPjxrZXl3b3JkPmNvbXBhcmlzb24gb2YgbWV0aG9kczwva2V5d29yZD48a2V5d29yZD5maW5p
dGUtc2FtcGxlIGJpYXM8L2tleXdvcmQ+PGtleXdvcmQ+d2VhayBpbnN0cnVtZW50czwva2V5d29y
ZD48L2tleXdvcmRzPjxkYXRlcz48eWVhcj4yMDE3PC95ZWFyPjxwdWItZGF0ZXM+PGRhdGU+T2N0
PC9kYXRlPjwvcHViLWRhdGVzPjwvZGF0ZXM+PGlzYm4+MDk2Mi0yODAyIChQcmludCkmI3hEOzA5
NjItMjgwMjwvaXNibj48YWNjZXNzaW9uLW51bT4yNjI4Mjg4OTwvYWNjZXNzaW9uLW51bT48dXJs
cz48L3VybHM+PGN1c3RvbTI+UE1DNTY0MjAwNjwvY3VzdG9tMj48ZWxlY3Ryb25pYy1yZXNvdXJj
ZS1udW0+aHR0cHM6Ly9kb2kub3JnLzEwLjExNzcvMDk2MjI4MDIxNTU5NzU3OTwvZWxlY3Ryb25p
Yy1yZXNvdXJjZS1udW0+PHJlbW90ZS1kYXRhYmFzZS1wcm92aWRlcj5OTE08L3JlbW90ZS1kYXRh
YmFzZS1wcm92aWRlcj48bGFuZ3VhZ2U+ZW5nPC9sYW5ndWFnZT48L3JlY29yZD48L0NpdGU+PC9F
bmROb3RlPn==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CdXJnZXNzPC9BdXRob3I+PFllYXI+MjAxNzwvWWVhcj48
UmVjTnVtPjI1NDwvUmVjTnVtPjxEaXNwbGF5VGV4dD4oNyk8L0Rpc3BsYXlUZXh0PjxyZWNvcmQ+
PHJlYy1udW1iZXI+MjU0PC9yZWMtbnVtYmVyPjxmb3JlaWduLWtleXM+PGtleSBhcHA9IkVOIiBk
Yi1pZD0iZXRheGR4cnR6dnAyZXBlNWF0d3B2cGVkd3hmczVwZXB0MHIyIiB0aW1lc3RhbXA9IjE2
MTgyMTkyOTYiPjI1NDwva2V5PjwvZm9yZWlnbi1rZXlzPjxyZWYtdHlwZSBuYW1lPSJKb3VybmFs
IEFydGljbGUiPjE3PC9yZWYtdHlwZT48Y29udHJpYnV0b3JzPjxhdXRob3JzPjxhdXRob3I+QnVy
Z2VzcywgUy48L2F1dGhvcj48YXV0aG9yPlNtYWxsLCBELiBTLjwvYXV0aG9yPjxhdXRob3I+VGhv
bXBzb24sIFMuIEcuPC9hdXRob3I+PC9hdXRob3JzPjwvY29udHJpYnV0b3JzPjxhdXRoLWFkZHJl
c3M+MSBEZXBhcnRtZW50IG9mIFB1YmxpYyBIZWFsdGggYW5kIFByaW1hcnkgQ2FyZSwgVW5pdmVy
c2l0eSBvZiBDYW1icmlkZ2UsIENhbWJyaWRnZSwgVUsuJiN4RDsyIERlcGFydG1lbnQgb2YgU3Rh
dGlzdGljcywgVGhlIFdoYXJ0b24gU2Nob29sLCBVbml2ZXJzaXR5IG9mIFBlbm5zeWx2YW5pYSwg
UEEsIFVTQS48L2F1dGgtYWRkcmVzcz48dGl0bGVzPjx0aXRsZT5BIHJldmlldyBvZiBpbnN0cnVt
ZW50YWwgdmFyaWFibGUgZXN0aW1hdG9ycyBmb3IgTWVuZGVsaWFuIHJhbmRvbWl6YXRpb248L3Rp
dGxlPjxzZWNvbmRhcnktdGl0bGU+U3RhdCBNZXRob2RzIE1lZCBSZXM8L3NlY29uZGFyeS10aXRs
ZT48L3RpdGxlcz48cGVyaW9kaWNhbD48ZnVsbC10aXRsZT5TdGF0aXN0aWNhbCBNZXRob2RzIGlu
IE1lZGljYWwgUmVzZWFyY2g8L2Z1bGwtdGl0bGU+PGFiYnItMT5TdGF0LiBNZXRob2RzIE1lZC4g
UmVzLjwvYWJici0xPjxhYmJyLTI+U3RhdCBNZXRob2RzIE1lZCBSZXM8L2FiYnItMj48L3Blcmlv
ZGljYWw+PHBhZ2VzPjIzMzMtMjM1NTwvcGFnZXM+PHZvbHVtZT4yNjwvdm9sdW1lPjxudW1iZXI+
NTwvbnVtYmVyPjxlZGl0aW9uPjIwMTUvMDgvMTk8L2VkaXRpb24+PGtleXdvcmRzPjxrZXl3b3Jk
PkJheWVzIFRoZW9yZW08L2tleXdvcmQ+PGtleXdvcmQ+Q2FzZS1Db250cm9sIFN0dWRpZXM8L2tl
eXdvcmQ+PGtleXdvcmQ+Q2F1c2FsaXR5PC9rZXl3b3JkPjxrZXl3b3JkPkNvbmZpZGVuY2UgSW50
ZXJ2YWxzPC9rZXl3b3JkPjxrZXl3b3JkPkdlbmV0aWMgVmFyaWF0aW9uPC9rZXl3b3JkPjxrZXl3
b3JkPkh1bWFuczwva2V5d29yZD48a2V5d29yZD5MZWFzdC1TcXVhcmVzIEFuYWx5c2lzPC9rZXl3
b3JkPjxrZXl3b3JkPkxpa2VsaWhvb2QgRnVuY3Rpb25zPC9rZXl3b3JkPjxrZXl3b3JkPk1lbmRl
bGlhbiBSYW5kb21pemF0aW9uIEFuYWx5c2lzLyptZXRob2RzPC9rZXl3b3JkPjxrZXl3b3JkPk1v
ZGVscywgU3RhdGlzdGljYWw8L2tleXdvcmQ+PGtleXdvcmQ+UmlzayBGYWN0b3JzPC9rZXl3b3Jk
PjxrZXl3b3JkPkluc3RydW1lbnRhbCB2YXJpYWJsZTwva2V5d29yZD48a2V5d29yZD5NZW5kZWxp
YW4gcmFuZG9taXphdGlvbjwva2V5d29yZD48a2V5d29yZD5jYXVzYWwgaW5mZXJlbmNlPC9rZXl3
b3JkPjxrZXl3b3JkPmNvbXBhcmlzb24gb2YgbWV0aG9kczwva2V5d29yZD48a2V5d29yZD5maW5p
dGUtc2FtcGxlIGJpYXM8L2tleXdvcmQ+PGtleXdvcmQ+d2VhayBpbnN0cnVtZW50czwva2V5d29y
ZD48L2tleXdvcmRzPjxkYXRlcz48eWVhcj4yMDE3PC95ZWFyPjxwdWItZGF0ZXM+PGRhdGU+T2N0
PC9kYXRlPjwvcHViLWRhdGVzPjwvZGF0ZXM+PGlzYm4+MDk2Mi0yODAyIChQcmludCkmI3hEOzA5
NjItMjgwMjwvaXNibj48YWNjZXNzaW9uLW51bT4yNjI4Mjg4OTwvYWNjZXNzaW9uLW51bT48dXJs
cz48L3VybHM+PGN1c3RvbTI+UE1DNTY0MjAwNjwvY3VzdG9tMj48ZWxlY3Ryb25pYy1yZXNvdXJj
ZS1udW0+aHR0cHM6Ly9kb2kub3JnLzEwLjExNzcvMDk2MjI4MDIxNTU5NzU3OTwvZWxlY3Ryb25p
Yy1yZXNvdXJjZS1udW0+PHJlbW90ZS1kYXRhYmFzZS1wcm92aWRlcj5OTE08L3JlbW90ZS1kYXRh
YmFzZS1wcm92aWRlcj48bGFuZ3VhZ2U+ZW5nPC9sYW5ndWFnZT48L3JlY29yZD48L0NpdGU+PC9F
bmROb3RlPn==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7)</w:t>
      </w:r>
      <w:r>
        <w:rPr>
          <w:rFonts w:ascii="Arial" w:hAnsi="Arial" w:cs="Arial"/>
          <w:sz w:val="24"/>
          <w:szCs w:val="24"/>
        </w:rPr>
        <w:fldChar w:fldCharType="end"/>
      </w:r>
      <w:r>
        <w:rPr>
          <w:rFonts w:ascii="Arial" w:hAnsi="Arial" w:cs="Arial"/>
          <w:sz w:val="24"/>
          <w:szCs w:val="24"/>
        </w:rPr>
        <w:t xml:space="preserve"> compared the results with the likelihood-based method </w:t>
      </w:r>
      <w:r>
        <w:rPr>
          <w:rFonts w:ascii="Arial" w:hAnsi="Arial" w:cs="Arial"/>
          <w:sz w:val="24"/>
          <w:szCs w:val="24"/>
        </w:rPr>
        <w:fldChar w:fldCharType="begin">
          <w:fldData xml:space="preserve">PEVuZE5vdGU+PENpdGU+PEF1dGhvcj5CdXJnZXNzPC9BdXRob3I+PFllYXI+MjAxMzwvWWVhcj48
UmVjTnVtPjI0NDwvUmVjTnVtPjxEaXNwbGF5VGV4dD4oOCk8L0Rpc3BsYXlUZXh0PjxyZWNvcmQ+
PHJlYy1udW1iZXI+MjQ0PC9yZWMtbnVtYmVyPjxmb3JlaWduLWtleXM+PGtleSBhcHA9IkVOIiBk
Yi1pZD0iZXRheGR4cnR6dnAyZXBlNWF0d3B2cGVkd3hmczVwZXB0MHIyIiB0aW1lc3RhbXA9IjE2
MTYxNTY0MjIiPjI0NDwva2V5PjwvZm9yZWlnbi1rZXlzPjxyZWYtdHlwZSBuYW1lPSJKb3VybmFs
IEFydGljbGUiPjE3PC9yZWYtdHlwZT48Y29udHJpYnV0b3JzPjxhdXRob3JzPjxhdXRob3I+QnVy
Z2VzcywgUy48L2F1dGhvcj48YXV0aG9yPkJ1dHRlcndvcnRoLCBBLjwvYXV0aG9yPjxhdXRob3I+
VGhvbXBzb24sIFMuIEcuPC9hdXRob3I+PC9hdXRob3JzPjwvY29udHJpYnV0b3JzPjxhdXRoLWFk
ZHJlc3M+RGVwYXJ0bWVudCBvZiBQdWJsaWMgSGVhbHRoIGFuZCBQcmltYXJ5IENhcmUsIFVuaXZl
cnNpdHkgb2YgQ2FtYnJpZGdlLCBDYW1icmlkZ2UsIFVuaXRlZCBLaW5nZG9tLjwvYXV0aC1hZGRy
ZXNzPjx0aXRsZXM+PHRpdGxlPk1lbmRlbGlhbiByYW5kb21pemF0aW9uIGFuYWx5c2lzIHdpdGgg
bXVsdGlwbGUgZ2VuZXRpYyB2YXJpYW50cyB1c2luZyBzdW1tYXJpemVkIGRhdGE8L3RpdGxlPjxz
ZWNvbmRhcnktdGl0bGU+R2VuZXQgRXBpZGVtaW9sPC9zZWNvbmRhcnktdGl0bGU+PC90aXRsZXM+
PHBlcmlvZGljYWw+PGZ1bGwtdGl0bGU+R2VuZXRpYyBFcGlkZW1pb2xvZ3k8L2Z1bGwtdGl0bGU+
PGFiYnItMT5HZW5ldC4gRXBpZGVtaW9sLjwvYWJici0xPjxhYmJyLTI+R2VuZXQgRXBpZGVtaW9s
PC9hYmJyLTI+PC9wZXJpb2RpY2FsPjxwYWdlcz42NTgtNjU8L3BhZ2VzPjx2b2x1bWU+Mzc8L3Zv
bHVtZT48bnVtYmVyPjc8L251bWJlcj48ZWRpdGlvbj4yMDEzLzEwLzEyPC9lZGl0aW9uPjxrZXl3
b3Jkcz48a2V5d29yZD5CaWFzPC9rZXl3b3JkPjxrZXl3b3JkPkNob2xlc3Rlcm9sLCBMREwvYmlv
c3ludGhlc2lzL2dlbmV0aWNzL21ldGFib2xpc208L2tleXdvcmQ+PGtleXdvcmQ+Q29yb25hcnkg
RGlzZWFzZS9nZW5ldGljcy9tZXRhYm9saXNtL3BoeXNpb3BhdGhvbG9neTwva2V5d29yZD48a2V5
d29yZD5HZW5lcy9nZW5ldGljczwva2V5d29yZD48a2V5d29yZD5HZW5ldGljIFZhcmlhdGlvbi8q
Z2VuZXRpY3M8L2tleXdvcmQ+PGtleXdvcmQ+R2Vub21lLVdpZGUgQXNzb2NpYXRpb24gU3R1ZHk8
L2tleXdvcmQ+PGtleXdvcmQ+SHVtYW5zPC9rZXl3b3JkPjxrZXl3b3JkPkxlYXN0LVNxdWFyZXMg
QW5hbHlzaXM8L2tleXdvcmQ+PGtleXdvcmQ+TGlrZWxpaG9vZCBGdW5jdGlvbnM8L2tleXdvcmQ+
PGtleXdvcmQ+TGluZWFyIE1vZGVsczwva2V5d29yZD48a2V5d29yZD5MaW5rYWdlIERpc2VxdWls
aWJyaXVtL2dlbmV0aWNzPC9rZXl3b3JkPjxrZXl3b3JkPk1lbmRlbGlhbiBSYW5kb21pemF0aW9u
IEFuYWx5c2lzLyptZXRob2RzPC9rZXl3b3JkPjxrZXl3b3JkPk1vZGVscywgR2VuZXRpYzwva2V5
d29yZD48a2V5d29yZD5PZGRzIFJhdGlvPC9rZXl3b3JkPjxrZXl3b3JkPlBoZW5vdHlwZTwva2V5
d29yZD48a2V5d29yZD5SaXNrIEZhY3RvcnM8L2tleXdvcmQ+PGtleXdvcmQ+TWVuZGVsaWFuIHJh
bmRvbWl6YXRpb248L2tleXdvcmQ+PGtleXdvcmQ+Y2F1c2FsIGluZmVyZW5jZTwva2V5d29yZD48
a2V5d29yZD5pbnN0cnVtZW50YWwgdmFyaWFibGVzPC9rZXl3b3JkPjxrZXl3b3JkPndlYWsgaW5z
dHJ1bWVudHM8L2tleXdvcmQ+PC9rZXl3b3Jkcz48ZGF0ZXM+PHllYXI+MjAxMzwveWVhcj48cHVi
LWRhdGVzPjxkYXRlPk5vdjwvZGF0ZT48L3B1Yi1kYXRlcz48L2RhdGVzPjxpc2JuPjA3NDEtMDM5
NSAoUHJpbnQpJiN4RDswNzQxLTAzOTU8L2lzYm4+PGFjY2Vzc2lvbi1udW0+MjQxMTQ4MDI8L2Fj
Y2Vzc2lvbi1udW0+PHVybHM+PHJlbGF0ZWQtdXJscz48dXJsPmh0dHBzOi8vb25saW5lbGlicmFy
eS53aWxleS5jb20vZG9pL3BkZmRpcmVjdC8xMC4xMDAyL2dlcGkuMjE3NTg/ZG93bmxvYWQ9dHJ1
ZTwvdXJsPjwvcmVsYXRlZC11cmxzPjwvdXJscz48Y3VzdG9tMj5QTUM0Mzc3MDc5PC9jdXN0b20y
PjxlbGVjdHJvbmljLXJlc291cmNlLW51bT5odHRwczovL2RvaS5vcmcvMTAuMTAwMi9nZXBpLjIx
NzU4PC9lbGVjdHJvbmljLXJlc291cmNlLW51bT48cmVtb3RlLWRhdGFiYXNlLXByb3ZpZGVyPk5M
TTwvcmVtb3RlLWRhdGFiYXNlLXByb3ZpZGVyPjxsYW5ndWFnZT5lbmc8L2xhbmd1YWdlPjwvcmVj
b3JkPjwvQ2l0ZT48L0VuZE5vdGU+AG==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CdXJnZXNzPC9BdXRob3I+PFllYXI+MjAxMzwvWWVhcj48
UmVjTnVtPjI0NDwvUmVjTnVtPjxEaXNwbGF5VGV4dD4oOCk8L0Rpc3BsYXlUZXh0PjxyZWNvcmQ+
PHJlYy1udW1iZXI+MjQ0PC9yZWMtbnVtYmVyPjxmb3JlaWduLWtleXM+PGtleSBhcHA9IkVOIiBk
Yi1pZD0iZXRheGR4cnR6dnAyZXBlNWF0d3B2cGVkd3hmczVwZXB0MHIyIiB0aW1lc3RhbXA9IjE2
MTYxNTY0MjIiPjI0NDwva2V5PjwvZm9yZWlnbi1rZXlzPjxyZWYtdHlwZSBuYW1lPSJKb3VybmFs
IEFydGljbGUiPjE3PC9yZWYtdHlwZT48Y29udHJpYnV0b3JzPjxhdXRob3JzPjxhdXRob3I+QnVy
Z2VzcywgUy48L2F1dGhvcj48YXV0aG9yPkJ1dHRlcndvcnRoLCBBLjwvYXV0aG9yPjxhdXRob3I+
VGhvbXBzb24sIFMuIEcuPC9hdXRob3I+PC9hdXRob3JzPjwvY29udHJpYnV0b3JzPjxhdXRoLWFk
ZHJlc3M+RGVwYXJ0bWVudCBvZiBQdWJsaWMgSGVhbHRoIGFuZCBQcmltYXJ5IENhcmUsIFVuaXZl
cnNpdHkgb2YgQ2FtYnJpZGdlLCBDYW1icmlkZ2UsIFVuaXRlZCBLaW5nZG9tLjwvYXV0aC1hZGRy
ZXNzPjx0aXRsZXM+PHRpdGxlPk1lbmRlbGlhbiByYW5kb21pemF0aW9uIGFuYWx5c2lzIHdpdGgg
bXVsdGlwbGUgZ2VuZXRpYyB2YXJpYW50cyB1c2luZyBzdW1tYXJpemVkIGRhdGE8L3RpdGxlPjxz
ZWNvbmRhcnktdGl0bGU+R2VuZXQgRXBpZGVtaW9sPC9zZWNvbmRhcnktdGl0bGU+PC90aXRsZXM+
PHBlcmlvZGljYWw+PGZ1bGwtdGl0bGU+R2VuZXRpYyBFcGlkZW1pb2xvZ3k8L2Z1bGwtdGl0bGU+
PGFiYnItMT5HZW5ldC4gRXBpZGVtaW9sLjwvYWJici0xPjxhYmJyLTI+R2VuZXQgRXBpZGVtaW9s
PC9hYmJyLTI+PC9wZXJpb2RpY2FsPjxwYWdlcz42NTgtNjU8L3BhZ2VzPjx2b2x1bWU+Mzc8L3Zv
bHVtZT48bnVtYmVyPjc8L251bWJlcj48ZWRpdGlvbj4yMDEzLzEwLzEyPC9lZGl0aW9uPjxrZXl3
b3Jkcz48a2V5d29yZD5CaWFzPC9rZXl3b3JkPjxrZXl3b3JkPkNob2xlc3Rlcm9sLCBMREwvYmlv
c3ludGhlc2lzL2dlbmV0aWNzL21ldGFib2xpc208L2tleXdvcmQ+PGtleXdvcmQ+Q29yb25hcnkg
RGlzZWFzZS9nZW5ldGljcy9tZXRhYm9saXNtL3BoeXNpb3BhdGhvbG9neTwva2V5d29yZD48a2V5
d29yZD5HZW5lcy9nZW5ldGljczwva2V5d29yZD48a2V5d29yZD5HZW5ldGljIFZhcmlhdGlvbi8q
Z2VuZXRpY3M8L2tleXdvcmQ+PGtleXdvcmQ+R2Vub21lLVdpZGUgQXNzb2NpYXRpb24gU3R1ZHk8
L2tleXdvcmQ+PGtleXdvcmQ+SHVtYW5zPC9rZXl3b3JkPjxrZXl3b3JkPkxlYXN0LVNxdWFyZXMg
QW5hbHlzaXM8L2tleXdvcmQ+PGtleXdvcmQ+TGlrZWxpaG9vZCBGdW5jdGlvbnM8L2tleXdvcmQ+
PGtleXdvcmQ+TGluZWFyIE1vZGVsczwva2V5d29yZD48a2V5d29yZD5MaW5rYWdlIERpc2VxdWls
aWJyaXVtL2dlbmV0aWNzPC9rZXl3b3JkPjxrZXl3b3JkPk1lbmRlbGlhbiBSYW5kb21pemF0aW9u
IEFuYWx5c2lzLyptZXRob2RzPC9rZXl3b3JkPjxrZXl3b3JkPk1vZGVscywgR2VuZXRpYzwva2V5
d29yZD48a2V5d29yZD5PZGRzIFJhdGlvPC9rZXl3b3JkPjxrZXl3b3JkPlBoZW5vdHlwZTwva2V5
d29yZD48a2V5d29yZD5SaXNrIEZhY3RvcnM8L2tleXdvcmQ+PGtleXdvcmQ+TWVuZGVsaWFuIHJh
bmRvbWl6YXRpb248L2tleXdvcmQ+PGtleXdvcmQ+Y2F1c2FsIGluZmVyZW5jZTwva2V5d29yZD48
a2V5d29yZD5pbnN0cnVtZW50YWwgdmFyaWFibGVzPC9rZXl3b3JkPjxrZXl3b3JkPndlYWsgaW5z
dHJ1bWVudHM8L2tleXdvcmQ+PC9rZXl3b3Jkcz48ZGF0ZXM+PHllYXI+MjAxMzwveWVhcj48cHVi
LWRhdGVzPjxkYXRlPk5vdjwvZGF0ZT48L3B1Yi1kYXRlcz48L2RhdGVzPjxpc2JuPjA3NDEtMDM5
NSAoUHJpbnQpJiN4RDswNzQxLTAzOTU8L2lzYm4+PGFjY2Vzc2lvbi1udW0+MjQxMTQ4MDI8L2Fj
Y2Vzc2lvbi1udW0+PHVybHM+PHJlbGF0ZWQtdXJscz48dXJsPmh0dHBzOi8vb25saW5lbGlicmFy
eS53aWxleS5jb20vZG9pL3BkZmRpcmVjdC8xMC4xMDAyL2dlcGkuMjE3NTg/ZG93bmxvYWQ9dHJ1
ZTwvdXJsPjwvcmVsYXRlZC11cmxzPjwvdXJscz48Y3VzdG9tMj5QTUM0Mzc3MDc5PC9jdXN0b20y
PjxlbGVjdHJvbmljLXJlc291cmNlLW51bT5odHRwczovL2RvaS5vcmcvMTAuMTAwMi9nZXBpLjIx
NzU4PC9lbGVjdHJvbmljLXJlc291cmNlLW51bT48cmVtb3RlLWRhdGFiYXNlLXByb3ZpZGVyPk5M
TTwvcmVtb3RlLWRhdGFiYXNlLXByb3ZpZGVyPjxsYW5ndWFnZT5lbmc8L2xhbmd1YWdlPjwvcmVj
b3JkPjwvQ2l0ZT48L0VuZE5vdGU+AG==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8)</w:t>
      </w:r>
      <w:r>
        <w:rPr>
          <w:rFonts w:ascii="Arial" w:hAnsi="Arial" w:cs="Arial"/>
          <w:sz w:val="24"/>
          <w:szCs w:val="24"/>
        </w:rPr>
        <w:fldChar w:fldCharType="end"/>
      </w:r>
      <w:r>
        <w:rPr>
          <w:rFonts w:ascii="Arial" w:hAnsi="Arial" w:cs="Arial"/>
          <w:sz w:val="24"/>
          <w:szCs w:val="24"/>
        </w:rPr>
        <w:t xml:space="preserve">. For an easier interpretation, we reported the estimates with 95% confidence intervals on the odds ratio (OR) scale. </w:t>
      </w:r>
      <w:r>
        <w:rPr>
          <w:rFonts w:ascii="Arial" w:hAnsi="Arial" w:cs="Arial"/>
          <w:i/>
          <w:sz w:val="24"/>
          <w:szCs w:val="24"/>
        </w:rPr>
        <w:t>P</w:t>
      </w:r>
      <w:r>
        <w:rPr>
          <w:rFonts w:ascii="Arial" w:hAnsi="Arial" w:cs="Arial"/>
          <w:sz w:val="24"/>
          <w:szCs w:val="24"/>
        </w:rPr>
        <w:t>-values &lt; 0.05 were considered statistically significant. Due to a very few numbers of IVs, we were not able to perform other robust methods, including MR</w:t>
      </w:r>
      <w:r>
        <w:rPr>
          <w:rFonts w:ascii="Cambria Math" w:hAnsi="Cambria Math" w:cs="Cambria Math"/>
          <w:sz w:val="24"/>
          <w:szCs w:val="24"/>
        </w:rPr>
        <w:t>‐</w:t>
      </w:r>
      <w:r>
        <w:rPr>
          <w:rFonts w:ascii="Arial" w:hAnsi="Arial" w:cs="Arial"/>
          <w:sz w:val="24"/>
          <w:szCs w:val="24"/>
        </w:rPr>
        <w:t xml:space="preserve">Egger regression model </w:t>
      </w:r>
      <w:r>
        <w:rPr>
          <w:rFonts w:ascii="Arial" w:hAnsi="Arial" w:cs="Arial"/>
          <w:sz w:val="24"/>
          <w:szCs w:val="24"/>
        </w:rPr>
        <w:fldChar w:fldCharType="begin">
          <w:fldData xml:space="preserve">PEVuZE5vdGU+PENpdGU+PEF1dGhvcj5Cb3dkZW48L0F1dGhvcj48WWVhcj4yMDE1PC9ZZWFyPjxS
ZWNOdW0+ODY8L1JlY051bT48RGlzcGxheVRleHQ+KDkpPC9EaXNwbGF5VGV4dD48cmVjb3JkPjxy
ZWMtbnVtYmVyPjg2PC9yZWMtbnVtYmVyPjxmb3JlaWduLWtleXM+PGtleSBhcHA9IkVOIiBkYi1p
ZD0iZXRheGR4cnR6dnAyZXBlNWF0d3B2cGVkd3hmczVwZXB0MHIyIiB0aW1lc3RhbXA9IjE1NjQ5
OTQwNzgiPjg2PC9rZXk+PC9mb3JlaWduLWtleXM+PHJlZi10eXBlIG5hbWU9IkpvdXJuYWwgQXJ0
aWNsZSI+MTc8L3JlZi10eXBlPjxjb250cmlidXRvcnM+PGF1dGhvcnM+PGF1dGhvcj5Cb3dkZW4s
IEouPC9hdXRob3I+PGF1dGhvcj5EYXZleSBTbWl0aCwgRy48L2F1dGhvcj48YXV0aG9yPkJ1cmdl
c3MsIFMuPC9hdXRob3I+PC9hdXRob3JzPjwvY29udHJpYnV0b3JzPjxhdXRoLWFkZHJlc3M+TVJD
IEJpb3N0YXRpc3RpY3MgVW5pdCwgQ2FtYnJpZGdlIEluc3RpdHV0ZSBvZiBQdWJsaWMgSGVhbHRo
LCBDYW1icmlkZ2UsIFVLLCBNUkMgSW50ZWdyYXRpdmUgRXBpZGVtaW9sb2d5IFVuaXQsIFVuaXZl
cnNpdHkgb2YgQnJpc3RvbCwgQnJpc3RvbCwgVUsgYW5kIERlcGFydG1lbnQgb2YgUHVibGljIEhl
YWx0aCBhbmQgUHJpbWFyeSBDYXJlLCBVbml2ZXJzaXR5IG9mIENhbWJyaWRnZSwgQ2FtYnJpZGdl
LCBVSyBNUkMgQmlvc3RhdGlzdGljcyBVbml0LCBDYW1icmlkZ2UgSW5zdGl0dXRlIG9mIFB1Ymxp
YyBIZWFsdGgsIENhbWJyaWRnZSwgVUssIE1SQyBJbnRlZ3JhdGl2ZSBFcGlkZW1pb2xvZ3kgVW5p
dCwgVW5pdmVyc2l0eSBvZiBCcmlzdG9sLCBCcmlzdG9sLCBVSyBhbmQgRGVwYXJ0bWVudCBvZiBQ
dWJsaWMgSGVhbHRoIGFuZCBQcmltYXJ5IENhcmUsIFVuaXZlcnNpdHkgb2YgQ2FtYnJpZGdlLCBD
YW1icmlkZ2UsIFVLIGphY2suYm93ZGVuQG1yYy1ic3UuY2FtLmFjLnVrLiYjeEQ7TVJDIEJpb3N0
YXRpc3RpY3MgVW5pdCwgQ2FtYnJpZGdlIEluc3RpdHV0ZSBvZiBQdWJsaWMgSGVhbHRoLCBDYW1i
cmlkZ2UsIFVLLCBNUkMgSW50ZWdyYXRpdmUgRXBpZGVtaW9sb2d5IFVuaXQsIFVuaXZlcnNpdHkg
b2YgQnJpc3RvbCwgQnJpc3RvbCwgVUsgYW5kIERlcGFydG1lbnQgb2YgUHVibGljIEhlYWx0aCBh
bmQgUHJpbWFyeSBDYXJlLCBVbml2ZXJzaXR5IG9mIENhbWJyaWRnZSwgQ2FtYnJpZGdlLCBVSy4m
I3hEO01SQyBCaW9zdGF0aXN0aWNzIFVuaXQsIENhbWJyaWRnZSBJbnN0aXR1dGUgb2YgUHVibGlj
IEhlYWx0aCwgQ2FtYnJpZGdlLCBVSywgTVJDIEludGVncmF0aXZlIEVwaWRlbWlvbG9neSBVbml0
LCBVbml2ZXJzaXR5IG9mIEJyaXN0b2wsIEJyaXN0b2wsIFVLIGFuZCBEZXBhcnRtZW50IG9mIFB1
YmxpYyBIZWFsdGggYW5kIFByaW1hcnkgQ2FyZSwgVW5pdmVyc2l0eSBvZiBDYW1icmlkZ2UsIENh
bWJyaWRnZSwgVUsgTVJDIEJpb3N0YXRpc3RpY3MgVW5pdCwgQ2FtYnJpZGdlIEluc3RpdHV0ZSBv
ZiBQdWJsaWMgSGVhbHRoLCBDYW1icmlkZ2UsIFVLLCBNUkMgSW50ZWdyYXRpdmUgRXBpZGVtaW9s
b2d5IFVuaXQsIFVuaXZlcnNpdHkgb2YgQnJpc3RvbCwgQnJpc3RvbCwgVUsgYW5kIERlcGFydG1l
bnQgb2YgUHVibGljIEhlYWx0aCBhbmQgUHJpbWFyeSBDYXJlLCBVbml2ZXJzaXR5IG9mIENhbWJy
aWRnZSwgQ2FtYnJpZGdlLCBVSy48L2F1dGgtYWRkcmVzcz48dGl0bGVzPjx0aXRsZT5NZW5kZWxp
YW4gcmFuZG9taXphdGlvbiB3aXRoIGludmFsaWQgaW5zdHJ1bWVudHM6IGVmZmVjdCBlc3RpbWF0
aW9uIGFuZCBiaWFzIGRldGVjdGlvbiB0aHJvdWdoIEVnZ2VyIHJlZ3Jlc3Npb248L3RpdGxlPjxz
ZWNvbmRhcnktdGl0bGU+SW50IEogRXBpZGVtaW9sPC9zZWNvbmRhcnktdGl0bGU+PGFsdC10aXRs
ZT5JbnRlcm5hdGlvbmFsIGpvdXJuYWwgb2YgZXBpZGVtaW9sb2d5PC9hbHQtdGl0bGU+PC90aXRs
ZXM+PHBlcmlvZGljYWw+PGZ1bGwtdGl0bGU+SW50ZXJuYXRpb25hbCBKb3VybmFsIG9mIEVwaWRl
bWlvbG9neTwvZnVsbC10aXRsZT48YWJici0xPkludC4gSi4gRXBpZGVtaW9sLjwvYWJici0xPjxh
YmJyLTI+SW50IEogRXBpZGVtaW9sPC9hYmJyLTI+PC9wZXJpb2RpY2FsPjxhbHQtcGVyaW9kaWNh
bD48ZnVsbC10aXRsZT5JbnRlcm5hdGlvbmFsIEpvdXJuYWwgb2YgRXBpZGVtaW9sb2d5PC9mdWxs
LXRpdGxlPjxhYmJyLTE+SW50LiBKLiBFcGlkZW1pb2wuPC9hYmJyLTE+PGFiYnItMj5JbnQgSiBF
cGlkZW1pb2w8L2FiYnItMj48L2FsdC1wZXJpb2RpY2FsPjxwYWdlcz41MTItMjU8L3BhZ2VzPjx2
b2x1bWU+NDQ8L3ZvbHVtZT48bnVtYmVyPjI8L251bWJlcj48ZWRpdGlvbj4yMDE1LzA2LzA4PC9l
ZGl0aW9uPjxrZXl3b3Jkcz48a2V5d29yZD5CaWFzPC9rZXl3b3JkPjxrZXl3b3JkPkJsb29kIFBy
ZXNzdXJlL3BoeXNpb2xvZ3k8L2tleXdvcmQ+PGtleXdvcmQ+Qm9keSBIZWlnaHQvZ2VuZXRpY3M8
L2tleXdvcmQ+PGtleXdvcmQ+Q2F1c2FsaXR5PC9rZXl3b3JkPjxrZXl3b3JkPkNvcm9uYXJ5IEFy
dGVyeSBEaXNlYXNlL2dlbmV0aWNzPC9rZXl3b3JkPjxrZXl3b3JkPkdlbmV0aWMgUGxlaW90cm9w
eTwva2V5d29yZD48a2V5d29yZD5HZW5ldGljIFZhcmlhdGlvbjwva2V5d29yZD48a2V5d29yZD5I
dW1hbnM8L2tleXdvcmQ+PGtleXdvcmQ+TWVuZGVsaWFuIFJhbmRvbWl6YXRpb24gQW5hbHlzaXMv
Km1ldGhvZHMvc3RhdGlzdGljcyAmYW1wOyBudW1lcmljYWwgZGF0YTwva2V5d29yZD48a2V5d29y
ZD5NZXRhLUFuYWx5c2lzIGFzIFRvcGljPC9rZXl3b3JkPjxrZXl3b3JkPk1vZGVscywgQmlvbG9n
aWNhbDwva2V5d29yZD48a2V5d29yZD5SZWdyZXNzaW9uIEFuYWx5c2lzPC9rZXl3b3JkPjxrZXl3
b3JkPlJlc3BpcmF0aW9uL2dlbmV0aWNzPC9rZXl3b3JkPjxrZXl3b3JkPlJpc2sgQXNzZXNzbWVu
dDwva2V5d29yZD48a2V5d29yZD5TdGF0aXN0aWNzIGFzIFRvcGljPC9rZXl3b3JkPjxrZXl3b3Jk
Pk1SLUVnZ2VyIHRlc3Q8L2tleXdvcmQ+PGtleXdvcmQ+TWVuZGVsaWFuIHJhbmRvbWl6YXRpb248
L2tleXdvcmQ+PGtleXdvcmQ+aW52YWxpZCBpbnN0cnVtZW50czwva2V5d29yZD48a2V5d29yZD5t
ZXRhLWFuYWx5c2lzPC9rZXl3b3JkPjxrZXl3b3JkPnBsZWlvdHJvcHk8L2tleXdvcmQ+PGtleXdv
cmQ+c21hbGwgc3R1ZHkgYmlhczwva2V5d29yZD48L2tleXdvcmRzPjxkYXRlcz48eWVhcj4yMDE1
PC95ZWFyPjxwdWItZGF0ZXM+PGRhdGU+QXByPC9kYXRlPjwvcHViLWRhdGVzPjwvZGF0ZXM+PGlz
Ym4+MDMwMC01NzcxPC9pc2JuPjxhY2Nlc3Npb24tbnVtPjI2MDUwMjUzPC9hY2Nlc3Npb24tbnVt
Pjx1cmxzPjwvdXJscz48Y3VzdG9tMj5QTUM0NDY5Nzk5PC9jdXN0b20yPjxlbGVjdHJvbmljLXJl
c291cmNlLW51bT5odHRwczovL2RvaS5vcmcvMTAuMTA5My9pamUvZHl2MDgwPC9lbGVjdHJvbmlj
LXJlc291cmNlLW51bT48cmVtb3RlLWRhdGFiYXNlLXByb3ZpZGVyPk5MTTwvcmVtb3RlLWRhdGFi
YXNlLXByb3ZpZGVyPjxsYW5ndWFnZT5lbmc8L2xhbmd1YWdlPjwvcmVjb3JkPjwvQ2l0ZT48L0Vu
ZE5vdGU+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Cb3dkZW48L0F1dGhvcj48WWVhcj4yMDE1PC9ZZWFyPjxS
ZWNOdW0+ODY8L1JlY051bT48RGlzcGxheVRleHQ+KDkpPC9EaXNwbGF5VGV4dD48cmVjb3JkPjxy
ZWMtbnVtYmVyPjg2PC9yZWMtbnVtYmVyPjxmb3JlaWduLWtleXM+PGtleSBhcHA9IkVOIiBkYi1p
ZD0iZXRheGR4cnR6dnAyZXBlNWF0d3B2cGVkd3hmczVwZXB0MHIyIiB0aW1lc3RhbXA9IjE1NjQ5
OTQwNzgiPjg2PC9rZXk+PC9mb3JlaWduLWtleXM+PHJlZi10eXBlIG5hbWU9IkpvdXJuYWwgQXJ0
aWNsZSI+MTc8L3JlZi10eXBlPjxjb250cmlidXRvcnM+PGF1dGhvcnM+PGF1dGhvcj5Cb3dkZW4s
IEouPC9hdXRob3I+PGF1dGhvcj5EYXZleSBTbWl0aCwgRy48L2F1dGhvcj48YXV0aG9yPkJ1cmdl
c3MsIFMuPC9hdXRob3I+PC9hdXRob3JzPjwvY29udHJpYnV0b3JzPjxhdXRoLWFkZHJlc3M+TVJD
IEJpb3N0YXRpc3RpY3MgVW5pdCwgQ2FtYnJpZGdlIEluc3RpdHV0ZSBvZiBQdWJsaWMgSGVhbHRo
LCBDYW1icmlkZ2UsIFVLLCBNUkMgSW50ZWdyYXRpdmUgRXBpZGVtaW9sb2d5IFVuaXQsIFVuaXZl
cnNpdHkgb2YgQnJpc3RvbCwgQnJpc3RvbCwgVUsgYW5kIERlcGFydG1lbnQgb2YgUHVibGljIEhl
YWx0aCBhbmQgUHJpbWFyeSBDYXJlLCBVbml2ZXJzaXR5IG9mIENhbWJyaWRnZSwgQ2FtYnJpZGdl
LCBVSyBNUkMgQmlvc3RhdGlzdGljcyBVbml0LCBDYW1icmlkZ2UgSW5zdGl0dXRlIG9mIFB1Ymxp
YyBIZWFsdGgsIENhbWJyaWRnZSwgVUssIE1SQyBJbnRlZ3JhdGl2ZSBFcGlkZW1pb2xvZ3kgVW5p
dCwgVW5pdmVyc2l0eSBvZiBCcmlzdG9sLCBCcmlzdG9sLCBVSyBhbmQgRGVwYXJ0bWVudCBvZiBQ
dWJsaWMgSGVhbHRoIGFuZCBQcmltYXJ5IENhcmUsIFVuaXZlcnNpdHkgb2YgQ2FtYnJpZGdlLCBD
YW1icmlkZ2UsIFVLIGphY2suYm93ZGVuQG1yYy1ic3UuY2FtLmFjLnVrLiYjeEQ7TVJDIEJpb3N0
YXRpc3RpY3MgVW5pdCwgQ2FtYnJpZGdlIEluc3RpdHV0ZSBvZiBQdWJsaWMgSGVhbHRoLCBDYW1i
cmlkZ2UsIFVLLCBNUkMgSW50ZWdyYXRpdmUgRXBpZGVtaW9sb2d5IFVuaXQsIFVuaXZlcnNpdHkg
b2YgQnJpc3RvbCwgQnJpc3RvbCwgVUsgYW5kIERlcGFydG1lbnQgb2YgUHVibGljIEhlYWx0aCBh
bmQgUHJpbWFyeSBDYXJlLCBVbml2ZXJzaXR5IG9mIENhbWJyaWRnZSwgQ2FtYnJpZGdlLCBVSy4m
I3hEO01SQyBCaW9zdGF0aXN0aWNzIFVuaXQsIENhbWJyaWRnZSBJbnN0aXR1dGUgb2YgUHVibGlj
IEhlYWx0aCwgQ2FtYnJpZGdlLCBVSywgTVJDIEludGVncmF0aXZlIEVwaWRlbWlvbG9neSBVbml0
LCBVbml2ZXJzaXR5IG9mIEJyaXN0b2wsIEJyaXN0b2wsIFVLIGFuZCBEZXBhcnRtZW50IG9mIFB1
YmxpYyBIZWFsdGggYW5kIFByaW1hcnkgQ2FyZSwgVW5pdmVyc2l0eSBvZiBDYW1icmlkZ2UsIENh
bWJyaWRnZSwgVUsgTVJDIEJpb3N0YXRpc3RpY3MgVW5pdCwgQ2FtYnJpZGdlIEluc3RpdHV0ZSBv
ZiBQdWJsaWMgSGVhbHRoLCBDYW1icmlkZ2UsIFVLLCBNUkMgSW50ZWdyYXRpdmUgRXBpZGVtaW9s
b2d5IFVuaXQsIFVuaXZlcnNpdHkgb2YgQnJpc3RvbCwgQnJpc3RvbCwgVUsgYW5kIERlcGFydG1l
bnQgb2YgUHVibGljIEhlYWx0aCBhbmQgUHJpbWFyeSBDYXJlLCBVbml2ZXJzaXR5IG9mIENhbWJy
aWRnZSwgQ2FtYnJpZGdlLCBVSy48L2F1dGgtYWRkcmVzcz48dGl0bGVzPjx0aXRsZT5NZW5kZWxp
YW4gcmFuZG9taXphdGlvbiB3aXRoIGludmFsaWQgaW5zdHJ1bWVudHM6IGVmZmVjdCBlc3RpbWF0
aW9uIGFuZCBiaWFzIGRldGVjdGlvbiB0aHJvdWdoIEVnZ2VyIHJlZ3Jlc3Npb248L3RpdGxlPjxz
ZWNvbmRhcnktdGl0bGU+SW50IEogRXBpZGVtaW9sPC9zZWNvbmRhcnktdGl0bGU+PGFsdC10aXRs
ZT5JbnRlcm5hdGlvbmFsIGpvdXJuYWwgb2YgZXBpZGVtaW9sb2d5PC9hbHQtdGl0bGU+PC90aXRs
ZXM+PHBlcmlvZGljYWw+PGZ1bGwtdGl0bGU+SW50ZXJuYXRpb25hbCBKb3VybmFsIG9mIEVwaWRl
bWlvbG9neTwvZnVsbC10aXRsZT48YWJici0xPkludC4gSi4gRXBpZGVtaW9sLjwvYWJici0xPjxh
YmJyLTI+SW50IEogRXBpZGVtaW9sPC9hYmJyLTI+PC9wZXJpb2RpY2FsPjxhbHQtcGVyaW9kaWNh
bD48ZnVsbC10aXRsZT5JbnRlcm5hdGlvbmFsIEpvdXJuYWwgb2YgRXBpZGVtaW9sb2d5PC9mdWxs
LXRpdGxlPjxhYmJyLTE+SW50LiBKLiBFcGlkZW1pb2wuPC9hYmJyLTE+PGFiYnItMj5JbnQgSiBF
cGlkZW1pb2w8L2FiYnItMj48L2FsdC1wZXJpb2RpY2FsPjxwYWdlcz41MTItMjU8L3BhZ2VzPjx2
b2x1bWU+NDQ8L3ZvbHVtZT48bnVtYmVyPjI8L251bWJlcj48ZWRpdGlvbj4yMDE1LzA2LzA4PC9l
ZGl0aW9uPjxrZXl3b3Jkcz48a2V5d29yZD5CaWFzPC9rZXl3b3JkPjxrZXl3b3JkPkJsb29kIFBy
ZXNzdXJlL3BoeXNpb2xvZ3k8L2tleXdvcmQ+PGtleXdvcmQ+Qm9keSBIZWlnaHQvZ2VuZXRpY3M8
L2tleXdvcmQ+PGtleXdvcmQ+Q2F1c2FsaXR5PC9rZXl3b3JkPjxrZXl3b3JkPkNvcm9uYXJ5IEFy
dGVyeSBEaXNlYXNlL2dlbmV0aWNzPC9rZXl3b3JkPjxrZXl3b3JkPkdlbmV0aWMgUGxlaW90cm9w
eTwva2V5d29yZD48a2V5d29yZD5HZW5ldGljIFZhcmlhdGlvbjwva2V5d29yZD48a2V5d29yZD5I
dW1hbnM8L2tleXdvcmQ+PGtleXdvcmQ+TWVuZGVsaWFuIFJhbmRvbWl6YXRpb24gQW5hbHlzaXMv
Km1ldGhvZHMvc3RhdGlzdGljcyAmYW1wOyBudW1lcmljYWwgZGF0YTwva2V5d29yZD48a2V5d29y
ZD5NZXRhLUFuYWx5c2lzIGFzIFRvcGljPC9rZXl3b3JkPjxrZXl3b3JkPk1vZGVscywgQmlvbG9n
aWNhbDwva2V5d29yZD48a2V5d29yZD5SZWdyZXNzaW9uIEFuYWx5c2lzPC9rZXl3b3JkPjxrZXl3
b3JkPlJlc3BpcmF0aW9uL2dlbmV0aWNzPC9rZXl3b3JkPjxrZXl3b3JkPlJpc2sgQXNzZXNzbWVu
dDwva2V5d29yZD48a2V5d29yZD5TdGF0aXN0aWNzIGFzIFRvcGljPC9rZXl3b3JkPjxrZXl3b3Jk
Pk1SLUVnZ2VyIHRlc3Q8L2tleXdvcmQ+PGtleXdvcmQ+TWVuZGVsaWFuIHJhbmRvbWl6YXRpb248
L2tleXdvcmQ+PGtleXdvcmQ+aW52YWxpZCBpbnN0cnVtZW50czwva2V5d29yZD48a2V5d29yZD5t
ZXRhLWFuYWx5c2lzPC9rZXl3b3JkPjxrZXl3b3JkPnBsZWlvdHJvcHk8L2tleXdvcmQ+PGtleXdv
cmQ+c21hbGwgc3R1ZHkgYmlhczwva2V5d29yZD48L2tleXdvcmRzPjxkYXRlcz48eWVhcj4yMDE1
PC95ZWFyPjxwdWItZGF0ZXM+PGRhdGU+QXByPC9kYXRlPjwvcHViLWRhdGVzPjwvZGF0ZXM+PGlz
Ym4+MDMwMC01NzcxPC9pc2JuPjxhY2Nlc3Npb24tbnVtPjI2MDUwMjUzPC9hY2Nlc3Npb24tbnVt
Pjx1cmxzPjwvdXJscz48Y3VzdG9tMj5QTUM0NDY5Nzk5PC9jdXN0b20yPjxlbGVjdHJvbmljLXJl
c291cmNlLW51bT5odHRwczovL2RvaS5vcmcvMTAuMTA5My9pamUvZHl2MDgwPC9lbGVjdHJvbmlj
LXJlc291cmNlLW51bT48cmVtb3RlLWRhdGFiYXNlLXByb3ZpZGVyPk5MTTwvcmVtb3RlLWRhdGFi
YXNlLXByb3ZpZGVyPjxsYW5ndWFnZT5lbmc8L2xhbmd1YWdlPjwvcmVjb3JkPjwvQ2l0ZT48L0Vu
ZE5vdGU+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9)</w:t>
      </w:r>
      <w:r>
        <w:rPr>
          <w:rFonts w:ascii="Arial" w:hAnsi="Arial" w:cs="Arial"/>
          <w:sz w:val="24"/>
          <w:szCs w:val="24"/>
        </w:rPr>
        <w:fldChar w:fldCharType="end"/>
      </w:r>
      <w:r>
        <w:rPr>
          <w:rFonts w:ascii="Arial" w:hAnsi="Arial" w:cs="Arial"/>
          <w:sz w:val="24"/>
          <w:szCs w:val="24"/>
        </w:rPr>
        <w:t xml:space="preserve">. Our Mendelian randomisation analyses were performed in the statistical software R version 4.0.3 </w:t>
      </w:r>
      <w:r>
        <w:rPr>
          <w:rFonts w:ascii="Arial" w:hAnsi="Arial" w:cs="Arial"/>
          <w:sz w:val="24"/>
          <w:szCs w:val="24"/>
        </w:rPr>
        <w:fldChar w:fldCharType="begin"/>
      </w:r>
      <w:r>
        <w:rPr>
          <w:rFonts w:ascii="Arial" w:hAnsi="Arial" w:cs="Arial"/>
          <w:sz w:val="24"/>
          <w:szCs w:val="24"/>
        </w:rPr>
        <w:instrText xml:space="preserve"> ADDIN EN.CITE &lt;EndNote&gt;&lt;Cite&gt;&lt;Author&gt;R Core Team&lt;/Author&gt;&lt;Year&gt;2020&lt;/Year&gt;&lt;RecNum&gt;192&lt;/RecNum&gt;&lt;DisplayText&gt;(10)&lt;/DisplayText&gt;&lt;record&gt;&lt;rec-number&gt;192&lt;/rec-number&gt;&lt;foreign-keys&gt;&lt;key app="EN" db-id="etaxdxrtzvp2epe5atwpvpedwxfs5pept0r2" timestamp="1595781277"&gt;192&lt;/key&gt;&lt;/foreign-keys&gt;&lt;ref-type name="Computer Program"&gt;9&lt;/ref-type&gt;&lt;contributors&gt;&lt;authors&gt;&lt;author&gt;R Core Team,&lt;/author&gt;&lt;/authors&gt;&lt;/contributors&gt;&lt;titles&gt;&lt;title&gt;R: A Language and environment for statistical computing&lt;/title&gt;&lt;/titles&gt;&lt;dates&gt;&lt;year&gt;2020&lt;/year&gt;&lt;/dates&gt;&lt;pub-location&gt;Vienna, Austria&lt;/pub-location&gt;&lt;publisher&gt;R Foundation for Statistical Computing&lt;/publisher&gt;&lt;urls&gt;&lt;related-urls&gt;&lt;url&gt;https://www.R-project.org&lt;/url&gt;&lt;/related-urls&gt;&lt;/urls&gt;&lt;/record&gt;&lt;/Cite&gt;&lt;/EndNote&gt;</w:instrText>
      </w:r>
      <w:r>
        <w:rPr>
          <w:rFonts w:ascii="Arial" w:hAnsi="Arial" w:cs="Arial"/>
          <w:sz w:val="24"/>
          <w:szCs w:val="24"/>
        </w:rPr>
        <w:fldChar w:fldCharType="separate"/>
      </w:r>
      <w:r>
        <w:rPr>
          <w:rFonts w:ascii="Arial" w:hAnsi="Arial" w:cs="Arial"/>
          <w:noProof/>
          <w:sz w:val="24"/>
          <w:szCs w:val="24"/>
        </w:rPr>
        <w:t>(10)</w:t>
      </w:r>
      <w:r>
        <w:rPr>
          <w:rFonts w:ascii="Arial" w:hAnsi="Arial" w:cs="Arial"/>
          <w:sz w:val="24"/>
          <w:szCs w:val="24"/>
        </w:rPr>
        <w:fldChar w:fldCharType="end"/>
      </w:r>
      <w:r>
        <w:rPr>
          <w:rFonts w:ascii="Arial" w:hAnsi="Arial" w:cs="Arial"/>
          <w:sz w:val="24"/>
          <w:szCs w:val="24"/>
        </w:rPr>
        <w:t xml:space="preserve"> using “</w:t>
      </w:r>
      <w:proofErr w:type="spellStart"/>
      <w:r>
        <w:rPr>
          <w:rFonts w:ascii="Arial" w:hAnsi="Arial" w:cs="Arial"/>
          <w:sz w:val="24"/>
          <w:szCs w:val="24"/>
        </w:rPr>
        <w:t>MendelianRandomization</w:t>
      </w:r>
      <w:proofErr w:type="spellEnd"/>
      <w:r>
        <w:rPr>
          <w:rFonts w:ascii="Arial" w:hAnsi="Arial" w:cs="Arial"/>
          <w:sz w:val="24"/>
          <w:szCs w:val="24"/>
        </w:rPr>
        <w:t xml:space="preserve">” R-package version 0.5.0 </w:t>
      </w:r>
      <w:r>
        <w:rPr>
          <w:rFonts w:ascii="Arial" w:hAnsi="Arial" w:cs="Arial"/>
          <w:sz w:val="24"/>
          <w:szCs w:val="24"/>
        </w:rPr>
        <w:fldChar w:fldCharType="begin"/>
      </w:r>
      <w:r>
        <w:rPr>
          <w:rFonts w:ascii="Arial" w:hAnsi="Arial" w:cs="Arial"/>
          <w:sz w:val="24"/>
          <w:szCs w:val="24"/>
        </w:rPr>
        <w:instrText xml:space="preserve"> ADDIN EN.CITE &lt;EndNote&gt;&lt;Cite&gt;&lt;Author&gt;Yavorska&lt;/Author&gt;&lt;Year&gt;2017&lt;/Year&gt;&lt;RecNum&gt;246&lt;/RecNum&gt;&lt;DisplayText&gt;(11)&lt;/DisplayText&gt;&lt;record&gt;&lt;rec-number&gt;246&lt;/rec-number&gt;&lt;foreign-keys&gt;&lt;key app="EN" db-id="etaxdxrtzvp2epe5atwpvpedwxfs5pept0r2" timestamp="1616157811"&gt;246&lt;/key&gt;&lt;/foreign-keys&gt;&lt;ref-type name="Journal Article"&gt;17&lt;/ref-type&gt;&lt;contributors&gt;&lt;authors&gt;&lt;author&gt;Yavorska, O. O.&lt;/author&gt;&lt;author&gt;Burgess, S.&lt;/author&gt;&lt;/authors&gt;&lt;/contributors&gt;&lt;auth-address&gt;Newnham College, University of Cambridge.&amp;#xD;Department of Public Health and Primary Care, University of Cambridge, Cambridge, UK.&lt;/auth-address&gt;&lt;titles&gt;&lt;title&gt;MendelianRandomization: an R package for performing Mendelian randomization analyses using summarized data&lt;/title&gt;&lt;secondary-title&gt;Int J Epidemiol&lt;/secondary-title&gt;&lt;/titles&gt;&lt;periodical&gt;&lt;full-title&gt;International Journal of Epidemiology&lt;/full-title&gt;&lt;abbr-1&gt;Int. J. Epidemiol.&lt;/abbr-1&gt;&lt;abbr-2&gt;Int J Epidemiol&lt;/abbr-2&gt;&lt;/periodical&gt;&lt;pages&gt;1734-1739&lt;/pages&gt;&lt;volume&gt;46&lt;/volume&gt;&lt;number&gt;6&lt;/number&gt;&lt;edition&gt;2017/04/12&lt;/edition&gt;&lt;keywords&gt;&lt;keyword&gt;Causality&lt;/keyword&gt;&lt;keyword&gt;Genetic Variation&lt;/keyword&gt;&lt;keyword&gt;Humans&lt;/keyword&gt;&lt;keyword&gt;Mendelian Randomization Analysis/*methods&lt;/keyword&gt;&lt;keyword&gt;*Software&lt;/keyword&gt;&lt;keyword&gt;*Mendelian randomization&lt;/keyword&gt;&lt;keyword&gt;*causal inference&lt;/keyword&gt;&lt;keyword&gt;*data parasite&lt;/keyword&gt;&lt;keyword&gt;*instrumental variable&lt;/keyword&gt;&lt;keyword&gt;*summarized data&lt;/keyword&gt;&lt;keyword&gt;*two-sample&lt;/keyword&gt;&lt;/keywords&gt;&lt;dates&gt;&lt;year&gt;2017&lt;/year&gt;&lt;pub-dates&gt;&lt;date&gt;Dec 1&lt;/date&gt;&lt;/pub-dates&gt;&lt;/dates&gt;&lt;isbn&gt;0300-5771 (Print)&amp;#xD;0300-5771&lt;/isbn&gt;&lt;accession-num&gt;28398548&lt;/accession-num&gt;&lt;urls&gt;&lt;related-urls&gt;&lt;url&gt;https://www.ncbi.nlm.nih.gov/pmc/articles/PMC5510723/pdf/dyx034.pdf&lt;/url&gt;&lt;/related-urls&gt;&lt;/urls&gt;&lt;custom2&gt;PMC5510723&lt;/custom2&gt;&lt;custom6&gt;EMS71635&lt;/custom6&gt;&lt;electronic-resource-num&gt;https://doi.org/10.1093/ije/dyx034&lt;/electronic-resource-num&gt;&lt;remote-database-provider&gt;NLM&lt;/remote-database-provider&gt;&lt;language&gt;eng&lt;/language&gt;&lt;/record&gt;&lt;/Cite&gt;&lt;/EndNote&gt;</w:instrText>
      </w:r>
      <w:r>
        <w:rPr>
          <w:rFonts w:ascii="Arial" w:hAnsi="Arial" w:cs="Arial"/>
          <w:sz w:val="24"/>
          <w:szCs w:val="24"/>
        </w:rPr>
        <w:fldChar w:fldCharType="separate"/>
      </w:r>
      <w:r>
        <w:rPr>
          <w:rFonts w:ascii="Arial" w:hAnsi="Arial" w:cs="Arial"/>
          <w:noProof/>
          <w:sz w:val="24"/>
          <w:szCs w:val="24"/>
        </w:rPr>
        <w:t>(11)</w:t>
      </w:r>
      <w:r>
        <w:rPr>
          <w:rFonts w:ascii="Arial" w:hAnsi="Arial" w:cs="Arial"/>
          <w:sz w:val="24"/>
          <w:szCs w:val="24"/>
        </w:rPr>
        <w:fldChar w:fldCharType="end"/>
      </w:r>
      <w:r>
        <w:rPr>
          <w:rFonts w:ascii="Arial" w:hAnsi="Arial" w:cs="Arial"/>
          <w:sz w:val="24"/>
          <w:szCs w:val="24"/>
        </w:rPr>
        <w:t xml:space="preserve">. </w:t>
      </w:r>
    </w:p>
    <w:p w:rsidR="00593993" w:rsidRDefault="00593993">
      <w:pPr>
        <w:spacing w:line="360" w:lineRule="auto"/>
        <w:jc w:val="both"/>
        <w:rPr>
          <w:rFonts w:ascii="Arial" w:hAnsi="Arial" w:cs="Arial"/>
          <w:sz w:val="24"/>
          <w:szCs w:val="24"/>
        </w:rPr>
        <w:sectPr w:rsidR="00593993">
          <w:pgSz w:w="11906" w:h="16838" w:code="9"/>
          <w:pgMar w:top="1440" w:right="1440" w:bottom="1440" w:left="1440" w:header="720" w:footer="720" w:gutter="0"/>
          <w:cols w:space="720"/>
          <w:docGrid w:linePitch="360"/>
        </w:sectPr>
      </w:pPr>
    </w:p>
    <w:p w:rsidR="00593993" w:rsidRDefault="0058049C">
      <w:pPr>
        <w:spacing w:after="240" w:line="360" w:lineRule="auto"/>
        <w:rPr>
          <w:rStyle w:val="Heading1Char"/>
          <w:rFonts w:ascii="Arial" w:hAnsi="Arial" w:cs="Arial"/>
          <w:b/>
          <w:color w:val="auto"/>
          <w:sz w:val="24"/>
          <w:szCs w:val="24"/>
        </w:rPr>
      </w:pPr>
      <w:bookmarkStart w:id="14" w:name="_Toc85043482"/>
      <w:r>
        <w:rPr>
          <w:rStyle w:val="Heading1Char"/>
          <w:rFonts w:ascii="Arial" w:hAnsi="Arial" w:cs="Arial"/>
          <w:b/>
          <w:color w:val="auto"/>
          <w:sz w:val="24"/>
          <w:szCs w:val="24"/>
        </w:rPr>
        <w:lastRenderedPageBreak/>
        <w:t>References</w:t>
      </w:r>
      <w:bookmarkEnd w:id="14"/>
    </w:p>
    <w:p w:rsidR="00593993" w:rsidRDefault="0058049C">
      <w:pPr>
        <w:pStyle w:val="EndNoteBibliography"/>
        <w:spacing w:after="0"/>
        <w:ind w:left="567" w:hanging="567"/>
      </w:pPr>
      <w:r>
        <w:rPr>
          <w:noProof w:val="0"/>
          <w:szCs w:val="24"/>
          <w:lang w:val="en-GB"/>
        </w:rPr>
        <w:fldChar w:fldCharType="begin"/>
      </w:r>
      <w:r>
        <w:rPr>
          <w:noProof w:val="0"/>
          <w:szCs w:val="24"/>
          <w:lang w:val="en-GB"/>
        </w:rPr>
        <w:instrText xml:space="preserve"> ADDIN EN.REFLIST </w:instrText>
      </w:r>
      <w:r>
        <w:rPr>
          <w:noProof w:val="0"/>
          <w:szCs w:val="24"/>
          <w:lang w:val="en-GB"/>
        </w:rPr>
        <w:fldChar w:fldCharType="separate"/>
      </w:r>
      <w:r>
        <w:t>1.</w:t>
      </w:r>
      <w:r>
        <w:tab/>
        <w:t>Levey AS, Stevens LA, Schmid CH, Zhang YL, Castro AF, 3rd, Feldman HI, et al. A new equation to estimate glomerular filtration rate. Ann Intern Med. 2009;150(9):604-12.</w:t>
      </w:r>
    </w:p>
    <w:p w:rsidR="00593993" w:rsidRDefault="0058049C">
      <w:pPr>
        <w:pStyle w:val="EndNoteBibliography"/>
        <w:spacing w:after="0"/>
        <w:ind w:left="567" w:hanging="567"/>
      </w:pPr>
      <w:r>
        <w:t>2.</w:t>
      </w:r>
      <w:r>
        <w:tab/>
        <w:t>Haycock PC, Burgess S, Wade KH, Bowden J, Relton C, Davey Smith G. Best (but oft-forgotten) practices: the design, analysis, and interpretation of Mendelian randomization studies. Am J Clin Nutr. 2016;103(4):965-78.</w:t>
      </w:r>
    </w:p>
    <w:p w:rsidR="00593993" w:rsidRDefault="0058049C">
      <w:pPr>
        <w:pStyle w:val="EndNoteBibliography"/>
        <w:spacing w:after="0"/>
        <w:ind w:left="567" w:hanging="567"/>
      </w:pPr>
      <w:r>
        <w:t>3.</w:t>
      </w:r>
      <w:r>
        <w:tab/>
        <w:t>Burgess S, Davey Smith G, Davies NM, Dudbridge F, Gill D, Glymour MM, et al. Guidelines for performing Mendelian randomization investigations. Wellcome Open Res. 2020;4:186.</w:t>
      </w:r>
    </w:p>
    <w:p w:rsidR="00593993" w:rsidRDefault="0058049C">
      <w:pPr>
        <w:pStyle w:val="EndNoteBibliography"/>
        <w:spacing w:after="0"/>
        <w:ind w:left="567" w:hanging="567"/>
      </w:pPr>
      <w:r>
        <w:t>4.</w:t>
      </w:r>
      <w:r>
        <w:tab/>
        <w:t>Verweij N, Mahmud H, Mateo Leach I, de Boer RA, Brouwers FP, Yu H, et al. Genome-wide association study on plasma levels of midregional-proadrenomedullin and C-terminal-pro-endothelin-1. Hypertension. 2013;61(3):602-8.</w:t>
      </w:r>
    </w:p>
    <w:p w:rsidR="00593993" w:rsidRDefault="0058049C">
      <w:pPr>
        <w:pStyle w:val="EndNoteBibliography"/>
        <w:spacing w:after="0"/>
        <w:ind w:left="567" w:hanging="567"/>
      </w:pPr>
      <w:r>
        <w:t>5.</w:t>
      </w:r>
      <w:r>
        <w:tab/>
        <w:t>Mahajan A, Wessel J, Willems SM, Zhao W, Robertson NR, Chu AY, et al. Refining the accuracy of validated target identification through coding variant fine-mapping in type 2 diabetes. Nat Genet. 2018;50(4):559-71.</w:t>
      </w:r>
    </w:p>
    <w:p w:rsidR="00593993" w:rsidRDefault="0058049C">
      <w:pPr>
        <w:pStyle w:val="EndNoteBibliography"/>
        <w:spacing w:after="0"/>
        <w:ind w:left="567" w:hanging="567"/>
      </w:pPr>
      <w:r>
        <w:t>6.</w:t>
      </w:r>
      <w:r>
        <w:tab/>
        <w:t>Bonàs-Guarch S, Guindo-Martínez M, Miguel-Escalada I, Grarup N, Sebastian D, Rodriguez-Fos E, et al. Re-analysis of public genetic data reveals a rare X-chromosomal variant associated with type 2 diabetes. Nat Commun. 2018;9(1):321.</w:t>
      </w:r>
    </w:p>
    <w:p w:rsidR="00593993" w:rsidRDefault="0058049C">
      <w:pPr>
        <w:pStyle w:val="EndNoteBibliography"/>
        <w:spacing w:after="0"/>
        <w:ind w:left="567" w:hanging="567"/>
      </w:pPr>
      <w:r>
        <w:t>7.</w:t>
      </w:r>
      <w:r>
        <w:tab/>
        <w:t>Burgess S, Small DS, Thompson SG. A review of instrumental variable estimators for Mendelian randomization. Stat Methods Med Res. 2017;26(5):2333-55.</w:t>
      </w:r>
    </w:p>
    <w:p w:rsidR="00593993" w:rsidRDefault="0058049C">
      <w:pPr>
        <w:pStyle w:val="EndNoteBibliography"/>
        <w:spacing w:after="0"/>
        <w:ind w:left="567" w:hanging="567"/>
      </w:pPr>
      <w:r>
        <w:t>8.</w:t>
      </w:r>
      <w:r>
        <w:tab/>
        <w:t>Burgess S, Butterworth A, Thompson SG. Mendelian randomization analysis with multiple genetic variants using summarized data. Genet Epidemiol. 2013;37(7):658-65.</w:t>
      </w:r>
    </w:p>
    <w:p w:rsidR="00593993" w:rsidRDefault="0058049C">
      <w:pPr>
        <w:pStyle w:val="EndNoteBibliography"/>
        <w:spacing w:after="0"/>
        <w:ind w:left="567" w:hanging="567"/>
      </w:pPr>
      <w:r>
        <w:t>9.</w:t>
      </w:r>
      <w:r>
        <w:tab/>
        <w:t>Bowden J, Davey Smith G, Burgess S. Mendelian randomization with invalid instruments: effect estimation and bias detection through Egger regression. Int J Epidemiol. 2015;44(2):512-25.</w:t>
      </w:r>
    </w:p>
    <w:p w:rsidR="00593993" w:rsidRDefault="0058049C">
      <w:pPr>
        <w:pStyle w:val="EndNoteBibliography"/>
        <w:spacing w:after="0"/>
        <w:ind w:left="567" w:hanging="567"/>
      </w:pPr>
      <w:r>
        <w:t>10.</w:t>
      </w:r>
      <w:r>
        <w:tab/>
        <w:t>R Core Team. R: A Language and environment for statistical computing. Vienna, Austria: R Foundation for Statistical Computing; 2020.</w:t>
      </w:r>
    </w:p>
    <w:p w:rsidR="00593993" w:rsidRDefault="0058049C">
      <w:pPr>
        <w:pStyle w:val="EndNoteBibliography"/>
        <w:ind w:left="567" w:hanging="567"/>
      </w:pPr>
      <w:r>
        <w:t>11.</w:t>
      </w:r>
      <w:r>
        <w:tab/>
        <w:t>Yavorska OO, Burgess S. MendelianRandomization: an R package for performing Mendelian randomization analyses using summarized data. Int J Epidemiol. 2017;46(6):1734-9.</w:t>
      </w:r>
    </w:p>
    <w:p w:rsidR="00593993" w:rsidRDefault="0058049C">
      <w:pPr>
        <w:spacing w:line="240" w:lineRule="auto"/>
        <w:ind w:left="567" w:hanging="567"/>
        <w:jc w:val="both"/>
        <w:rPr>
          <w:rFonts w:ascii="Arial" w:hAnsi="Arial" w:cs="Arial"/>
          <w:sz w:val="24"/>
          <w:szCs w:val="24"/>
        </w:rPr>
        <w:sectPr w:rsidR="00593993">
          <w:pgSz w:w="11906" w:h="16838" w:code="9"/>
          <w:pgMar w:top="1440" w:right="1440" w:bottom="1440" w:left="1440" w:header="720" w:footer="720" w:gutter="0"/>
          <w:cols w:space="720"/>
          <w:docGrid w:linePitch="360"/>
        </w:sectPr>
      </w:pPr>
      <w:r>
        <w:rPr>
          <w:rFonts w:ascii="Arial" w:hAnsi="Arial" w:cs="Arial"/>
          <w:sz w:val="24"/>
          <w:szCs w:val="24"/>
        </w:rPr>
        <w:fldChar w:fldCharType="end"/>
      </w:r>
    </w:p>
    <w:p w:rsidR="00593993" w:rsidRDefault="0058049C">
      <w:pPr>
        <w:spacing w:after="0" w:line="360" w:lineRule="auto"/>
        <w:jc w:val="both"/>
        <w:rPr>
          <w:rFonts w:ascii="Arial" w:hAnsi="Arial" w:cs="Arial"/>
          <w:sz w:val="24"/>
          <w:szCs w:val="24"/>
        </w:rPr>
      </w:pPr>
      <w:r>
        <w:rPr>
          <w:rFonts w:ascii="Arial" w:hAnsi="Arial" w:cs="Arial"/>
          <w:sz w:val="24"/>
          <w:szCs w:val="24"/>
        </w:rPr>
        <w:lastRenderedPageBreak/>
        <w:t xml:space="preserve">The </w:t>
      </w:r>
      <w:proofErr w:type="spellStart"/>
      <w:r>
        <w:rPr>
          <w:rFonts w:ascii="Arial" w:hAnsi="Arial" w:cs="Arial"/>
          <w:sz w:val="24"/>
          <w:szCs w:val="24"/>
        </w:rPr>
        <w:t>BiomarCaRE</w:t>
      </w:r>
      <w:proofErr w:type="spellEnd"/>
      <w:r>
        <w:rPr>
          <w:rFonts w:ascii="Arial" w:hAnsi="Arial" w:cs="Arial"/>
          <w:sz w:val="24"/>
          <w:szCs w:val="24"/>
        </w:rPr>
        <w:t xml:space="preserve"> Consortium website: </w:t>
      </w:r>
      <w:hyperlink r:id="rId24" w:history="1">
        <w:r>
          <w:rPr>
            <w:rStyle w:val="Hyperlink"/>
            <w:rFonts w:ascii="Arial" w:hAnsi="Arial" w:cs="Arial"/>
            <w:sz w:val="24"/>
            <w:szCs w:val="24"/>
          </w:rPr>
          <w:t>http://www.biomarcare.eu/</w:t>
        </w:r>
      </w:hyperlink>
      <w:r>
        <w:rPr>
          <w:rFonts w:ascii="Arial" w:hAnsi="Arial" w:cs="Arial"/>
          <w:sz w:val="24"/>
          <w:szCs w:val="24"/>
        </w:rPr>
        <w:t xml:space="preserve"> </w:t>
      </w:r>
    </w:p>
    <w:p w:rsidR="00593993" w:rsidRDefault="00593993">
      <w:pPr>
        <w:spacing w:after="0" w:line="360" w:lineRule="auto"/>
        <w:jc w:val="both"/>
        <w:rPr>
          <w:rFonts w:ascii="Arial" w:hAnsi="Arial" w:cs="Arial"/>
          <w:sz w:val="24"/>
          <w:szCs w:val="24"/>
        </w:rPr>
      </w:pPr>
    </w:p>
    <w:p w:rsidR="00593993" w:rsidRDefault="0058049C">
      <w:pPr>
        <w:spacing w:after="0" w:line="360" w:lineRule="auto"/>
        <w:jc w:val="both"/>
        <w:rPr>
          <w:rFonts w:ascii="Arial" w:hAnsi="Arial" w:cs="Arial"/>
          <w:sz w:val="24"/>
          <w:szCs w:val="24"/>
        </w:rPr>
      </w:pPr>
      <w:r>
        <w:rPr>
          <w:rFonts w:ascii="Arial" w:hAnsi="Arial" w:cs="Arial"/>
          <w:sz w:val="24"/>
          <w:szCs w:val="24"/>
        </w:rPr>
        <w:t xml:space="preserve">Sites and key personnel of contributing </w:t>
      </w:r>
      <w:proofErr w:type="spellStart"/>
      <w:r>
        <w:rPr>
          <w:rFonts w:ascii="Arial" w:hAnsi="Arial" w:cs="Arial"/>
          <w:sz w:val="24"/>
          <w:szCs w:val="24"/>
        </w:rPr>
        <w:t>BiomarCaRE</w:t>
      </w:r>
      <w:proofErr w:type="spellEnd"/>
      <w:r>
        <w:rPr>
          <w:rFonts w:ascii="Arial" w:hAnsi="Arial" w:cs="Arial"/>
          <w:sz w:val="24"/>
          <w:szCs w:val="24"/>
        </w:rPr>
        <w:t xml:space="preserve"> </w:t>
      </w:r>
      <w:proofErr w:type="spellStart"/>
      <w:r>
        <w:rPr>
          <w:rFonts w:ascii="Arial" w:hAnsi="Arial" w:cs="Arial"/>
          <w:sz w:val="24"/>
          <w:szCs w:val="24"/>
        </w:rPr>
        <w:t>centers</w:t>
      </w:r>
      <w:proofErr w:type="spellEnd"/>
      <w:r>
        <w:rPr>
          <w:rFonts w:ascii="Arial" w:hAnsi="Arial" w:cs="Arial"/>
          <w:sz w:val="24"/>
          <w:szCs w:val="24"/>
        </w:rPr>
        <w:t>:</w:t>
      </w:r>
    </w:p>
    <w:tbl>
      <w:tblPr>
        <w:tblStyle w:val="TableGrid"/>
        <w:tblW w:w="0" w:type="auto"/>
        <w:tblLook w:val="04A0" w:firstRow="1" w:lastRow="0" w:firstColumn="1" w:lastColumn="0" w:noHBand="0" w:noVBand="1"/>
      </w:tblPr>
      <w:tblGrid>
        <w:gridCol w:w="3145"/>
        <w:gridCol w:w="5360"/>
      </w:tblGrid>
      <w:tr w:rsidR="00593993">
        <w:tc>
          <w:tcPr>
            <w:tcW w:w="3145" w:type="dxa"/>
          </w:tcPr>
          <w:p w:rsidR="00593993" w:rsidRDefault="0058049C">
            <w:pPr>
              <w:spacing w:line="360" w:lineRule="auto"/>
              <w:jc w:val="center"/>
              <w:rPr>
                <w:rFonts w:ascii="Arial" w:hAnsi="Arial" w:cs="Arial"/>
                <w:b/>
                <w:sz w:val="20"/>
                <w:szCs w:val="20"/>
              </w:rPr>
            </w:pPr>
            <w:proofErr w:type="spellStart"/>
            <w:r>
              <w:rPr>
                <w:rFonts w:ascii="Arial" w:hAnsi="Arial" w:cs="Arial"/>
                <w:b/>
                <w:sz w:val="20"/>
                <w:szCs w:val="20"/>
              </w:rPr>
              <w:t>BiomarCaRE</w:t>
            </w:r>
            <w:proofErr w:type="spellEnd"/>
            <w:r>
              <w:rPr>
                <w:rFonts w:ascii="Arial" w:hAnsi="Arial" w:cs="Arial"/>
                <w:b/>
                <w:sz w:val="20"/>
                <w:szCs w:val="20"/>
              </w:rPr>
              <w:t xml:space="preserve"> </w:t>
            </w:r>
            <w:proofErr w:type="spellStart"/>
            <w:r>
              <w:rPr>
                <w:rFonts w:ascii="Arial" w:hAnsi="Arial" w:cs="Arial"/>
                <w:b/>
                <w:sz w:val="20"/>
                <w:szCs w:val="20"/>
              </w:rPr>
              <w:t>center</w:t>
            </w:r>
            <w:proofErr w:type="spellEnd"/>
          </w:p>
        </w:tc>
        <w:tc>
          <w:tcPr>
            <w:tcW w:w="5360" w:type="dxa"/>
          </w:tcPr>
          <w:p w:rsidR="00593993" w:rsidRDefault="0058049C">
            <w:pPr>
              <w:spacing w:line="360" w:lineRule="auto"/>
              <w:jc w:val="center"/>
              <w:rPr>
                <w:rFonts w:ascii="Arial" w:hAnsi="Arial" w:cs="Arial"/>
                <w:b/>
                <w:sz w:val="20"/>
                <w:szCs w:val="20"/>
              </w:rPr>
            </w:pPr>
            <w:r>
              <w:rPr>
                <w:rFonts w:ascii="Arial" w:hAnsi="Arial" w:cs="Arial"/>
                <w:b/>
                <w:sz w:val="20"/>
                <w:szCs w:val="20"/>
              </w:rPr>
              <w:t>Investigators</w:t>
            </w:r>
          </w:p>
        </w:tc>
      </w:tr>
      <w:tr w:rsidR="00593993">
        <w:tc>
          <w:tcPr>
            <w:tcW w:w="3145" w:type="dxa"/>
          </w:tcPr>
          <w:p w:rsidR="00593993" w:rsidRDefault="0058049C">
            <w:pPr>
              <w:spacing w:line="360" w:lineRule="auto"/>
              <w:rPr>
                <w:rFonts w:ascii="Arial" w:hAnsi="Arial" w:cs="Arial"/>
                <w:sz w:val="20"/>
                <w:szCs w:val="20"/>
              </w:rPr>
            </w:pPr>
            <w:r>
              <w:rPr>
                <w:rFonts w:ascii="Arial" w:hAnsi="Arial" w:cs="Arial"/>
                <w:sz w:val="20"/>
                <w:szCs w:val="20"/>
              </w:rPr>
              <w:t xml:space="preserve">FINRISK </w:t>
            </w:r>
          </w:p>
        </w:tc>
        <w:tc>
          <w:tcPr>
            <w:tcW w:w="5360" w:type="dxa"/>
          </w:tcPr>
          <w:p w:rsidR="00593993" w:rsidRDefault="0058049C">
            <w:pPr>
              <w:spacing w:line="360" w:lineRule="auto"/>
              <w:jc w:val="both"/>
              <w:rPr>
                <w:rFonts w:ascii="Arial" w:hAnsi="Arial" w:cs="Arial"/>
                <w:sz w:val="20"/>
                <w:szCs w:val="20"/>
              </w:rPr>
            </w:pPr>
            <w:r>
              <w:rPr>
                <w:rFonts w:ascii="Arial" w:hAnsi="Arial" w:cs="Arial"/>
                <w:sz w:val="20"/>
                <w:szCs w:val="20"/>
              </w:rPr>
              <w:t xml:space="preserve">Veikko Salomaa (Principal Investigator), Anne </w:t>
            </w:r>
            <w:proofErr w:type="spellStart"/>
            <w:r>
              <w:rPr>
                <w:rFonts w:ascii="Arial" w:hAnsi="Arial" w:cs="Arial"/>
                <w:sz w:val="20"/>
                <w:szCs w:val="20"/>
              </w:rPr>
              <w:t>Juolevi</w:t>
            </w:r>
            <w:proofErr w:type="spellEnd"/>
            <w:r>
              <w:rPr>
                <w:rFonts w:ascii="Arial" w:hAnsi="Arial" w:cs="Arial"/>
                <w:sz w:val="20"/>
                <w:szCs w:val="20"/>
              </w:rPr>
              <w:t xml:space="preserve">, </w:t>
            </w:r>
            <w:proofErr w:type="spellStart"/>
            <w:r>
              <w:rPr>
                <w:rFonts w:ascii="Arial" w:hAnsi="Arial" w:cs="Arial"/>
                <w:sz w:val="20"/>
                <w:szCs w:val="20"/>
              </w:rPr>
              <w:t>Erkki</w:t>
            </w:r>
            <w:proofErr w:type="spellEnd"/>
            <w:r>
              <w:rPr>
                <w:rFonts w:ascii="Arial" w:hAnsi="Arial" w:cs="Arial"/>
                <w:sz w:val="20"/>
                <w:szCs w:val="20"/>
              </w:rPr>
              <w:t xml:space="preserve"> </w:t>
            </w:r>
            <w:proofErr w:type="spellStart"/>
            <w:r>
              <w:rPr>
                <w:rFonts w:ascii="Arial" w:hAnsi="Arial" w:cs="Arial"/>
                <w:sz w:val="20"/>
                <w:szCs w:val="20"/>
              </w:rPr>
              <w:t>Vartiainen</w:t>
            </w:r>
            <w:proofErr w:type="spellEnd"/>
            <w:r>
              <w:rPr>
                <w:rFonts w:ascii="Arial" w:hAnsi="Arial" w:cs="Arial"/>
                <w:sz w:val="20"/>
                <w:szCs w:val="20"/>
              </w:rPr>
              <w:t xml:space="preserve">, </w:t>
            </w:r>
            <w:proofErr w:type="spellStart"/>
            <w:r>
              <w:rPr>
                <w:rFonts w:ascii="Arial" w:hAnsi="Arial" w:cs="Arial"/>
                <w:sz w:val="20"/>
                <w:szCs w:val="20"/>
              </w:rPr>
              <w:t>Pekka</w:t>
            </w:r>
            <w:proofErr w:type="spellEnd"/>
            <w:r>
              <w:rPr>
                <w:rFonts w:ascii="Arial" w:hAnsi="Arial" w:cs="Arial"/>
                <w:sz w:val="20"/>
                <w:szCs w:val="20"/>
              </w:rPr>
              <w:t xml:space="preserve"> </w:t>
            </w:r>
            <w:proofErr w:type="spellStart"/>
            <w:r>
              <w:rPr>
                <w:rFonts w:ascii="Arial" w:hAnsi="Arial" w:cs="Arial"/>
                <w:sz w:val="20"/>
                <w:szCs w:val="20"/>
              </w:rPr>
              <w:t>Jousilahti</w:t>
            </w:r>
            <w:proofErr w:type="spellEnd"/>
            <w:r>
              <w:rPr>
                <w:rFonts w:ascii="Arial" w:hAnsi="Arial" w:cs="Arial"/>
                <w:sz w:val="20"/>
                <w:szCs w:val="20"/>
              </w:rPr>
              <w:t xml:space="preserve">, </w:t>
            </w:r>
            <w:proofErr w:type="spellStart"/>
            <w:r>
              <w:rPr>
                <w:rFonts w:ascii="Arial" w:hAnsi="Arial" w:cs="Arial"/>
                <w:sz w:val="20"/>
                <w:szCs w:val="20"/>
              </w:rPr>
              <w:t>Tiina</w:t>
            </w:r>
            <w:proofErr w:type="spellEnd"/>
            <w:r>
              <w:rPr>
                <w:rFonts w:ascii="Arial" w:hAnsi="Arial" w:cs="Arial"/>
                <w:sz w:val="20"/>
                <w:szCs w:val="20"/>
              </w:rPr>
              <w:t xml:space="preserve"> </w:t>
            </w:r>
            <w:proofErr w:type="spellStart"/>
            <w:r>
              <w:rPr>
                <w:rFonts w:ascii="Arial" w:hAnsi="Arial" w:cs="Arial"/>
                <w:sz w:val="20"/>
                <w:szCs w:val="20"/>
              </w:rPr>
              <w:t>Laatikainen</w:t>
            </w:r>
            <w:proofErr w:type="spellEnd"/>
            <w:r>
              <w:rPr>
                <w:rFonts w:ascii="Arial" w:hAnsi="Arial" w:cs="Arial"/>
                <w:sz w:val="20"/>
                <w:szCs w:val="20"/>
              </w:rPr>
              <w:t>, Kennet Harald.</w:t>
            </w:r>
          </w:p>
        </w:tc>
      </w:tr>
      <w:tr w:rsidR="00593993">
        <w:tc>
          <w:tcPr>
            <w:tcW w:w="3145" w:type="dxa"/>
          </w:tcPr>
          <w:p w:rsidR="00593993" w:rsidRDefault="0058049C">
            <w:pPr>
              <w:spacing w:line="360" w:lineRule="auto"/>
              <w:rPr>
                <w:rFonts w:ascii="Arial" w:hAnsi="Arial" w:cs="Arial"/>
                <w:sz w:val="20"/>
                <w:szCs w:val="20"/>
              </w:rPr>
            </w:pPr>
            <w:r>
              <w:rPr>
                <w:rFonts w:ascii="Arial" w:hAnsi="Arial" w:cs="Arial"/>
                <w:sz w:val="20"/>
                <w:szCs w:val="20"/>
              </w:rPr>
              <w:t>Prospective Epidemiological Study of Myocardial Infarction (PRIME) Belfast</w:t>
            </w:r>
          </w:p>
        </w:tc>
        <w:tc>
          <w:tcPr>
            <w:tcW w:w="5360" w:type="dxa"/>
          </w:tcPr>
          <w:p w:rsidR="00593993" w:rsidRDefault="0058049C">
            <w:pPr>
              <w:spacing w:line="360" w:lineRule="auto"/>
              <w:jc w:val="both"/>
              <w:rPr>
                <w:rFonts w:ascii="Arial" w:hAnsi="Arial" w:cs="Arial"/>
                <w:sz w:val="20"/>
                <w:szCs w:val="20"/>
              </w:rPr>
            </w:pPr>
            <w:r>
              <w:rPr>
                <w:rFonts w:ascii="Arial" w:hAnsi="Arial" w:cs="Arial"/>
                <w:sz w:val="20"/>
                <w:szCs w:val="20"/>
              </w:rPr>
              <w:t>Frank Kee (Principal Investigator), Alun Evans (former Principal Investigator), John Yarnell, Angela Scott, Evelyn Gardner (up to 2008).</w:t>
            </w:r>
          </w:p>
        </w:tc>
      </w:tr>
      <w:tr w:rsidR="00593993">
        <w:tc>
          <w:tcPr>
            <w:tcW w:w="3145" w:type="dxa"/>
          </w:tcPr>
          <w:p w:rsidR="00593993" w:rsidRDefault="0058049C">
            <w:pPr>
              <w:spacing w:line="360" w:lineRule="auto"/>
              <w:rPr>
                <w:rFonts w:ascii="Arial" w:hAnsi="Arial" w:cs="Arial"/>
                <w:sz w:val="20"/>
                <w:szCs w:val="20"/>
                <w:lang w:val="de-DE"/>
              </w:rPr>
            </w:pPr>
            <w:r>
              <w:rPr>
                <w:rFonts w:ascii="Arial" w:hAnsi="Arial" w:cs="Arial"/>
                <w:sz w:val="20"/>
                <w:szCs w:val="20"/>
                <w:lang w:val="de-DE"/>
              </w:rPr>
              <w:t xml:space="preserve">Kooperative Gesundheits-forschung in der Region Augsburg (KORA) </w:t>
            </w:r>
          </w:p>
        </w:tc>
        <w:tc>
          <w:tcPr>
            <w:tcW w:w="5360" w:type="dxa"/>
          </w:tcPr>
          <w:p w:rsidR="00593993" w:rsidRDefault="0058049C">
            <w:pPr>
              <w:spacing w:line="360" w:lineRule="auto"/>
              <w:jc w:val="both"/>
              <w:rPr>
                <w:rFonts w:ascii="Arial" w:hAnsi="Arial" w:cs="Arial"/>
                <w:sz w:val="20"/>
                <w:szCs w:val="20"/>
              </w:rPr>
            </w:pPr>
            <w:r>
              <w:rPr>
                <w:rFonts w:ascii="Arial" w:hAnsi="Arial" w:cs="Arial"/>
                <w:sz w:val="20"/>
                <w:szCs w:val="20"/>
              </w:rPr>
              <w:t xml:space="preserve">Barbara Thorand (Principal Investigator), Annette Peters (former Principal Investigator), Angela </w:t>
            </w:r>
            <w:proofErr w:type="spellStart"/>
            <w:r>
              <w:rPr>
                <w:rFonts w:ascii="Arial" w:hAnsi="Arial" w:cs="Arial"/>
                <w:sz w:val="20"/>
                <w:szCs w:val="20"/>
              </w:rPr>
              <w:t>Döring</w:t>
            </w:r>
            <w:proofErr w:type="spellEnd"/>
            <w:r>
              <w:rPr>
                <w:rFonts w:ascii="Arial" w:hAnsi="Arial" w:cs="Arial"/>
                <w:sz w:val="20"/>
                <w:szCs w:val="20"/>
              </w:rPr>
              <w:t xml:space="preserve"> (former Principal Investigator), Christa Meisinger, Margit Heier, Andrea Schneider.</w:t>
            </w:r>
          </w:p>
        </w:tc>
      </w:tr>
      <w:tr w:rsidR="00593993">
        <w:tc>
          <w:tcPr>
            <w:tcW w:w="3145" w:type="dxa"/>
          </w:tcPr>
          <w:p w:rsidR="00593993" w:rsidRDefault="0058049C">
            <w:pPr>
              <w:spacing w:line="360" w:lineRule="auto"/>
              <w:rPr>
                <w:rFonts w:ascii="Arial" w:hAnsi="Arial" w:cs="Arial"/>
                <w:sz w:val="20"/>
                <w:szCs w:val="20"/>
              </w:rPr>
            </w:pPr>
            <w:proofErr w:type="spellStart"/>
            <w:r>
              <w:rPr>
                <w:rFonts w:ascii="Arial" w:hAnsi="Arial" w:cs="Arial"/>
                <w:sz w:val="20"/>
                <w:szCs w:val="20"/>
              </w:rPr>
              <w:t>BiomarCaRE</w:t>
            </w:r>
            <w:proofErr w:type="spellEnd"/>
            <w:r>
              <w:rPr>
                <w:rFonts w:ascii="Arial" w:hAnsi="Arial" w:cs="Arial"/>
                <w:sz w:val="20"/>
                <w:szCs w:val="20"/>
              </w:rPr>
              <w:t xml:space="preserve"> Laboratory</w:t>
            </w:r>
          </w:p>
        </w:tc>
        <w:tc>
          <w:tcPr>
            <w:tcW w:w="5360" w:type="dxa"/>
          </w:tcPr>
          <w:p w:rsidR="00593993" w:rsidRDefault="0058049C">
            <w:pPr>
              <w:spacing w:line="360" w:lineRule="auto"/>
              <w:jc w:val="both"/>
              <w:rPr>
                <w:rFonts w:ascii="Arial" w:hAnsi="Arial" w:cs="Arial"/>
                <w:sz w:val="20"/>
                <w:szCs w:val="20"/>
              </w:rPr>
            </w:pPr>
            <w:r>
              <w:rPr>
                <w:rFonts w:ascii="Arial" w:hAnsi="Arial" w:cs="Arial"/>
                <w:sz w:val="20"/>
                <w:szCs w:val="20"/>
              </w:rPr>
              <w:t xml:space="preserve">Tanja Zeller (Head), Stefan </w:t>
            </w:r>
            <w:proofErr w:type="spellStart"/>
            <w:r>
              <w:rPr>
                <w:rFonts w:ascii="Arial" w:hAnsi="Arial" w:cs="Arial"/>
                <w:sz w:val="20"/>
                <w:szCs w:val="20"/>
              </w:rPr>
              <w:t>Blankenberg</w:t>
            </w:r>
            <w:proofErr w:type="spellEnd"/>
            <w:r>
              <w:rPr>
                <w:rFonts w:ascii="Arial" w:hAnsi="Arial" w:cs="Arial"/>
                <w:sz w:val="20"/>
                <w:szCs w:val="20"/>
              </w:rPr>
              <w:t xml:space="preserve">, University Medical </w:t>
            </w:r>
            <w:proofErr w:type="spellStart"/>
            <w:r>
              <w:rPr>
                <w:rFonts w:ascii="Arial" w:hAnsi="Arial" w:cs="Arial"/>
                <w:sz w:val="20"/>
                <w:szCs w:val="20"/>
              </w:rPr>
              <w:t>Center</w:t>
            </w:r>
            <w:proofErr w:type="spellEnd"/>
            <w:r>
              <w:rPr>
                <w:rFonts w:ascii="Arial" w:hAnsi="Arial" w:cs="Arial"/>
                <w:sz w:val="20"/>
                <w:szCs w:val="20"/>
              </w:rPr>
              <w:t xml:space="preserve"> Hamburg-Eppendorf, Hamburg, Germany. </w:t>
            </w:r>
          </w:p>
        </w:tc>
      </w:tr>
      <w:tr w:rsidR="00593993">
        <w:tc>
          <w:tcPr>
            <w:tcW w:w="3145" w:type="dxa"/>
          </w:tcPr>
          <w:p w:rsidR="00593993" w:rsidRDefault="0058049C">
            <w:pPr>
              <w:spacing w:line="360" w:lineRule="auto"/>
              <w:rPr>
                <w:rFonts w:ascii="Arial" w:hAnsi="Arial" w:cs="Arial"/>
                <w:sz w:val="20"/>
                <w:szCs w:val="20"/>
              </w:rPr>
            </w:pPr>
            <w:r>
              <w:rPr>
                <w:rFonts w:ascii="Arial" w:hAnsi="Arial" w:cs="Arial"/>
                <w:sz w:val="20"/>
                <w:szCs w:val="20"/>
              </w:rPr>
              <w:t>MORGAM Data Centre</w:t>
            </w:r>
          </w:p>
        </w:tc>
        <w:tc>
          <w:tcPr>
            <w:tcW w:w="5360" w:type="dxa"/>
          </w:tcPr>
          <w:p w:rsidR="00593993" w:rsidRDefault="0058049C">
            <w:pPr>
              <w:spacing w:line="360" w:lineRule="auto"/>
              <w:jc w:val="both"/>
              <w:rPr>
                <w:rFonts w:ascii="Arial" w:hAnsi="Arial" w:cs="Arial"/>
                <w:sz w:val="20"/>
                <w:szCs w:val="20"/>
              </w:rPr>
            </w:pPr>
            <w:r>
              <w:rPr>
                <w:rFonts w:ascii="Arial" w:hAnsi="Arial" w:cs="Arial"/>
                <w:sz w:val="20"/>
                <w:szCs w:val="20"/>
              </w:rPr>
              <w:t>Kari Kuulasmaa (Head), Ari Haukijärvi, Teemu Niiranen, Tarja Palosaari, Jaakko Reinikainen, Finnish Institute for Health and Welfare (THL), Helsinki, Finland</w:t>
            </w:r>
          </w:p>
        </w:tc>
      </w:tr>
      <w:tr w:rsidR="00593993">
        <w:tc>
          <w:tcPr>
            <w:tcW w:w="3145" w:type="dxa"/>
          </w:tcPr>
          <w:p w:rsidR="00593993" w:rsidRDefault="0058049C">
            <w:pPr>
              <w:spacing w:line="360" w:lineRule="auto"/>
              <w:rPr>
                <w:rFonts w:ascii="Arial" w:hAnsi="Arial" w:cs="Arial"/>
                <w:sz w:val="20"/>
                <w:szCs w:val="20"/>
              </w:rPr>
            </w:pPr>
            <w:r>
              <w:rPr>
                <w:rFonts w:ascii="Arial" w:hAnsi="Arial" w:cs="Arial"/>
                <w:sz w:val="20"/>
                <w:szCs w:val="20"/>
              </w:rPr>
              <w:t>MORGAM/</w:t>
            </w:r>
            <w:proofErr w:type="spellStart"/>
            <w:r>
              <w:rPr>
                <w:rFonts w:ascii="Arial" w:hAnsi="Arial" w:cs="Arial"/>
                <w:sz w:val="20"/>
                <w:szCs w:val="20"/>
              </w:rPr>
              <w:t>BiomarCaRE</w:t>
            </w:r>
            <w:proofErr w:type="spellEnd"/>
            <w:r>
              <w:rPr>
                <w:rFonts w:ascii="Arial" w:hAnsi="Arial" w:cs="Arial"/>
                <w:sz w:val="20"/>
                <w:szCs w:val="20"/>
              </w:rPr>
              <w:t xml:space="preserve"> Steering Group</w:t>
            </w:r>
          </w:p>
        </w:tc>
        <w:tc>
          <w:tcPr>
            <w:tcW w:w="5360" w:type="dxa"/>
          </w:tcPr>
          <w:p w:rsidR="00593993" w:rsidRDefault="0058049C">
            <w:pPr>
              <w:spacing w:line="360" w:lineRule="auto"/>
              <w:jc w:val="both"/>
              <w:rPr>
                <w:rFonts w:ascii="Arial" w:hAnsi="Arial" w:cs="Arial"/>
                <w:sz w:val="20"/>
                <w:szCs w:val="20"/>
              </w:rPr>
            </w:pPr>
            <w:r>
              <w:rPr>
                <w:rFonts w:ascii="Arial" w:hAnsi="Arial" w:cs="Arial"/>
                <w:sz w:val="20"/>
                <w:szCs w:val="20"/>
              </w:rPr>
              <w:t xml:space="preserve">Stefan Blankenberg, Alun Evans, Licia Iacoviello, Frank Kee, Wolfgang Koenig, Kari </w:t>
            </w:r>
            <w:proofErr w:type="spellStart"/>
            <w:r>
              <w:rPr>
                <w:rFonts w:ascii="Arial" w:hAnsi="Arial" w:cs="Arial"/>
                <w:sz w:val="20"/>
                <w:szCs w:val="20"/>
              </w:rPr>
              <w:t>Kuulasmaa</w:t>
            </w:r>
            <w:proofErr w:type="spellEnd"/>
            <w:r>
              <w:rPr>
                <w:rFonts w:ascii="Arial" w:hAnsi="Arial" w:cs="Arial"/>
                <w:sz w:val="20"/>
                <w:szCs w:val="20"/>
              </w:rPr>
              <w:t xml:space="preserve">, </w:t>
            </w:r>
            <w:proofErr w:type="spellStart"/>
            <w:r>
              <w:rPr>
                <w:rFonts w:ascii="Arial" w:hAnsi="Arial" w:cs="Arial"/>
                <w:sz w:val="20"/>
                <w:szCs w:val="20"/>
              </w:rPr>
              <w:t>Teemu</w:t>
            </w:r>
            <w:proofErr w:type="spellEnd"/>
            <w:r>
              <w:rPr>
                <w:rFonts w:ascii="Arial" w:hAnsi="Arial" w:cs="Arial"/>
                <w:sz w:val="20"/>
                <w:szCs w:val="20"/>
              </w:rPr>
              <w:t xml:space="preserve"> </w:t>
            </w:r>
            <w:proofErr w:type="spellStart"/>
            <w:r>
              <w:rPr>
                <w:rFonts w:ascii="Arial" w:hAnsi="Arial" w:cs="Arial"/>
                <w:sz w:val="20"/>
                <w:szCs w:val="20"/>
              </w:rPr>
              <w:t>Niiranen</w:t>
            </w:r>
            <w:proofErr w:type="spellEnd"/>
            <w:r>
              <w:rPr>
                <w:rFonts w:ascii="Arial" w:hAnsi="Arial" w:cs="Arial"/>
                <w:sz w:val="20"/>
                <w:szCs w:val="20"/>
              </w:rPr>
              <w:t xml:space="preserve">, Markus </w:t>
            </w:r>
            <w:proofErr w:type="spellStart"/>
            <w:r>
              <w:rPr>
                <w:rFonts w:ascii="Arial" w:hAnsi="Arial" w:cs="Arial"/>
                <w:sz w:val="20"/>
                <w:szCs w:val="20"/>
              </w:rPr>
              <w:t>Perola</w:t>
            </w:r>
            <w:proofErr w:type="spellEnd"/>
            <w:r>
              <w:rPr>
                <w:rFonts w:ascii="Arial" w:hAnsi="Arial" w:cs="Arial"/>
                <w:sz w:val="20"/>
                <w:szCs w:val="20"/>
              </w:rPr>
              <w:t xml:space="preserve">, </w:t>
            </w:r>
            <w:proofErr w:type="spellStart"/>
            <w:r>
              <w:rPr>
                <w:rFonts w:ascii="Arial" w:hAnsi="Arial" w:cs="Arial"/>
                <w:sz w:val="20"/>
                <w:szCs w:val="20"/>
              </w:rPr>
              <w:t>Veikko</w:t>
            </w:r>
            <w:proofErr w:type="spellEnd"/>
            <w:r>
              <w:rPr>
                <w:rFonts w:ascii="Arial" w:hAnsi="Arial" w:cs="Arial"/>
                <w:sz w:val="20"/>
                <w:szCs w:val="20"/>
              </w:rPr>
              <w:t xml:space="preserve"> </w:t>
            </w:r>
            <w:proofErr w:type="spellStart"/>
            <w:r>
              <w:rPr>
                <w:rFonts w:ascii="Arial" w:hAnsi="Arial" w:cs="Arial"/>
                <w:sz w:val="20"/>
                <w:szCs w:val="20"/>
              </w:rPr>
              <w:t>Salomaa</w:t>
            </w:r>
            <w:proofErr w:type="spellEnd"/>
            <w:r>
              <w:rPr>
                <w:rFonts w:ascii="Arial" w:hAnsi="Arial" w:cs="Arial"/>
                <w:sz w:val="20"/>
                <w:szCs w:val="20"/>
              </w:rPr>
              <w:t>,</w:t>
            </w:r>
            <w:r>
              <w:t xml:space="preserve"> </w:t>
            </w:r>
            <w:r>
              <w:rPr>
                <w:rFonts w:ascii="Arial" w:hAnsi="Arial" w:cs="Arial"/>
                <w:sz w:val="20"/>
                <w:szCs w:val="20"/>
              </w:rPr>
              <w:t xml:space="preserve">Renate Schnabel, Hugh Tunstall-Pedoe, Giovanni Veronesi, Tanja Zeller. </w:t>
            </w:r>
          </w:p>
        </w:tc>
      </w:tr>
    </w:tbl>
    <w:p w:rsidR="00593993" w:rsidRDefault="00593993">
      <w:pPr>
        <w:spacing w:line="360" w:lineRule="auto"/>
        <w:jc w:val="both"/>
        <w:rPr>
          <w:rFonts w:ascii="Arial" w:hAnsi="Arial" w:cs="Arial"/>
          <w:sz w:val="24"/>
          <w:szCs w:val="24"/>
        </w:rPr>
      </w:pPr>
    </w:p>
    <w:p w:rsidR="00593993" w:rsidRDefault="00593993">
      <w:pPr>
        <w:spacing w:line="360" w:lineRule="auto"/>
        <w:jc w:val="both"/>
        <w:rPr>
          <w:rFonts w:ascii="Arial" w:hAnsi="Arial" w:cs="Arial"/>
          <w:sz w:val="24"/>
          <w:szCs w:val="24"/>
        </w:rPr>
      </w:pPr>
    </w:p>
    <w:sectPr w:rsidR="00593993">
      <w:pgSz w:w="11906" w:h="16838" w:code="9"/>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52FFC05" w16cex:dateUtc="2021-11-05T16:52: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26276" w:rsidRDefault="00626276">
      <w:pPr>
        <w:spacing w:after="0" w:line="240" w:lineRule="auto"/>
      </w:pPr>
      <w:r>
        <w:separator/>
      </w:r>
    </w:p>
  </w:endnote>
  <w:endnote w:type="continuationSeparator" w:id="0">
    <w:p w:rsidR="00626276" w:rsidRDefault="006262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30683321"/>
      <w:docPartObj>
        <w:docPartGallery w:val="Page Numbers (Bottom of Page)"/>
        <w:docPartUnique/>
      </w:docPartObj>
    </w:sdtPr>
    <w:sdtEndPr>
      <w:rPr>
        <w:rFonts w:ascii="Arial" w:hAnsi="Arial" w:cs="Arial"/>
        <w:noProof/>
        <w:sz w:val="24"/>
      </w:rPr>
    </w:sdtEndPr>
    <w:sdtContent>
      <w:p w:rsidR="00686D30" w:rsidRDefault="00686D30">
        <w:pPr>
          <w:pStyle w:val="Footer"/>
          <w:jc w:val="center"/>
          <w:rPr>
            <w:rFonts w:ascii="Arial" w:hAnsi="Arial" w:cs="Arial"/>
            <w:sz w:val="24"/>
          </w:rPr>
        </w:pPr>
        <w:r>
          <w:rPr>
            <w:rFonts w:ascii="Arial" w:hAnsi="Arial" w:cs="Arial"/>
            <w:sz w:val="24"/>
          </w:rPr>
          <w:fldChar w:fldCharType="begin"/>
        </w:r>
        <w:r>
          <w:rPr>
            <w:rFonts w:ascii="Arial" w:hAnsi="Arial" w:cs="Arial"/>
            <w:sz w:val="24"/>
          </w:rPr>
          <w:instrText xml:space="preserve"> PAGE   \* MERGEFORMAT </w:instrText>
        </w:r>
        <w:r>
          <w:rPr>
            <w:rFonts w:ascii="Arial" w:hAnsi="Arial" w:cs="Arial"/>
            <w:sz w:val="24"/>
          </w:rPr>
          <w:fldChar w:fldCharType="separate"/>
        </w:r>
        <w:r>
          <w:rPr>
            <w:rFonts w:ascii="Arial" w:hAnsi="Arial" w:cs="Arial"/>
            <w:noProof/>
            <w:sz w:val="24"/>
          </w:rPr>
          <w:t>23</w:t>
        </w:r>
        <w:r>
          <w:rPr>
            <w:rFonts w:ascii="Arial" w:hAnsi="Arial" w:cs="Arial"/>
            <w:noProof/>
            <w:sz w:val="24"/>
          </w:rPr>
          <w:fldChar w:fldCharType="end"/>
        </w:r>
      </w:p>
    </w:sdtContent>
  </w:sdt>
  <w:p w:rsidR="00686D30" w:rsidRDefault="00686D3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26276" w:rsidRDefault="00626276">
      <w:pPr>
        <w:spacing w:after="0" w:line="240" w:lineRule="auto"/>
      </w:pPr>
      <w:r>
        <w:separator/>
      </w:r>
    </w:p>
  </w:footnote>
  <w:footnote w:type="continuationSeparator" w:id="0">
    <w:p w:rsidR="00626276" w:rsidRDefault="0062627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797446"/>
    <w:multiLevelType w:val="hybridMultilevel"/>
    <w:tmpl w:val="C97C3EBA"/>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698" w:hanging="360"/>
      </w:pPr>
      <w:rPr>
        <w:rFonts w:ascii="Courier New" w:hAnsi="Courier New" w:cs="Courier New" w:hint="default"/>
      </w:rPr>
    </w:lvl>
    <w:lvl w:ilvl="2" w:tplc="04090005" w:tentative="1">
      <w:start w:val="1"/>
      <w:numFmt w:val="bullet"/>
      <w:lvlText w:val=""/>
      <w:lvlJc w:val="left"/>
      <w:pPr>
        <w:ind w:left="2418" w:hanging="360"/>
      </w:pPr>
      <w:rPr>
        <w:rFonts w:ascii="Wingdings" w:hAnsi="Wingdings" w:hint="default"/>
      </w:rPr>
    </w:lvl>
    <w:lvl w:ilvl="3" w:tplc="04090001" w:tentative="1">
      <w:start w:val="1"/>
      <w:numFmt w:val="bullet"/>
      <w:lvlText w:val=""/>
      <w:lvlJc w:val="left"/>
      <w:pPr>
        <w:ind w:left="3138" w:hanging="360"/>
      </w:pPr>
      <w:rPr>
        <w:rFonts w:ascii="Symbol" w:hAnsi="Symbol" w:hint="default"/>
      </w:rPr>
    </w:lvl>
    <w:lvl w:ilvl="4" w:tplc="04090003" w:tentative="1">
      <w:start w:val="1"/>
      <w:numFmt w:val="bullet"/>
      <w:lvlText w:val="o"/>
      <w:lvlJc w:val="left"/>
      <w:pPr>
        <w:ind w:left="3858" w:hanging="360"/>
      </w:pPr>
      <w:rPr>
        <w:rFonts w:ascii="Courier New" w:hAnsi="Courier New" w:cs="Courier New" w:hint="default"/>
      </w:rPr>
    </w:lvl>
    <w:lvl w:ilvl="5" w:tplc="04090005" w:tentative="1">
      <w:start w:val="1"/>
      <w:numFmt w:val="bullet"/>
      <w:lvlText w:val=""/>
      <w:lvlJc w:val="left"/>
      <w:pPr>
        <w:ind w:left="4578" w:hanging="360"/>
      </w:pPr>
      <w:rPr>
        <w:rFonts w:ascii="Wingdings" w:hAnsi="Wingdings" w:hint="default"/>
      </w:rPr>
    </w:lvl>
    <w:lvl w:ilvl="6" w:tplc="04090001" w:tentative="1">
      <w:start w:val="1"/>
      <w:numFmt w:val="bullet"/>
      <w:lvlText w:val=""/>
      <w:lvlJc w:val="left"/>
      <w:pPr>
        <w:ind w:left="5298" w:hanging="360"/>
      </w:pPr>
      <w:rPr>
        <w:rFonts w:ascii="Symbol" w:hAnsi="Symbol" w:hint="default"/>
      </w:rPr>
    </w:lvl>
    <w:lvl w:ilvl="7" w:tplc="04090003" w:tentative="1">
      <w:start w:val="1"/>
      <w:numFmt w:val="bullet"/>
      <w:lvlText w:val="o"/>
      <w:lvlJc w:val="left"/>
      <w:pPr>
        <w:ind w:left="6018" w:hanging="360"/>
      </w:pPr>
      <w:rPr>
        <w:rFonts w:ascii="Courier New" w:hAnsi="Courier New" w:cs="Courier New" w:hint="default"/>
      </w:rPr>
    </w:lvl>
    <w:lvl w:ilvl="8" w:tplc="04090005" w:tentative="1">
      <w:start w:val="1"/>
      <w:numFmt w:val="bullet"/>
      <w:lvlText w:val=""/>
      <w:lvlJc w:val="left"/>
      <w:pPr>
        <w:ind w:left="6738" w:hanging="360"/>
      </w:pPr>
      <w:rPr>
        <w:rFonts w:ascii="Wingdings" w:hAnsi="Wingdings" w:hint="default"/>
      </w:rPr>
    </w:lvl>
  </w:abstractNum>
  <w:abstractNum w:abstractNumId="1" w15:restartNumberingAfterBreak="0">
    <w:nsid w:val="072A09FA"/>
    <w:multiLevelType w:val="hybridMultilevel"/>
    <w:tmpl w:val="93DA95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1A0782"/>
    <w:multiLevelType w:val="hybridMultilevel"/>
    <w:tmpl w:val="08F4BE10"/>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 w15:restartNumberingAfterBreak="0">
    <w:nsid w:val="192F4CA5"/>
    <w:multiLevelType w:val="hybridMultilevel"/>
    <w:tmpl w:val="4E78D136"/>
    <w:lvl w:ilvl="0" w:tplc="AA7255E4">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0F10342"/>
    <w:multiLevelType w:val="hybridMultilevel"/>
    <w:tmpl w:val="1FAC7A1C"/>
    <w:lvl w:ilvl="0" w:tplc="6E5E95AA">
      <w:start w:val="1"/>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DB82FA7"/>
    <w:multiLevelType w:val="hybridMultilevel"/>
    <w:tmpl w:val="1FC66B60"/>
    <w:lvl w:ilvl="0" w:tplc="D6A4DFE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2B215C4"/>
    <w:multiLevelType w:val="hybridMultilevel"/>
    <w:tmpl w:val="5CA815A0"/>
    <w:lvl w:ilvl="0" w:tplc="F6F6D012">
      <w:start w:val="1"/>
      <w:numFmt w:val="bullet"/>
      <w:lvlText w:val="•"/>
      <w:lvlJc w:val="left"/>
      <w:pPr>
        <w:tabs>
          <w:tab w:val="num" w:pos="720"/>
        </w:tabs>
        <w:ind w:left="720" w:hanging="360"/>
      </w:pPr>
      <w:rPr>
        <w:rFonts w:ascii="Arial" w:hAnsi="Arial" w:hint="default"/>
      </w:rPr>
    </w:lvl>
    <w:lvl w:ilvl="1" w:tplc="D2F47A86" w:tentative="1">
      <w:start w:val="1"/>
      <w:numFmt w:val="bullet"/>
      <w:lvlText w:val="•"/>
      <w:lvlJc w:val="left"/>
      <w:pPr>
        <w:tabs>
          <w:tab w:val="num" w:pos="1440"/>
        </w:tabs>
        <w:ind w:left="1440" w:hanging="360"/>
      </w:pPr>
      <w:rPr>
        <w:rFonts w:ascii="Arial" w:hAnsi="Arial" w:hint="default"/>
      </w:rPr>
    </w:lvl>
    <w:lvl w:ilvl="2" w:tplc="D494B50A" w:tentative="1">
      <w:start w:val="1"/>
      <w:numFmt w:val="bullet"/>
      <w:lvlText w:val="•"/>
      <w:lvlJc w:val="left"/>
      <w:pPr>
        <w:tabs>
          <w:tab w:val="num" w:pos="2160"/>
        </w:tabs>
        <w:ind w:left="2160" w:hanging="360"/>
      </w:pPr>
      <w:rPr>
        <w:rFonts w:ascii="Arial" w:hAnsi="Arial" w:hint="default"/>
      </w:rPr>
    </w:lvl>
    <w:lvl w:ilvl="3" w:tplc="EF08CDC2" w:tentative="1">
      <w:start w:val="1"/>
      <w:numFmt w:val="bullet"/>
      <w:lvlText w:val="•"/>
      <w:lvlJc w:val="left"/>
      <w:pPr>
        <w:tabs>
          <w:tab w:val="num" w:pos="2880"/>
        </w:tabs>
        <w:ind w:left="2880" w:hanging="360"/>
      </w:pPr>
      <w:rPr>
        <w:rFonts w:ascii="Arial" w:hAnsi="Arial" w:hint="default"/>
      </w:rPr>
    </w:lvl>
    <w:lvl w:ilvl="4" w:tplc="0B16C760" w:tentative="1">
      <w:start w:val="1"/>
      <w:numFmt w:val="bullet"/>
      <w:lvlText w:val="•"/>
      <w:lvlJc w:val="left"/>
      <w:pPr>
        <w:tabs>
          <w:tab w:val="num" w:pos="3600"/>
        </w:tabs>
        <w:ind w:left="3600" w:hanging="360"/>
      </w:pPr>
      <w:rPr>
        <w:rFonts w:ascii="Arial" w:hAnsi="Arial" w:hint="default"/>
      </w:rPr>
    </w:lvl>
    <w:lvl w:ilvl="5" w:tplc="3B92E33A" w:tentative="1">
      <w:start w:val="1"/>
      <w:numFmt w:val="bullet"/>
      <w:lvlText w:val="•"/>
      <w:lvlJc w:val="left"/>
      <w:pPr>
        <w:tabs>
          <w:tab w:val="num" w:pos="4320"/>
        </w:tabs>
        <w:ind w:left="4320" w:hanging="360"/>
      </w:pPr>
      <w:rPr>
        <w:rFonts w:ascii="Arial" w:hAnsi="Arial" w:hint="default"/>
      </w:rPr>
    </w:lvl>
    <w:lvl w:ilvl="6" w:tplc="CA48C7A4" w:tentative="1">
      <w:start w:val="1"/>
      <w:numFmt w:val="bullet"/>
      <w:lvlText w:val="•"/>
      <w:lvlJc w:val="left"/>
      <w:pPr>
        <w:tabs>
          <w:tab w:val="num" w:pos="5040"/>
        </w:tabs>
        <w:ind w:left="5040" w:hanging="360"/>
      </w:pPr>
      <w:rPr>
        <w:rFonts w:ascii="Arial" w:hAnsi="Arial" w:hint="default"/>
      </w:rPr>
    </w:lvl>
    <w:lvl w:ilvl="7" w:tplc="887687D0" w:tentative="1">
      <w:start w:val="1"/>
      <w:numFmt w:val="bullet"/>
      <w:lvlText w:val="•"/>
      <w:lvlJc w:val="left"/>
      <w:pPr>
        <w:tabs>
          <w:tab w:val="num" w:pos="5760"/>
        </w:tabs>
        <w:ind w:left="5760" w:hanging="360"/>
      </w:pPr>
      <w:rPr>
        <w:rFonts w:ascii="Arial" w:hAnsi="Arial" w:hint="default"/>
      </w:rPr>
    </w:lvl>
    <w:lvl w:ilvl="8" w:tplc="9F90DBBE"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3B5D117B"/>
    <w:multiLevelType w:val="hybridMultilevel"/>
    <w:tmpl w:val="47027AFE"/>
    <w:lvl w:ilvl="0" w:tplc="9DB47A0A">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D310911"/>
    <w:multiLevelType w:val="hybridMultilevel"/>
    <w:tmpl w:val="29947482"/>
    <w:lvl w:ilvl="0" w:tplc="23A26900">
      <w:start w:val="1"/>
      <w:numFmt w:val="bullet"/>
      <w:lvlText w:val="•"/>
      <w:lvlJc w:val="left"/>
      <w:pPr>
        <w:tabs>
          <w:tab w:val="num" w:pos="720"/>
        </w:tabs>
        <w:ind w:left="720" w:hanging="360"/>
      </w:pPr>
      <w:rPr>
        <w:rFonts w:ascii="Arial" w:hAnsi="Arial" w:hint="default"/>
      </w:rPr>
    </w:lvl>
    <w:lvl w:ilvl="1" w:tplc="8C760D3E" w:tentative="1">
      <w:start w:val="1"/>
      <w:numFmt w:val="bullet"/>
      <w:lvlText w:val="•"/>
      <w:lvlJc w:val="left"/>
      <w:pPr>
        <w:tabs>
          <w:tab w:val="num" w:pos="1440"/>
        </w:tabs>
        <w:ind w:left="1440" w:hanging="360"/>
      </w:pPr>
      <w:rPr>
        <w:rFonts w:ascii="Arial" w:hAnsi="Arial" w:hint="default"/>
      </w:rPr>
    </w:lvl>
    <w:lvl w:ilvl="2" w:tplc="6E10F4F0" w:tentative="1">
      <w:start w:val="1"/>
      <w:numFmt w:val="bullet"/>
      <w:lvlText w:val="•"/>
      <w:lvlJc w:val="left"/>
      <w:pPr>
        <w:tabs>
          <w:tab w:val="num" w:pos="2160"/>
        </w:tabs>
        <w:ind w:left="2160" w:hanging="360"/>
      </w:pPr>
      <w:rPr>
        <w:rFonts w:ascii="Arial" w:hAnsi="Arial" w:hint="default"/>
      </w:rPr>
    </w:lvl>
    <w:lvl w:ilvl="3" w:tplc="617C4B8A" w:tentative="1">
      <w:start w:val="1"/>
      <w:numFmt w:val="bullet"/>
      <w:lvlText w:val="•"/>
      <w:lvlJc w:val="left"/>
      <w:pPr>
        <w:tabs>
          <w:tab w:val="num" w:pos="2880"/>
        </w:tabs>
        <w:ind w:left="2880" w:hanging="360"/>
      </w:pPr>
      <w:rPr>
        <w:rFonts w:ascii="Arial" w:hAnsi="Arial" w:hint="default"/>
      </w:rPr>
    </w:lvl>
    <w:lvl w:ilvl="4" w:tplc="4BA6B6AE" w:tentative="1">
      <w:start w:val="1"/>
      <w:numFmt w:val="bullet"/>
      <w:lvlText w:val="•"/>
      <w:lvlJc w:val="left"/>
      <w:pPr>
        <w:tabs>
          <w:tab w:val="num" w:pos="3600"/>
        </w:tabs>
        <w:ind w:left="3600" w:hanging="360"/>
      </w:pPr>
      <w:rPr>
        <w:rFonts w:ascii="Arial" w:hAnsi="Arial" w:hint="default"/>
      </w:rPr>
    </w:lvl>
    <w:lvl w:ilvl="5" w:tplc="D88631E4" w:tentative="1">
      <w:start w:val="1"/>
      <w:numFmt w:val="bullet"/>
      <w:lvlText w:val="•"/>
      <w:lvlJc w:val="left"/>
      <w:pPr>
        <w:tabs>
          <w:tab w:val="num" w:pos="4320"/>
        </w:tabs>
        <w:ind w:left="4320" w:hanging="360"/>
      </w:pPr>
      <w:rPr>
        <w:rFonts w:ascii="Arial" w:hAnsi="Arial" w:hint="default"/>
      </w:rPr>
    </w:lvl>
    <w:lvl w:ilvl="6" w:tplc="8190FDD0" w:tentative="1">
      <w:start w:val="1"/>
      <w:numFmt w:val="bullet"/>
      <w:lvlText w:val="•"/>
      <w:lvlJc w:val="left"/>
      <w:pPr>
        <w:tabs>
          <w:tab w:val="num" w:pos="5040"/>
        </w:tabs>
        <w:ind w:left="5040" w:hanging="360"/>
      </w:pPr>
      <w:rPr>
        <w:rFonts w:ascii="Arial" w:hAnsi="Arial" w:hint="default"/>
      </w:rPr>
    </w:lvl>
    <w:lvl w:ilvl="7" w:tplc="DB9A34BC" w:tentative="1">
      <w:start w:val="1"/>
      <w:numFmt w:val="bullet"/>
      <w:lvlText w:val="•"/>
      <w:lvlJc w:val="left"/>
      <w:pPr>
        <w:tabs>
          <w:tab w:val="num" w:pos="5760"/>
        </w:tabs>
        <w:ind w:left="5760" w:hanging="360"/>
      </w:pPr>
      <w:rPr>
        <w:rFonts w:ascii="Arial" w:hAnsi="Arial" w:hint="default"/>
      </w:rPr>
    </w:lvl>
    <w:lvl w:ilvl="8" w:tplc="77264826"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61F13088"/>
    <w:multiLevelType w:val="hybridMultilevel"/>
    <w:tmpl w:val="F87EC28E"/>
    <w:lvl w:ilvl="0" w:tplc="AA7255E4">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3CE27B0"/>
    <w:multiLevelType w:val="hybridMultilevel"/>
    <w:tmpl w:val="90B86210"/>
    <w:lvl w:ilvl="0" w:tplc="7DA81B70">
      <w:start w:val="1"/>
      <w:numFmt w:val="bullet"/>
      <w:lvlText w:val="•"/>
      <w:lvlJc w:val="left"/>
      <w:pPr>
        <w:tabs>
          <w:tab w:val="num" w:pos="720"/>
        </w:tabs>
        <w:ind w:left="720" w:hanging="360"/>
      </w:pPr>
      <w:rPr>
        <w:rFonts w:ascii="Arial" w:hAnsi="Arial" w:hint="default"/>
      </w:rPr>
    </w:lvl>
    <w:lvl w:ilvl="1" w:tplc="0864216C" w:tentative="1">
      <w:start w:val="1"/>
      <w:numFmt w:val="bullet"/>
      <w:lvlText w:val="•"/>
      <w:lvlJc w:val="left"/>
      <w:pPr>
        <w:tabs>
          <w:tab w:val="num" w:pos="1440"/>
        </w:tabs>
        <w:ind w:left="1440" w:hanging="360"/>
      </w:pPr>
      <w:rPr>
        <w:rFonts w:ascii="Arial" w:hAnsi="Arial" w:hint="default"/>
      </w:rPr>
    </w:lvl>
    <w:lvl w:ilvl="2" w:tplc="76A4CF34" w:tentative="1">
      <w:start w:val="1"/>
      <w:numFmt w:val="bullet"/>
      <w:lvlText w:val="•"/>
      <w:lvlJc w:val="left"/>
      <w:pPr>
        <w:tabs>
          <w:tab w:val="num" w:pos="2160"/>
        </w:tabs>
        <w:ind w:left="2160" w:hanging="360"/>
      </w:pPr>
      <w:rPr>
        <w:rFonts w:ascii="Arial" w:hAnsi="Arial" w:hint="default"/>
      </w:rPr>
    </w:lvl>
    <w:lvl w:ilvl="3" w:tplc="894A4C30" w:tentative="1">
      <w:start w:val="1"/>
      <w:numFmt w:val="bullet"/>
      <w:lvlText w:val="•"/>
      <w:lvlJc w:val="left"/>
      <w:pPr>
        <w:tabs>
          <w:tab w:val="num" w:pos="2880"/>
        </w:tabs>
        <w:ind w:left="2880" w:hanging="360"/>
      </w:pPr>
      <w:rPr>
        <w:rFonts w:ascii="Arial" w:hAnsi="Arial" w:hint="default"/>
      </w:rPr>
    </w:lvl>
    <w:lvl w:ilvl="4" w:tplc="478E98AC" w:tentative="1">
      <w:start w:val="1"/>
      <w:numFmt w:val="bullet"/>
      <w:lvlText w:val="•"/>
      <w:lvlJc w:val="left"/>
      <w:pPr>
        <w:tabs>
          <w:tab w:val="num" w:pos="3600"/>
        </w:tabs>
        <w:ind w:left="3600" w:hanging="360"/>
      </w:pPr>
      <w:rPr>
        <w:rFonts w:ascii="Arial" w:hAnsi="Arial" w:hint="default"/>
      </w:rPr>
    </w:lvl>
    <w:lvl w:ilvl="5" w:tplc="8500F57A" w:tentative="1">
      <w:start w:val="1"/>
      <w:numFmt w:val="bullet"/>
      <w:lvlText w:val="•"/>
      <w:lvlJc w:val="left"/>
      <w:pPr>
        <w:tabs>
          <w:tab w:val="num" w:pos="4320"/>
        </w:tabs>
        <w:ind w:left="4320" w:hanging="360"/>
      </w:pPr>
      <w:rPr>
        <w:rFonts w:ascii="Arial" w:hAnsi="Arial" w:hint="default"/>
      </w:rPr>
    </w:lvl>
    <w:lvl w:ilvl="6" w:tplc="C9124B2C" w:tentative="1">
      <w:start w:val="1"/>
      <w:numFmt w:val="bullet"/>
      <w:lvlText w:val="•"/>
      <w:lvlJc w:val="left"/>
      <w:pPr>
        <w:tabs>
          <w:tab w:val="num" w:pos="5040"/>
        </w:tabs>
        <w:ind w:left="5040" w:hanging="360"/>
      </w:pPr>
      <w:rPr>
        <w:rFonts w:ascii="Arial" w:hAnsi="Arial" w:hint="default"/>
      </w:rPr>
    </w:lvl>
    <w:lvl w:ilvl="7" w:tplc="4A8E7B9E" w:tentative="1">
      <w:start w:val="1"/>
      <w:numFmt w:val="bullet"/>
      <w:lvlText w:val="•"/>
      <w:lvlJc w:val="left"/>
      <w:pPr>
        <w:tabs>
          <w:tab w:val="num" w:pos="5760"/>
        </w:tabs>
        <w:ind w:left="5760" w:hanging="360"/>
      </w:pPr>
      <w:rPr>
        <w:rFonts w:ascii="Arial" w:hAnsi="Arial" w:hint="default"/>
      </w:rPr>
    </w:lvl>
    <w:lvl w:ilvl="8" w:tplc="F0BABD56"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6D9E1001"/>
    <w:multiLevelType w:val="hybridMultilevel"/>
    <w:tmpl w:val="2EDC1A2A"/>
    <w:lvl w:ilvl="0" w:tplc="9BAA4D62">
      <w:numFmt w:val="bullet"/>
      <w:lvlText w:val=""/>
      <w:lvlJc w:val="left"/>
      <w:pPr>
        <w:ind w:left="720" w:hanging="360"/>
      </w:pPr>
      <w:rPr>
        <w:rFonts w:ascii="Symbol" w:eastAsiaTheme="majorEastAsia"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4"/>
  </w:num>
  <w:num w:numId="3">
    <w:abstractNumId w:val="10"/>
  </w:num>
  <w:num w:numId="4">
    <w:abstractNumId w:val="8"/>
  </w:num>
  <w:num w:numId="5">
    <w:abstractNumId w:val="6"/>
  </w:num>
  <w:num w:numId="6">
    <w:abstractNumId w:val="5"/>
  </w:num>
  <w:num w:numId="7">
    <w:abstractNumId w:val="7"/>
  </w:num>
  <w:num w:numId="8">
    <w:abstractNumId w:val="3"/>
  </w:num>
  <w:num w:numId="9">
    <w:abstractNumId w:val="9"/>
  </w:num>
  <w:num w:numId="10">
    <w:abstractNumId w:val="2"/>
  </w:num>
  <w:num w:numId="11">
    <w:abstractNumId w:val="0"/>
  </w:num>
  <w:num w:numId="1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de-DE" w:vendorID="64" w:dllVersion="6" w:nlCheck="1" w:checkStyle="0"/>
  <w:activeWritingStyle w:appName="MSWord" w:lang="en-US" w:vendorID="64" w:dllVersion="6" w:nlCheck="1" w:checkStyle="1"/>
  <w:activeWritingStyle w:appName="MSWord" w:lang="en-GB" w:vendorID="64" w:dllVersion="6" w:nlCheck="1" w:checkStyle="1"/>
  <w:activeWritingStyle w:appName="MSWord" w:lang="en-ID" w:vendorID="64" w:dllVersion="6" w:nlCheck="1" w:checkStyle="1"/>
  <w:activeWritingStyle w:appName="MSWord" w:lang="en-GB" w:vendorID="64" w:dllVersion="0" w:nlCheck="1" w:checkStyle="0"/>
  <w:activeWritingStyle w:appName="MSWord" w:lang="en-US" w:vendorID="64" w:dllVersion="0" w:nlCheck="1" w:checkStyle="0"/>
  <w:activeWritingStyle w:appName="MSWord" w:lang="de-DE" w:vendorID="64" w:dllVersion="0" w:nlCheck="1" w:checkStyle="0"/>
  <w:activeWritingStyle w:appName="MSWord" w:lang="sv-SE" w:vendorID="64" w:dllVersion="0" w:nlCheck="1" w:checkStyle="0"/>
  <w:activeWritingStyle w:appName="MSWord" w:lang="fi-FI" w:vendorID="64" w:dllVersion="0" w:nlCheck="1" w:checkStyle="0"/>
  <w:activeWritingStyle w:appName="MSWord" w:lang="en-GB" w:vendorID="64" w:dllVersion="4096" w:nlCheck="1" w:checkStyle="0"/>
  <w:activeWritingStyle w:appName="MSWord" w:lang="en-US" w:vendorID="64" w:dllVersion="4096" w:nlCheck="1" w:checkStyle="0"/>
  <w:activeWritingStyle w:appName="MSWord" w:lang="de-DE" w:vendorID="64" w:dllVersion="4096" w:nlCheck="1" w:checkStyle="0"/>
  <w:proofState w:spelling="clean" w:grammar="clean"/>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taxdxrtzvp2epe5atwpvpedwxfs5pept0r2&quot;&gt;Sujana_references_-ConvertedToENX9&lt;record-ids&gt;&lt;item&gt;36&lt;/item&gt;&lt;item&gt;86&lt;/item&gt;&lt;item&gt;192&lt;/item&gt;&lt;item&gt;235&lt;/item&gt;&lt;item&gt;243&lt;/item&gt;&lt;item&gt;244&lt;/item&gt;&lt;item&gt;246&lt;/item&gt;&lt;item&gt;254&lt;/item&gt;&lt;item&gt;305&lt;/item&gt;&lt;item&gt;306&lt;/item&gt;&lt;item&gt;307&lt;/item&gt;&lt;/record-ids&gt;&lt;/item&gt;&lt;/Libraries&gt;"/>
  </w:docVars>
  <w:rsids>
    <w:rsidRoot w:val="00593993"/>
    <w:rsid w:val="002143DF"/>
    <w:rsid w:val="002B70B2"/>
    <w:rsid w:val="003F1972"/>
    <w:rsid w:val="004A37AD"/>
    <w:rsid w:val="0058049C"/>
    <w:rsid w:val="00593993"/>
    <w:rsid w:val="00626276"/>
    <w:rsid w:val="0068688D"/>
    <w:rsid w:val="00686D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5:chartTrackingRefBased/>
  <w15:docId w15:val="{E40A4DA7-1544-41B1-B252-B40FDF3CF4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pPr>
      <w:spacing w:after="0" w:line="240" w:lineRule="auto"/>
      <w:ind w:left="720"/>
      <w:contextualSpacing/>
    </w:pPr>
    <w:rPr>
      <w:rFonts w:ascii="Times New Roman" w:eastAsia="Times New Roman" w:hAnsi="Times New Roman" w:cs="Times New Roman"/>
      <w:sz w:val="24"/>
      <w:szCs w:val="24"/>
    </w:rPr>
  </w:style>
  <w:style w:type="character" w:customStyle="1" w:styleId="ListParagraphChar">
    <w:name w:val="List Paragraph Char"/>
    <w:basedOn w:val="DefaultParagraphFont"/>
    <w:link w:val="ListParagraph"/>
    <w:uiPriority w:val="34"/>
    <w:rPr>
      <w:rFonts w:ascii="Times New Roman" w:eastAsia="Times New Roman" w:hAnsi="Times New Roman" w:cs="Times New Roman"/>
      <w:sz w:val="24"/>
      <w:szCs w:val="24"/>
      <w:lang w:val="en-GB"/>
    </w:rPr>
  </w:style>
  <w:style w:type="table" w:styleId="TableGrid">
    <w:name w:val="Table Grid"/>
    <w:basedOn w:val="TableNormal"/>
    <w:uiPriority w:val="39"/>
    <w:pPr>
      <w:spacing w:after="0" w:line="240" w:lineRule="auto"/>
    </w:pPr>
    <w:rPr>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pPr>
      <w:spacing w:after="0" w:line="240" w:lineRule="auto"/>
    </w:pPr>
    <w:rPr>
      <w:sz w:val="20"/>
      <w:szCs w:val="20"/>
    </w:rPr>
  </w:style>
  <w:style w:type="character" w:customStyle="1" w:styleId="FootnoteTextChar">
    <w:name w:val="Footnote Text Char"/>
    <w:basedOn w:val="DefaultParagraphFont"/>
    <w:link w:val="FootnoteText"/>
    <w:uiPriority w:val="99"/>
    <w:semiHidden/>
    <w:rPr>
      <w:sz w:val="20"/>
      <w:szCs w:val="20"/>
      <w:lang w:val="en-GB"/>
    </w:rPr>
  </w:style>
  <w:style w:type="character" w:styleId="FootnoteReference">
    <w:name w:val="footnote reference"/>
    <w:basedOn w:val="DefaultParagraphFont"/>
    <w:uiPriority w:val="99"/>
    <w:semiHidden/>
    <w:unhideWhenUsed/>
    <w:rPr>
      <w:vertAlign w:val="superscript"/>
    </w:rPr>
  </w:style>
  <w:style w:type="paragraph" w:styleId="EndnoteText">
    <w:name w:val="endnote text"/>
    <w:basedOn w:val="Normal"/>
    <w:link w:val="EndnoteTextChar"/>
    <w:uiPriority w:val="99"/>
    <w:semiHidden/>
    <w:unhideWhenUsed/>
    <w:pPr>
      <w:spacing w:after="0" w:line="240" w:lineRule="auto"/>
    </w:pPr>
    <w:rPr>
      <w:sz w:val="20"/>
      <w:szCs w:val="20"/>
    </w:rPr>
  </w:style>
  <w:style w:type="character" w:customStyle="1" w:styleId="EndnoteTextChar">
    <w:name w:val="Endnote Text Char"/>
    <w:basedOn w:val="DefaultParagraphFont"/>
    <w:link w:val="EndnoteText"/>
    <w:uiPriority w:val="99"/>
    <w:semiHidden/>
    <w:rPr>
      <w:sz w:val="20"/>
      <w:szCs w:val="20"/>
      <w:lang w:val="en-GB"/>
    </w:rPr>
  </w:style>
  <w:style w:type="character" w:styleId="EndnoteReference">
    <w:name w:val="endnote reference"/>
    <w:basedOn w:val="DefaultParagraphFont"/>
    <w:uiPriority w:val="99"/>
    <w:semiHidden/>
    <w:unhideWhenUsed/>
    <w:rPr>
      <w:vertAlign w:val="superscript"/>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yperlink">
    <w:name w:val="Hyperlink"/>
    <w:basedOn w:val="DefaultParagraphFont"/>
    <w:uiPriority w:val="99"/>
    <w:unhideWhenUsed/>
    <w:rPr>
      <w:color w:val="0000FF"/>
      <w:u w:val="single"/>
    </w:rPr>
  </w:style>
  <w:style w:type="character" w:styleId="FollowedHyperlink">
    <w:name w:val="FollowedHyperlink"/>
    <w:basedOn w:val="DefaultParagraphFont"/>
    <w:uiPriority w:val="99"/>
    <w:semiHidden/>
    <w:unhideWhenUsed/>
    <w:rPr>
      <w:color w:val="954F72" w:themeColor="followedHyperlink"/>
      <w:u w:val="single"/>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lang w:val="en-GB"/>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sz w:val="20"/>
      <w:szCs w:val="20"/>
      <w:lang w:val="en-GB"/>
    </w:rPr>
  </w:style>
  <w:style w:type="paragraph" w:styleId="BalloonText">
    <w:name w:val="Balloon Text"/>
    <w:basedOn w:val="Normal"/>
    <w:link w:val="BalloonTextChar"/>
    <w:uiPriority w:val="99"/>
    <w:semiHidden/>
    <w:unhideWhenUse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sz w:val="18"/>
      <w:szCs w:val="18"/>
      <w:lang w:val="en-GB"/>
    </w:r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customStyle="1" w:styleId="HeaderChar">
    <w:name w:val="Header Char"/>
    <w:basedOn w:val="DefaultParagraphFont"/>
    <w:link w:val="Header"/>
    <w:uiPriority w:val="99"/>
    <w:rPr>
      <w:lang w:val="en-GB"/>
    </w:rPr>
  </w:style>
  <w:style w:type="paragraph" w:styleId="Footer">
    <w:name w:val="footer"/>
    <w:basedOn w:val="Normal"/>
    <w:link w:val="FooterChar"/>
    <w:uiPriority w:val="99"/>
    <w:unhideWhenUsed/>
    <w:pPr>
      <w:tabs>
        <w:tab w:val="center" w:pos="4680"/>
        <w:tab w:val="right" w:pos="9360"/>
      </w:tabs>
      <w:spacing w:after="0" w:line="240" w:lineRule="auto"/>
    </w:pPr>
  </w:style>
  <w:style w:type="character" w:customStyle="1" w:styleId="FooterChar">
    <w:name w:val="Footer Char"/>
    <w:basedOn w:val="DefaultParagraphFont"/>
    <w:link w:val="Footer"/>
    <w:uiPriority w:val="99"/>
    <w:rPr>
      <w:lang w:val="en-GB"/>
    </w:rPr>
  </w:style>
  <w:style w:type="character" w:styleId="Strong">
    <w:name w:val="Strong"/>
    <w:basedOn w:val="DefaultParagraphFont"/>
    <w:uiPriority w:val="22"/>
    <w:qFormat/>
    <w:rPr>
      <w:b/>
      <w:bCs/>
    </w:rPr>
  </w:style>
  <w:style w:type="paragraph" w:styleId="Revision">
    <w:name w:val="Revision"/>
    <w:hidden/>
    <w:uiPriority w:val="99"/>
    <w:semiHidden/>
    <w:pPr>
      <w:spacing w:after="0" w:line="240" w:lineRule="auto"/>
    </w:pPr>
    <w:rPr>
      <w:lang w:val="en-GB"/>
    </w:rPr>
  </w:style>
  <w:style w:type="paragraph" w:customStyle="1" w:styleId="EndNoteBibliographyTitle">
    <w:name w:val="EndNote Bibliography Title"/>
    <w:basedOn w:val="Normal"/>
    <w:link w:val="EndNoteBibliographyTitleChar"/>
    <w:pPr>
      <w:spacing w:after="0"/>
      <w:jc w:val="center"/>
    </w:pPr>
    <w:rPr>
      <w:rFonts w:ascii="Arial" w:hAnsi="Arial" w:cs="Arial"/>
      <w:noProof/>
      <w:sz w:val="24"/>
      <w:lang w:val="en-US"/>
    </w:rPr>
  </w:style>
  <w:style w:type="character" w:customStyle="1" w:styleId="EndNoteBibliographyTitleChar">
    <w:name w:val="EndNote Bibliography Title Char"/>
    <w:basedOn w:val="DefaultParagraphFont"/>
    <w:link w:val="EndNoteBibliographyTitle"/>
    <w:rPr>
      <w:rFonts w:ascii="Arial" w:hAnsi="Arial" w:cs="Arial"/>
      <w:noProof/>
      <w:sz w:val="24"/>
    </w:rPr>
  </w:style>
  <w:style w:type="paragraph" w:customStyle="1" w:styleId="EndNoteBibliography">
    <w:name w:val="EndNote Bibliography"/>
    <w:basedOn w:val="Normal"/>
    <w:link w:val="EndNoteBibliographyChar"/>
    <w:pPr>
      <w:spacing w:line="240" w:lineRule="auto"/>
      <w:jc w:val="both"/>
    </w:pPr>
    <w:rPr>
      <w:rFonts w:ascii="Arial" w:hAnsi="Arial" w:cs="Arial"/>
      <w:noProof/>
      <w:sz w:val="24"/>
      <w:lang w:val="en-US"/>
    </w:rPr>
  </w:style>
  <w:style w:type="character" w:customStyle="1" w:styleId="EndNoteBibliographyChar">
    <w:name w:val="EndNote Bibliography Char"/>
    <w:basedOn w:val="DefaultParagraphFont"/>
    <w:link w:val="EndNoteBibliography"/>
    <w:rPr>
      <w:rFonts w:ascii="Arial" w:hAnsi="Arial" w:cs="Arial"/>
      <w:noProof/>
      <w:sz w:val="24"/>
    </w:rPr>
  </w:style>
  <w:style w:type="character" w:customStyle="1" w:styleId="Heading1Char">
    <w:name w:val="Heading 1 Char"/>
    <w:basedOn w:val="DefaultParagraphFont"/>
    <w:link w:val="Heading1"/>
    <w:uiPriority w:val="9"/>
    <w:rPr>
      <w:rFonts w:asciiTheme="majorHAnsi" w:eastAsiaTheme="majorEastAsia" w:hAnsiTheme="majorHAnsi" w:cstheme="majorBidi"/>
      <w:color w:val="2E74B5" w:themeColor="accent1" w:themeShade="BF"/>
      <w:sz w:val="32"/>
      <w:szCs w:val="32"/>
      <w:lang w:val="en-GB"/>
    </w:rPr>
  </w:style>
  <w:style w:type="paragraph" w:styleId="TOCHeading">
    <w:name w:val="TOC Heading"/>
    <w:basedOn w:val="Heading1"/>
    <w:next w:val="Normal"/>
    <w:uiPriority w:val="39"/>
    <w:unhideWhenUsed/>
    <w:qFormat/>
    <w:pPr>
      <w:outlineLvl w:val="9"/>
    </w:pPr>
    <w:rPr>
      <w:lang w:val="en-US"/>
    </w:rPr>
  </w:style>
  <w:style w:type="paragraph" w:styleId="TOC1">
    <w:name w:val="toc 1"/>
    <w:basedOn w:val="Normal"/>
    <w:next w:val="Normal"/>
    <w:autoRedefine/>
    <w:uiPriority w:val="39"/>
    <w:unhideWhenUsed/>
    <w:pPr>
      <w:tabs>
        <w:tab w:val="right" w:leader="dot" w:pos="9016"/>
      </w:tabs>
      <w:spacing w:after="100"/>
    </w:pPr>
  </w:style>
  <w:style w:type="paragraph" w:styleId="NoSpacing">
    <w:name w:val="No Spacing"/>
    <w:uiPriority w:val="1"/>
    <w:qFormat/>
    <w:pPr>
      <w:spacing w:after="0" w:line="240" w:lineRule="auto"/>
    </w:pPr>
    <w:rPr>
      <w:lang w:val="en-GB"/>
    </w:rPr>
  </w:style>
  <w:style w:type="character" w:customStyle="1" w:styleId="gd15mcfceub">
    <w:name w:val="gd15mcfceub"/>
    <w:basedOn w:val="DefaultParagraphFont"/>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497608">
      <w:bodyDiv w:val="1"/>
      <w:marLeft w:val="0"/>
      <w:marRight w:val="0"/>
      <w:marTop w:val="0"/>
      <w:marBottom w:val="0"/>
      <w:divBdr>
        <w:top w:val="none" w:sz="0" w:space="0" w:color="auto"/>
        <w:left w:val="none" w:sz="0" w:space="0" w:color="auto"/>
        <w:bottom w:val="none" w:sz="0" w:space="0" w:color="auto"/>
        <w:right w:val="none" w:sz="0" w:space="0" w:color="auto"/>
      </w:divBdr>
    </w:div>
    <w:div w:id="20403846">
      <w:bodyDiv w:val="1"/>
      <w:marLeft w:val="0"/>
      <w:marRight w:val="0"/>
      <w:marTop w:val="0"/>
      <w:marBottom w:val="0"/>
      <w:divBdr>
        <w:top w:val="none" w:sz="0" w:space="0" w:color="auto"/>
        <w:left w:val="none" w:sz="0" w:space="0" w:color="auto"/>
        <w:bottom w:val="none" w:sz="0" w:space="0" w:color="auto"/>
        <w:right w:val="none" w:sz="0" w:space="0" w:color="auto"/>
      </w:divBdr>
    </w:div>
    <w:div w:id="30037676">
      <w:bodyDiv w:val="1"/>
      <w:marLeft w:val="0"/>
      <w:marRight w:val="0"/>
      <w:marTop w:val="0"/>
      <w:marBottom w:val="0"/>
      <w:divBdr>
        <w:top w:val="none" w:sz="0" w:space="0" w:color="auto"/>
        <w:left w:val="none" w:sz="0" w:space="0" w:color="auto"/>
        <w:bottom w:val="none" w:sz="0" w:space="0" w:color="auto"/>
        <w:right w:val="none" w:sz="0" w:space="0" w:color="auto"/>
      </w:divBdr>
    </w:div>
    <w:div w:id="32115879">
      <w:bodyDiv w:val="1"/>
      <w:marLeft w:val="0"/>
      <w:marRight w:val="0"/>
      <w:marTop w:val="0"/>
      <w:marBottom w:val="0"/>
      <w:divBdr>
        <w:top w:val="none" w:sz="0" w:space="0" w:color="auto"/>
        <w:left w:val="none" w:sz="0" w:space="0" w:color="auto"/>
        <w:bottom w:val="none" w:sz="0" w:space="0" w:color="auto"/>
        <w:right w:val="none" w:sz="0" w:space="0" w:color="auto"/>
      </w:divBdr>
    </w:div>
    <w:div w:id="97024494">
      <w:bodyDiv w:val="1"/>
      <w:marLeft w:val="0"/>
      <w:marRight w:val="0"/>
      <w:marTop w:val="0"/>
      <w:marBottom w:val="0"/>
      <w:divBdr>
        <w:top w:val="none" w:sz="0" w:space="0" w:color="auto"/>
        <w:left w:val="none" w:sz="0" w:space="0" w:color="auto"/>
        <w:bottom w:val="none" w:sz="0" w:space="0" w:color="auto"/>
        <w:right w:val="none" w:sz="0" w:space="0" w:color="auto"/>
      </w:divBdr>
    </w:div>
    <w:div w:id="118568319">
      <w:bodyDiv w:val="1"/>
      <w:marLeft w:val="0"/>
      <w:marRight w:val="0"/>
      <w:marTop w:val="0"/>
      <w:marBottom w:val="0"/>
      <w:divBdr>
        <w:top w:val="none" w:sz="0" w:space="0" w:color="auto"/>
        <w:left w:val="none" w:sz="0" w:space="0" w:color="auto"/>
        <w:bottom w:val="none" w:sz="0" w:space="0" w:color="auto"/>
        <w:right w:val="none" w:sz="0" w:space="0" w:color="auto"/>
      </w:divBdr>
    </w:div>
    <w:div w:id="120928825">
      <w:bodyDiv w:val="1"/>
      <w:marLeft w:val="0"/>
      <w:marRight w:val="0"/>
      <w:marTop w:val="0"/>
      <w:marBottom w:val="0"/>
      <w:divBdr>
        <w:top w:val="none" w:sz="0" w:space="0" w:color="auto"/>
        <w:left w:val="none" w:sz="0" w:space="0" w:color="auto"/>
        <w:bottom w:val="none" w:sz="0" w:space="0" w:color="auto"/>
        <w:right w:val="none" w:sz="0" w:space="0" w:color="auto"/>
      </w:divBdr>
    </w:div>
    <w:div w:id="142165884">
      <w:bodyDiv w:val="1"/>
      <w:marLeft w:val="0"/>
      <w:marRight w:val="0"/>
      <w:marTop w:val="0"/>
      <w:marBottom w:val="0"/>
      <w:divBdr>
        <w:top w:val="none" w:sz="0" w:space="0" w:color="auto"/>
        <w:left w:val="none" w:sz="0" w:space="0" w:color="auto"/>
        <w:bottom w:val="none" w:sz="0" w:space="0" w:color="auto"/>
        <w:right w:val="none" w:sz="0" w:space="0" w:color="auto"/>
      </w:divBdr>
    </w:div>
    <w:div w:id="163009372">
      <w:bodyDiv w:val="1"/>
      <w:marLeft w:val="0"/>
      <w:marRight w:val="0"/>
      <w:marTop w:val="0"/>
      <w:marBottom w:val="0"/>
      <w:divBdr>
        <w:top w:val="none" w:sz="0" w:space="0" w:color="auto"/>
        <w:left w:val="none" w:sz="0" w:space="0" w:color="auto"/>
        <w:bottom w:val="none" w:sz="0" w:space="0" w:color="auto"/>
        <w:right w:val="none" w:sz="0" w:space="0" w:color="auto"/>
      </w:divBdr>
    </w:div>
    <w:div w:id="236019614">
      <w:bodyDiv w:val="1"/>
      <w:marLeft w:val="0"/>
      <w:marRight w:val="0"/>
      <w:marTop w:val="0"/>
      <w:marBottom w:val="0"/>
      <w:divBdr>
        <w:top w:val="none" w:sz="0" w:space="0" w:color="auto"/>
        <w:left w:val="none" w:sz="0" w:space="0" w:color="auto"/>
        <w:bottom w:val="none" w:sz="0" w:space="0" w:color="auto"/>
        <w:right w:val="none" w:sz="0" w:space="0" w:color="auto"/>
      </w:divBdr>
    </w:div>
    <w:div w:id="296566794">
      <w:bodyDiv w:val="1"/>
      <w:marLeft w:val="0"/>
      <w:marRight w:val="0"/>
      <w:marTop w:val="0"/>
      <w:marBottom w:val="0"/>
      <w:divBdr>
        <w:top w:val="none" w:sz="0" w:space="0" w:color="auto"/>
        <w:left w:val="none" w:sz="0" w:space="0" w:color="auto"/>
        <w:bottom w:val="none" w:sz="0" w:space="0" w:color="auto"/>
        <w:right w:val="none" w:sz="0" w:space="0" w:color="auto"/>
      </w:divBdr>
    </w:div>
    <w:div w:id="341904506">
      <w:bodyDiv w:val="1"/>
      <w:marLeft w:val="0"/>
      <w:marRight w:val="0"/>
      <w:marTop w:val="0"/>
      <w:marBottom w:val="0"/>
      <w:divBdr>
        <w:top w:val="none" w:sz="0" w:space="0" w:color="auto"/>
        <w:left w:val="none" w:sz="0" w:space="0" w:color="auto"/>
        <w:bottom w:val="none" w:sz="0" w:space="0" w:color="auto"/>
        <w:right w:val="none" w:sz="0" w:space="0" w:color="auto"/>
      </w:divBdr>
    </w:div>
    <w:div w:id="344092510">
      <w:bodyDiv w:val="1"/>
      <w:marLeft w:val="0"/>
      <w:marRight w:val="0"/>
      <w:marTop w:val="0"/>
      <w:marBottom w:val="0"/>
      <w:divBdr>
        <w:top w:val="none" w:sz="0" w:space="0" w:color="auto"/>
        <w:left w:val="none" w:sz="0" w:space="0" w:color="auto"/>
        <w:bottom w:val="none" w:sz="0" w:space="0" w:color="auto"/>
        <w:right w:val="none" w:sz="0" w:space="0" w:color="auto"/>
      </w:divBdr>
    </w:div>
    <w:div w:id="344594873">
      <w:bodyDiv w:val="1"/>
      <w:marLeft w:val="0"/>
      <w:marRight w:val="0"/>
      <w:marTop w:val="0"/>
      <w:marBottom w:val="0"/>
      <w:divBdr>
        <w:top w:val="none" w:sz="0" w:space="0" w:color="auto"/>
        <w:left w:val="none" w:sz="0" w:space="0" w:color="auto"/>
        <w:bottom w:val="none" w:sz="0" w:space="0" w:color="auto"/>
        <w:right w:val="none" w:sz="0" w:space="0" w:color="auto"/>
      </w:divBdr>
    </w:div>
    <w:div w:id="348683169">
      <w:bodyDiv w:val="1"/>
      <w:marLeft w:val="0"/>
      <w:marRight w:val="0"/>
      <w:marTop w:val="0"/>
      <w:marBottom w:val="0"/>
      <w:divBdr>
        <w:top w:val="none" w:sz="0" w:space="0" w:color="auto"/>
        <w:left w:val="none" w:sz="0" w:space="0" w:color="auto"/>
        <w:bottom w:val="none" w:sz="0" w:space="0" w:color="auto"/>
        <w:right w:val="none" w:sz="0" w:space="0" w:color="auto"/>
      </w:divBdr>
    </w:div>
    <w:div w:id="374544359">
      <w:bodyDiv w:val="1"/>
      <w:marLeft w:val="0"/>
      <w:marRight w:val="0"/>
      <w:marTop w:val="0"/>
      <w:marBottom w:val="0"/>
      <w:divBdr>
        <w:top w:val="none" w:sz="0" w:space="0" w:color="auto"/>
        <w:left w:val="none" w:sz="0" w:space="0" w:color="auto"/>
        <w:bottom w:val="none" w:sz="0" w:space="0" w:color="auto"/>
        <w:right w:val="none" w:sz="0" w:space="0" w:color="auto"/>
      </w:divBdr>
    </w:div>
    <w:div w:id="444738053">
      <w:bodyDiv w:val="1"/>
      <w:marLeft w:val="0"/>
      <w:marRight w:val="0"/>
      <w:marTop w:val="0"/>
      <w:marBottom w:val="0"/>
      <w:divBdr>
        <w:top w:val="none" w:sz="0" w:space="0" w:color="auto"/>
        <w:left w:val="none" w:sz="0" w:space="0" w:color="auto"/>
        <w:bottom w:val="none" w:sz="0" w:space="0" w:color="auto"/>
        <w:right w:val="none" w:sz="0" w:space="0" w:color="auto"/>
      </w:divBdr>
    </w:div>
    <w:div w:id="448354514">
      <w:bodyDiv w:val="1"/>
      <w:marLeft w:val="0"/>
      <w:marRight w:val="0"/>
      <w:marTop w:val="0"/>
      <w:marBottom w:val="0"/>
      <w:divBdr>
        <w:top w:val="none" w:sz="0" w:space="0" w:color="auto"/>
        <w:left w:val="none" w:sz="0" w:space="0" w:color="auto"/>
        <w:bottom w:val="none" w:sz="0" w:space="0" w:color="auto"/>
        <w:right w:val="none" w:sz="0" w:space="0" w:color="auto"/>
      </w:divBdr>
    </w:div>
    <w:div w:id="451166644">
      <w:bodyDiv w:val="1"/>
      <w:marLeft w:val="0"/>
      <w:marRight w:val="0"/>
      <w:marTop w:val="0"/>
      <w:marBottom w:val="0"/>
      <w:divBdr>
        <w:top w:val="none" w:sz="0" w:space="0" w:color="auto"/>
        <w:left w:val="none" w:sz="0" w:space="0" w:color="auto"/>
        <w:bottom w:val="none" w:sz="0" w:space="0" w:color="auto"/>
        <w:right w:val="none" w:sz="0" w:space="0" w:color="auto"/>
      </w:divBdr>
    </w:div>
    <w:div w:id="484394209">
      <w:bodyDiv w:val="1"/>
      <w:marLeft w:val="0"/>
      <w:marRight w:val="0"/>
      <w:marTop w:val="0"/>
      <w:marBottom w:val="0"/>
      <w:divBdr>
        <w:top w:val="none" w:sz="0" w:space="0" w:color="auto"/>
        <w:left w:val="none" w:sz="0" w:space="0" w:color="auto"/>
        <w:bottom w:val="none" w:sz="0" w:space="0" w:color="auto"/>
        <w:right w:val="none" w:sz="0" w:space="0" w:color="auto"/>
      </w:divBdr>
    </w:div>
    <w:div w:id="490485271">
      <w:bodyDiv w:val="1"/>
      <w:marLeft w:val="0"/>
      <w:marRight w:val="0"/>
      <w:marTop w:val="0"/>
      <w:marBottom w:val="0"/>
      <w:divBdr>
        <w:top w:val="none" w:sz="0" w:space="0" w:color="auto"/>
        <w:left w:val="none" w:sz="0" w:space="0" w:color="auto"/>
        <w:bottom w:val="none" w:sz="0" w:space="0" w:color="auto"/>
        <w:right w:val="none" w:sz="0" w:space="0" w:color="auto"/>
      </w:divBdr>
    </w:div>
    <w:div w:id="547761096">
      <w:bodyDiv w:val="1"/>
      <w:marLeft w:val="0"/>
      <w:marRight w:val="0"/>
      <w:marTop w:val="0"/>
      <w:marBottom w:val="0"/>
      <w:divBdr>
        <w:top w:val="none" w:sz="0" w:space="0" w:color="auto"/>
        <w:left w:val="none" w:sz="0" w:space="0" w:color="auto"/>
        <w:bottom w:val="none" w:sz="0" w:space="0" w:color="auto"/>
        <w:right w:val="none" w:sz="0" w:space="0" w:color="auto"/>
      </w:divBdr>
    </w:div>
    <w:div w:id="549265022">
      <w:bodyDiv w:val="1"/>
      <w:marLeft w:val="0"/>
      <w:marRight w:val="0"/>
      <w:marTop w:val="0"/>
      <w:marBottom w:val="0"/>
      <w:divBdr>
        <w:top w:val="none" w:sz="0" w:space="0" w:color="auto"/>
        <w:left w:val="none" w:sz="0" w:space="0" w:color="auto"/>
        <w:bottom w:val="none" w:sz="0" w:space="0" w:color="auto"/>
        <w:right w:val="none" w:sz="0" w:space="0" w:color="auto"/>
      </w:divBdr>
    </w:div>
    <w:div w:id="578249511">
      <w:bodyDiv w:val="1"/>
      <w:marLeft w:val="0"/>
      <w:marRight w:val="0"/>
      <w:marTop w:val="0"/>
      <w:marBottom w:val="0"/>
      <w:divBdr>
        <w:top w:val="none" w:sz="0" w:space="0" w:color="auto"/>
        <w:left w:val="none" w:sz="0" w:space="0" w:color="auto"/>
        <w:bottom w:val="none" w:sz="0" w:space="0" w:color="auto"/>
        <w:right w:val="none" w:sz="0" w:space="0" w:color="auto"/>
      </w:divBdr>
    </w:div>
    <w:div w:id="582567665">
      <w:bodyDiv w:val="1"/>
      <w:marLeft w:val="0"/>
      <w:marRight w:val="0"/>
      <w:marTop w:val="0"/>
      <w:marBottom w:val="0"/>
      <w:divBdr>
        <w:top w:val="none" w:sz="0" w:space="0" w:color="auto"/>
        <w:left w:val="none" w:sz="0" w:space="0" w:color="auto"/>
        <w:bottom w:val="none" w:sz="0" w:space="0" w:color="auto"/>
        <w:right w:val="none" w:sz="0" w:space="0" w:color="auto"/>
      </w:divBdr>
    </w:div>
    <w:div w:id="583806181">
      <w:bodyDiv w:val="1"/>
      <w:marLeft w:val="0"/>
      <w:marRight w:val="0"/>
      <w:marTop w:val="0"/>
      <w:marBottom w:val="0"/>
      <w:divBdr>
        <w:top w:val="none" w:sz="0" w:space="0" w:color="auto"/>
        <w:left w:val="none" w:sz="0" w:space="0" w:color="auto"/>
        <w:bottom w:val="none" w:sz="0" w:space="0" w:color="auto"/>
        <w:right w:val="none" w:sz="0" w:space="0" w:color="auto"/>
      </w:divBdr>
    </w:div>
    <w:div w:id="615645727">
      <w:bodyDiv w:val="1"/>
      <w:marLeft w:val="0"/>
      <w:marRight w:val="0"/>
      <w:marTop w:val="0"/>
      <w:marBottom w:val="0"/>
      <w:divBdr>
        <w:top w:val="none" w:sz="0" w:space="0" w:color="auto"/>
        <w:left w:val="none" w:sz="0" w:space="0" w:color="auto"/>
        <w:bottom w:val="none" w:sz="0" w:space="0" w:color="auto"/>
        <w:right w:val="none" w:sz="0" w:space="0" w:color="auto"/>
      </w:divBdr>
    </w:div>
    <w:div w:id="619075412">
      <w:bodyDiv w:val="1"/>
      <w:marLeft w:val="0"/>
      <w:marRight w:val="0"/>
      <w:marTop w:val="0"/>
      <w:marBottom w:val="0"/>
      <w:divBdr>
        <w:top w:val="none" w:sz="0" w:space="0" w:color="auto"/>
        <w:left w:val="none" w:sz="0" w:space="0" w:color="auto"/>
        <w:bottom w:val="none" w:sz="0" w:space="0" w:color="auto"/>
        <w:right w:val="none" w:sz="0" w:space="0" w:color="auto"/>
      </w:divBdr>
    </w:div>
    <w:div w:id="641080340">
      <w:bodyDiv w:val="1"/>
      <w:marLeft w:val="0"/>
      <w:marRight w:val="0"/>
      <w:marTop w:val="0"/>
      <w:marBottom w:val="0"/>
      <w:divBdr>
        <w:top w:val="none" w:sz="0" w:space="0" w:color="auto"/>
        <w:left w:val="none" w:sz="0" w:space="0" w:color="auto"/>
        <w:bottom w:val="none" w:sz="0" w:space="0" w:color="auto"/>
        <w:right w:val="none" w:sz="0" w:space="0" w:color="auto"/>
      </w:divBdr>
    </w:div>
    <w:div w:id="651058801">
      <w:bodyDiv w:val="1"/>
      <w:marLeft w:val="0"/>
      <w:marRight w:val="0"/>
      <w:marTop w:val="0"/>
      <w:marBottom w:val="0"/>
      <w:divBdr>
        <w:top w:val="none" w:sz="0" w:space="0" w:color="auto"/>
        <w:left w:val="none" w:sz="0" w:space="0" w:color="auto"/>
        <w:bottom w:val="none" w:sz="0" w:space="0" w:color="auto"/>
        <w:right w:val="none" w:sz="0" w:space="0" w:color="auto"/>
      </w:divBdr>
    </w:div>
    <w:div w:id="665132204">
      <w:bodyDiv w:val="1"/>
      <w:marLeft w:val="0"/>
      <w:marRight w:val="0"/>
      <w:marTop w:val="0"/>
      <w:marBottom w:val="0"/>
      <w:divBdr>
        <w:top w:val="none" w:sz="0" w:space="0" w:color="auto"/>
        <w:left w:val="none" w:sz="0" w:space="0" w:color="auto"/>
        <w:bottom w:val="none" w:sz="0" w:space="0" w:color="auto"/>
        <w:right w:val="none" w:sz="0" w:space="0" w:color="auto"/>
      </w:divBdr>
    </w:div>
    <w:div w:id="685179497">
      <w:bodyDiv w:val="1"/>
      <w:marLeft w:val="0"/>
      <w:marRight w:val="0"/>
      <w:marTop w:val="0"/>
      <w:marBottom w:val="0"/>
      <w:divBdr>
        <w:top w:val="none" w:sz="0" w:space="0" w:color="auto"/>
        <w:left w:val="none" w:sz="0" w:space="0" w:color="auto"/>
        <w:bottom w:val="none" w:sz="0" w:space="0" w:color="auto"/>
        <w:right w:val="none" w:sz="0" w:space="0" w:color="auto"/>
      </w:divBdr>
    </w:div>
    <w:div w:id="722291382">
      <w:bodyDiv w:val="1"/>
      <w:marLeft w:val="0"/>
      <w:marRight w:val="0"/>
      <w:marTop w:val="0"/>
      <w:marBottom w:val="0"/>
      <w:divBdr>
        <w:top w:val="none" w:sz="0" w:space="0" w:color="auto"/>
        <w:left w:val="none" w:sz="0" w:space="0" w:color="auto"/>
        <w:bottom w:val="none" w:sz="0" w:space="0" w:color="auto"/>
        <w:right w:val="none" w:sz="0" w:space="0" w:color="auto"/>
      </w:divBdr>
    </w:div>
    <w:div w:id="725378716">
      <w:bodyDiv w:val="1"/>
      <w:marLeft w:val="0"/>
      <w:marRight w:val="0"/>
      <w:marTop w:val="0"/>
      <w:marBottom w:val="0"/>
      <w:divBdr>
        <w:top w:val="none" w:sz="0" w:space="0" w:color="auto"/>
        <w:left w:val="none" w:sz="0" w:space="0" w:color="auto"/>
        <w:bottom w:val="none" w:sz="0" w:space="0" w:color="auto"/>
        <w:right w:val="none" w:sz="0" w:space="0" w:color="auto"/>
      </w:divBdr>
    </w:div>
    <w:div w:id="757403980">
      <w:bodyDiv w:val="1"/>
      <w:marLeft w:val="0"/>
      <w:marRight w:val="0"/>
      <w:marTop w:val="0"/>
      <w:marBottom w:val="0"/>
      <w:divBdr>
        <w:top w:val="none" w:sz="0" w:space="0" w:color="auto"/>
        <w:left w:val="none" w:sz="0" w:space="0" w:color="auto"/>
        <w:bottom w:val="none" w:sz="0" w:space="0" w:color="auto"/>
        <w:right w:val="none" w:sz="0" w:space="0" w:color="auto"/>
      </w:divBdr>
    </w:div>
    <w:div w:id="780609076">
      <w:bodyDiv w:val="1"/>
      <w:marLeft w:val="0"/>
      <w:marRight w:val="0"/>
      <w:marTop w:val="0"/>
      <w:marBottom w:val="0"/>
      <w:divBdr>
        <w:top w:val="none" w:sz="0" w:space="0" w:color="auto"/>
        <w:left w:val="none" w:sz="0" w:space="0" w:color="auto"/>
        <w:bottom w:val="none" w:sz="0" w:space="0" w:color="auto"/>
        <w:right w:val="none" w:sz="0" w:space="0" w:color="auto"/>
      </w:divBdr>
    </w:div>
    <w:div w:id="784081437">
      <w:bodyDiv w:val="1"/>
      <w:marLeft w:val="0"/>
      <w:marRight w:val="0"/>
      <w:marTop w:val="0"/>
      <w:marBottom w:val="0"/>
      <w:divBdr>
        <w:top w:val="none" w:sz="0" w:space="0" w:color="auto"/>
        <w:left w:val="none" w:sz="0" w:space="0" w:color="auto"/>
        <w:bottom w:val="none" w:sz="0" w:space="0" w:color="auto"/>
        <w:right w:val="none" w:sz="0" w:space="0" w:color="auto"/>
      </w:divBdr>
    </w:div>
    <w:div w:id="801851815">
      <w:bodyDiv w:val="1"/>
      <w:marLeft w:val="0"/>
      <w:marRight w:val="0"/>
      <w:marTop w:val="0"/>
      <w:marBottom w:val="0"/>
      <w:divBdr>
        <w:top w:val="none" w:sz="0" w:space="0" w:color="auto"/>
        <w:left w:val="none" w:sz="0" w:space="0" w:color="auto"/>
        <w:bottom w:val="none" w:sz="0" w:space="0" w:color="auto"/>
        <w:right w:val="none" w:sz="0" w:space="0" w:color="auto"/>
      </w:divBdr>
    </w:div>
    <w:div w:id="807624367">
      <w:bodyDiv w:val="1"/>
      <w:marLeft w:val="0"/>
      <w:marRight w:val="0"/>
      <w:marTop w:val="0"/>
      <w:marBottom w:val="0"/>
      <w:divBdr>
        <w:top w:val="none" w:sz="0" w:space="0" w:color="auto"/>
        <w:left w:val="none" w:sz="0" w:space="0" w:color="auto"/>
        <w:bottom w:val="none" w:sz="0" w:space="0" w:color="auto"/>
        <w:right w:val="none" w:sz="0" w:space="0" w:color="auto"/>
      </w:divBdr>
    </w:div>
    <w:div w:id="815221300">
      <w:bodyDiv w:val="1"/>
      <w:marLeft w:val="0"/>
      <w:marRight w:val="0"/>
      <w:marTop w:val="0"/>
      <w:marBottom w:val="0"/>
      <w:divBdr>
        <w:top w:val="none" w:sz="0" w:space="0" w:color="auto"/>
        <w:left w:val="none" w:sz="0" w:space="0" w:color="auto"/>
        <w:bottom w:val="none" w:sz="0" w:space="0" w:color="auto"/>
        <w:right w:val="none" w:sz="0" w:space="0" w:color="auto"/>
      </w:divBdr>
    </w:div>
    <w:div w:id="846797064">
      <w:bodyDiv w:val="1"/>
      <w:marLeft w:val="0"/>
      <w:marRight w:val="0"/>
      <w:marTop w:val="0"/>
      <w:marBottom w:val="0"/>
      <w:divBdr>
        <w:top w:val="none" w:sz="0" w:space="0" w:color="auto"/>
        <w:left w:val="none" w:sz="0" w:space="0" w:color="auto"/>
        <w:bottom w:val="none" w:sz="0" w:space="0" w:color="auto"/>
        <w:right w:val="none" w:sz="0" w:space="0" w:color="auto"/>
      </w:divBdr>
    </w:div>
    <w:div w:id="868642626">
      <w:bodyDiv w:val="1"/>
      <w:marLeft w:val="0"/>
      <w:marRight w:val="0"/>
      <w:marTop w:val="0"/>
      <w:marBottom w:val="0"/>
      <w:divBdr>
        <w:top w:val="none" w:sz="0" w:space="0" w:color="auto"/>
        <w:left w:val="none" w:sz="0" w:space="0" w:color="auto"/>
        <w:bottom w:val="none" w:sz="0" w:space="0" w:color="auto"/>
        <w:right w:val="none" w:sz="0" w:space="0" w:color="auto"/>
      </w:divBdr>
    </w:div>
    <w:div w:id="888611213">
      <w:bodyDiv w:val="1"/>
      <w:marLeft w:val="0"/>
      <w:marRight w:val="0"/>
      <w:marTop w:val="0"/>
      <w:marBottom w:val="0"/>
      <w:divBdr>
        <w:top w:val="none" w:sz="0" w:space="0" w:color="auto"/>
        <w:left w:val="none" w:sz="0" w:space="0" w:color="auto"/>
        <w:bottom w:val="none" w:sz="0" w:space="0" w:color="auto"/>
        <w:right w:val="none" w:sz="0" w:space="0" w:color="auto"/>
      </w:divBdr>
    </w:div>
    <w:div w:id="892695630">
      <w:bodyDiv w:val="1"/>
      <w:marLeft w:val="0"/>
      <w:marRight w:val="0"/>
      <w:marTop w:val="0"/>
      <w:marBottom w:val="0"/>
      <w:divBdr>
        <w:top w:val="none" w:sz="0" w:space="0" w:color="auto"/>
        <w:left w:val="none" w:sz="0" w:space="0" w:color="auto"/>
        <w:bottom w:val="none" w:sz="0" w:space="0" w:color="auto"/>
        <w:right w:val="none" w:sz="0" w:space="0" w:color="auto"/>
      </w:divBdr>
    </w:div>
    <w:div w:id="898637214">
      <w:bodyDiv w:val="1"/>
      <w:marLeft w:val="0"/>
      <w:marRight w:val="0"/>
      <w:marTop w:val="0"/>
      <w:marBottom w:val="0"/>
      <w:divBdr>
        <w:top w:val="none" w:sz="0" w:space="0" w:color="auto"/>
        <w:left w:val="none" w:sz="0" w:space="0" w:color="auto"/>
        <w:bottom w:val="none" w:sz="0" w:space="0" w:color="auto"/>
        <w:right w:val="none" w:sz="0" w:space="0" w:color="auto"/>
      </w:divBdr>
    </w:div>
    <w:div w:id="902567184">
      <w:bodyDiv w:val="1"/>
      <w:marLeft w:val="0"/>
      <w:marRight w:val="0"/>
      <w:marTop w:val="0"/>
      <w:marBottom w:val="0"/>
      <w:divBdr>
        <w:top w:val="none" w:sz="0" w:space="0" w:color="auto"/>
        <w:left w:val="none" w:sz="0" w:space="0" w:color="auto"/>
        <w:bottom w:val="none" w:sz="0" w:space="0" w:color="auto"/>
        <w:right w:val="none" w:sz="0" w:space="0" w:color="auto"/>
      </w:divBdr>
    </w:div>
    <w:div w:id="939794995">
      <w:bodyDiv w:val="1"/>
      <w:marLeft w:val="0"/>
      <w:marRight w:val="0"/>
      <w:marTop w:val="0"/>
      <w:marBottom w:val="0"/>
      <w:divBdr>
        <w:top w:val="none" w:sz="0" w:space="0" w:color="auto"/>
        <w:left w:val="none" w:sz="0" w:space="0" w:color="auto"/>
        <w:bottom w:val="none" w:sz="0" w:space="0" w:color="auto"/>
        <w:right w:val="none" w:sz="0" w:space="0" w:color="auto"/>
      </w:divBdr>
    </w:div>
    <w:div w:id="963920759">
      <w:bodyDiv w:val="1"/>
      <w:marLeft w:val="0"/>
      <w:marRight w:val="0"/>
      <w:marTop w:val="0"/>
      <w:marBottom w:val="0"/>
      <w:divBdr>
        <w:top w:val="none" w:sz="0" w:space="0" w:color="auto"/>
        <w:left w:val="none" w:sz="0" w:space="0" w:color="auto"/>
        <w:bottom w:val="none" w:sz="0" w:space="0" w:color="auto"/>
        <w:right w:val="none" w:sz="0" w:space="0" w:color="auto"/>
      </w:divBdr>
    </w:div>
    <w:div w:id="996304105">
      <w:bodyDiv w:val="1"/>
      <w:marLeft w:val="0"/>
      <w:marRight w:val="0"/>
      <w:marTop w:val="0"/>
      <w:marBottom w:val="0"/>
      <w:divBdr>
        <w:top w:val="none" w:sz="0" w:space="0" w:color="auto"/>
        <w:left w:val="none" w:sz="0" w:space="0" w:color="auto"/>
        <w:bottom w:val="none" w:sz="0" w:space="0" w:color="auto"/>
        <w:right w:val="none" w:sz="0" w:space="0" w:color="auto"/>
      </w:divBdr>
    </w:div>
    <w:div w:id="1004937913">
      <w:bodyDiv w:val="1"/>
      <w:marLeft w:val="0"/>
      <w:marRight w:val="0"/>
      <w:marTop w:val="0"/>
      <w:marBottom w:val="0"/>
      <w:divBdr>
        <w:top w:val="none" w:sz="0" w:space="0" w:color="auto"/>
        <w:left w:val="none" w:sz="0" w:space="0" w:color="auto"/>
        <w:bottom w:val="none" w:sz="0" w:space="0" w:color="auto"/>
        <w:right w:val="none" w:sz="0" w:space="0" w:color="auto"/>
      </w:divBdr>
    </w:div>
    <w:div w:id="1043867248">
      <w:bodyDiv w:val="1"/>
      <w:marLeft w:val="0"/>
      <w:marRight w:val="0"/>
      <w:marTop w:val="0"/>
      <w:marBottom w:val="0"/>
      <w:divBdr>
        <w:top w:val="none" w:sz="0" w:space="0" w:color="auto"/>
        <w:left w:val="none" w:sz="0" w:space="0" w:color="auto"/>
        <w:bottom w:val="none" w:sz="0" w:space="0" w:color="auto"/>
        <w:right w:val="none" w:sz="0" w:space="0" w:color="auto"/>
      </w:divBdr>
    </w:div>
    <w:div w:id="1094786199">
      <w:bodyDiv w:val="1"/>
      <w:marLeft w:val="0"/>
      <w:marRight w:val="0"/>
      <w:marTop w:val="0"/>
      <w:marBottom w:val="0"/>
      <w:divBdr>
        <w:top w:val="none" w:sz="0" w:space="0" w:color="auto"/>
        <w:left w:val="none" w:sz="0" w:space="0" w:color="auto"/>
        <w:bottom w:val="none" w:sz="0" w:space="0" w:color="auto"/>
        <w:right w:val="none" w:sz="0" w:space="0" w:color="auto"/>
      </w:divBdr>
    </w:div>
    <w:div w:id="1097795995">
      <w:bodyDiv w:val="1"/>
      <w:marLeft w:val="0"/>
      <w:marRight w:val="0"/>
      <w:marTop w:val="0"/>
      <w:marBottom w:val="0"/>
      <w:divBdr>
        <w:top w:val="none" w:sz="0" w:space="0" w:color="auto"/>
        <w:left w:val="none" w:sz="0" w:space="0" w:color="auto"/>
        <w:bottom w:val="none" w:sz="0" w:space="0" w:color="auto"/>
        <w:right w:val="none" w:sz="0" w:space="0" w:color="auto"/>
      </w:divBdr>
    </w:div>
    <w:div w:id="1114059541">
      <w:bodyDiv w:val="1"/>
      <w:marLeft w:val="0"/>
      <w:marRight w:val="0"/>
      <w:marTop w:val="0"/>
      <w:marBottom w:val="0"/>
      <w:divBdr>
        <w:top w:val="none" w:sz="0" w:space="0" w:color="auto"/>
        <w:left w:val="none" w:sz="0" w:space="0" w:color="auto"/>
        <w:bottom w:val="none" w:sz="0" w:space="0" w:color="auto"/>
        <w:right w:val="none" w:sz="0" w:space="0" w:color="auto"/>
      </w:divBdr>
    </w:div>
    <w:div w:id="1180773802">
      <w:bodyDiv w:val="1"/>
      <w:marLeft w:val="0"/>
      <w:marRight w:val="0"/>
      <w:marTop w:val="0"/>
      <w:marBottom w:val="0"/>
      <w:divBdr>
        <w:top w:val="none" w:sz="0" w:space="0" w:color="auto"/>
        <w:left w:val="none" w:sz="0" w:space="0" w:color="auto"/>
        <w:bottom w:val="none" w:sz="0" w:space="0" w:color="auto"/>
        <w:right w:val="none" w:sz="0" w:space="0" w:color="auto"/>
      </w:divBdr>
    </w:div>
    <w:div w:id="1212159453">
      <w:bodyDiv w:val="1"/>
      <w:marLeft w:val="0"/>
      <w:marRight w:val="0"/>
      <w:marTop w:val="0"/>
      <w:marBottom w:val="0"/>
      <w:divBdr>
        <w:top w:val="none" w:sz="0" w:space="0" w:color="auto"/>
        <w:left w:val="none" w:sz="0" w:space="0" w:color="auto"/>
        <w:bottom w:val="none" w:sz="0" w:space="0" w:color="auto"/>
        <w:right w:val="none" w:sz="0" w:space="0" w:color="auto"/>
      </w:divBdr>
    </w:div>
    <w:div w:id="1232737530">
      <w:bodyDiv w:val="1"/>
      <w:marLeft w:val="0"/>
      <w:marRight w:val="0"/>
      <w:marTop w:val="0"/>
      <w:marBottom w:val="0"/>
      <w:divBdr>
        <w:top w:val="none" w:sz="0" w:space="0" w:color="auto"/>
        <w:left w:val="none" w:sz="0" w:space="0" w:color="auto"/>
        <w:bottom w:val="none" w:sz="0" w:space="0" w:color="auto"/>
        <w:right w:val="none" w:sz="0" w:space="0" w:color="auto"/>
      </w:divBdr>
    </w:div>
    <w:div w:id="1236009466">
      <w:bodyDiv w:val="1"/>
      <w:marLeft w:val="0"/>
      <w:marRight w:val="0"/>
      <w:marTop w:val="0"/>
      <w:marBottom w:val="0"/>
      <w:divBdr>
        <w:top w:val="none" w:sz="0" w:space="0" w:color="auto"/>
        <w:left w:val="none" w:sz="0" w:space="0" w:color="auto"/>
        <w:bottom w:val="none" w:sz="0" w:space="0" w:color="auto"/>
        <w:right w:val="none" w:sz="0" w:space="0" w:color="auto"/>
      </w:divBdr>
    </w:div>
    <w:div w:id="1279799950">
      <w:bodyDiv w:val="1"/>
      <w:marLeft w:val="0"/>
      <w:marRight w:val="0"/>
      <w:marTop w:val="0"/>
      <w:marBottom w:val="0"/>
      <w:divBdr>
        <w:top w:val="none" w:sz="0" w:space="0" w:color="auto"/>
        <w:left w:val="none" w:sz="0" w:space="0" w:color="auto"/>
        <w:bottom w:val="none" w:sz="0" w:space="0" w:color="auto"/>
        <w:right w:val="none" w:sz="0" w:space="0" w:color="auto"/>
      </w:divBdr>
    </w:div>
    <w:div w:id="1300649533">
      <w:bodyDiv w:val="1"/>
      <w:marLeft w:val="0"/>
      <w:marRight w:val="0"/>
      <w:marTop w:val="0"/>
      <w:marBottom w:val="0"/>
      <w:divBdr>
        <w:top w:val="none" w:sz="0" w:space="0" w:color="auto"/>
        <w:left w:val="none" w:sz="0" w:space="0" w:color="auto"/>
        <w:bottom w:val="none" w:sz="0" w:space="0" w:color="auto"/>
        <w:right w:val="none" w:sz="0" w:space="0" w:color="auto"/>
      </w:divBdr>
    </w:div>
    <w:div w:id="1326516163">
      <w:bodyDiv w:val="1"/>
      <w:marLeft w:val="0"/>
      <w:marRight w:val="0"/>
      <w:marTop w:val="0"/>
      <w:marBottom w:val="0"/>
      <w:divBdr>
        <w:top w:val="none" w:sz="0" w:space="0" w:color="auto"/>
        <w:left w:val="none" w:sz="0" w:space="0" w:color="auto"/>
        <w:bottom w:val="none" w:sz="0" w:space="0" w:color="auto"/>
        <w:right w:val="none" w:sz="0" w:space="0" w:color="auto"/>
      </w:divBdr>
    </w:div>
    <w:div w:id="1333485244">
      <w:bodyDiv w:val="1"/>
      <w:marLeft w:val="0"/>
      <w:marRight w:val="0"/>
      <w:marTop w:val="0"/>
      <w:marBottom w:val="0"/>
      <w:divBdr>
        <w:top w:val="none" w:sz="0" w:space="0" w:color="auto"/>
        <w:left w:val="none" w:sz="0" w:space="0" w:color="auto"/>
        <w:bottom w:val="none" w:sz="0" w:space="0" w:color="auto"/>
        <w:right w:val="none" w:sz="0" w:space="0" w:color="auto"/>
      </w:divBdr>
    </w:div>
    <w:div w:id="1362197114">
      <w:bodyDiv w:val="1"/>
      <w:marLeft w:val="0"/>
      <w:marRight w:val="0"/>
      <w:marTop w:val="0"/>
      <w:marBottom w:val="0"/>
      <w:divBdr>
        <w:top w:val="none" w:sz="0" w:space="0" w:color="auto"/>
        <w:left w:val="none" w:sz="0" w:space="0" w:color="auto"/>
        <w:bottom w:val="none" w:sz="0" w:space="0" w:color="auto"/>
        <w:right w:val="none" w:sz="0" w:space="0" w:color="auto"/>
      </w:divBdr>
    </w:div>
    <w:div w:id="1376542382">
      <w:bodyDiv w:val="1"/>
      <w:marLeft w:val="0"/>
      <w:marRight w:val="0"/>
      <w:marTop w:val="0"/>
      <w:marBottom w:val="0"/>
      <w:divBdr>
        <w:top w:val="none" w:sz="0" w:space="0" w:color="auto"/>
        <w:left w:val="none" w:sz="0" w:space="0" w:color="auto"/>
        <w:bottom w:val="none" w:sz="0" w:space="0" w:color="auto"/>
        <w:right w:val="none" w:sz="0" w:space="0" w:color="auto"/>
      </w:divBdr>
    </w:div>
    <w:div w:id="1404841013">
      <w:bodyDiv w:val="1"/>
      <w:marLeft w:val="0"/>
      <w:marRight w:val="0"/>
      <w:marTop w:val="0"/>
      <w:marBottom w:val="0"/>
      <w:divBdr>
        <w:top w:val="none" w:sz="0" w:space="0" w:color="auto"/>
        <w:left w:val="none" w:sz="0" w:space="0" w:color="auto"/>
        <w:bottom w:val="none" w:sz="0" w:space="0" w:color="auto"/>
        <w:right w:val="none" w:sz="0" w:space="0" w:color="auto"/>
      </w:divBdr>
    </w:div>
    <w:div w:id="1414887983">
      <w:bodyDiv w:val="1"/>
      <w:marLeft w:val="0"/>
      <w:marRight w:val="0"/>
      <w:marTop w:val="0"/>
      <w:marBottom w:val="0"/>
      <w:divBdr>
        <w:top w:val="none" w:sz="0" w:space="0" w:color="auto"/>
        <w:left w:val="none" w:sz="0" w:space="0" w:color="auto"/>
        <w:bottom w:val="none" w:sz="0" w:space="0" w:color="auto"/>
        <w:right w:val="none" w:sz="0" w:space="0" w:color="auto"/>
      </w:divBdr>
    </w:div>
    <w:div w:id="1442410559">
      <w:bodyDiv w:val="1"/>
      <w:marLeft w:val="0"/>
      <w:marRight w:val="0"/>
      <w:marTop w:val="0"/>
      <w:marBottom w:val="0"/>
      <w:divBdr>
        <w:top w:val="none" w:sz="0" w:space="0" w:color="auto"/>
        <w:left w:val="none" w:sz="0" w:space="0" w:color="auto"/>
        <w:bottom w:val="none" w:sz="0" w:space="0" w:color="auto"/>
        <w:right w:val="none" w:sz="0" w:space="0" w:color="auto"/>
      </w:divBdr>
    </w:div>
    <w:div w:id="1444611047">
      <w:bodyDiv w:val="1"/>
      <w:marLeft w:val="0"/>
      <w:marRight w:val="0"/>
      <w:marTop w:val="0"/>
      <w:marBottom w:val="0"/>
      <w:divBdr>
        <w:top w:val="none" w:sz="0" w:space="0" w:color="auto"/>
        <w:left w:val="none" w:sz="0" w:space="0" w:color="auto"/>
        <w:bottom w:val="none" w:sz="0" w:space="0" w:color="auto"/>
        <w:right w:val="none" w:sz="0" w:space="0" w:color="auto"/>
      </w:divBdr>
    </w:div>
    <w:div w:id="1459059497">
      <w:bodyDiv w:val="1"/>
      <w:marLeft w:val="0"/>
      <w:marRight w:val="0"/>
      <w:marTop w:val="0"/>
      <w:marBottom w:val="0"/>
      <w:divBdr>
        <w:top w:val="none" w:sz="0" w:space="0" w:color="auto"/>
        <w:left w:val="none" w:sz="0" w:space="0" w:color="auto"/>
        <w:bottom w:val="none" w:sz="0" w:space="0" w:color="auto"/>
        <w:right w:val="none" w:sz="0" w:space="0" w:color="auto"/>
      </w:divBdr>
    </w:div>
    <w:div w:id="1465810480">
      <w:bodyDiv w:val="1"/>
      <w:marLeft w:val="0"/>
      <w:marRight w:val="0"/>
      <w:marTop w:val="0"/>
      <w:marBottom w:val="0"/>
      <w:divBdr>
        <w:top w:val="none" w:sz="0" w:space="0" w:color="auto"/>
        <w:left w:val="none" w:sz="0" w:space="0" w:color="auto"/>
        <w:bottom w:val="none" w:sz="0" w:space="0" w:color="auto"/>
        <w:right w:val="none" w:sz="0" w:space="0" w:color="auto"/>
      </w:divBdr>
    </w:div>
    <w:div w:id="1473213185">
      <w:bodyDiv w:val="1"/>
      <w:marLeft w:val="0"/>
      <w:marRight w:val="0"/>
      <w:marTop w:val="0"/>
      <w:marBottom w:val="0"/>
      <w:divBdr>
        <w:top w:val="none" w:sz="0" w:space="0" w:color="auto"/>
        <w:left w:val="none" w:sz="0" w:space="0" w:color="auto"/>
        <w:bottom w:val="none" w:sz="0" w:space="0" w:color="auto"/>
        <w:right w:val="none" w:sz="0" w:space="0" w:color="auto"/>
      </w:divBdr>
    </w:div>
    <w:div w:id="1552305824">
      <w:bodyDiv w:val="1"/>
      <w:marLeft w:val="0"/>
      <w:marRight w:val="0"/>
      <w:marTop w:val="0"/>
      <w:marBottom w:val="0"/>
      <w:divBdr>
        <w:top w:val="none" w:sz="0" w:space="0" w:color="auto"/>
        <w:left w:val="none" w:sz="0" w:space="0" w:color="auto"/>
        <w:bottom w:val="none" w:sz="0" w:space="0" w:color="auto"/>
        <w:right w:val="none" w:sz="0" w:space="0" w:color="auto"/>
      </w:divBdr>
    </w:div>
    <w:div w:id="1586913760">
      <w:bodyDiv w:val="1"/>
      <w:marLeft w:val="0"/>
      <w:marRight w:val="0"/>
      <w:marTop w:val="0"/>
      <w:marBottom w:val="0"/>
      <w:divBdr>
        <w:top w:val="none" w:sz="0" w:space="0" w:color="auto"/>
        <w:left w:val="none" w:sz="0" w:space="0" w:color="auto"/>
        <w:bottom w:val="none" w:sz="0" w:space="0" w:color="auto"/>
        <w:right w:val="none" w:sz="0" w:space="0" w:color="auto"/>
      </w:divBdr>
    </w:div>
    <w:div w:id="1620183419">
      <w:bodyDiv w:val="1"/>
      <w:marLeft w:val="0"/>
      <w:marRight w:val="0"/>
      <w:marTop w:val="0"/>
      <w:marBottom w:val="0"/>
      <w:divBdr>
        <w:top w:val="none" w:sz="0" w:space="0" w:color="auto"/>
        <w:left w:val="none" w:sz="0" w:space="0" w:color="auto"/>
        <w:bottom w:val="none" w:sz="0" w:space="0" w:color="auto"/>
        <w:right w:val="none" w:sz="0" w:space="0" w:color="auto"/>
      </w:divBdr>
    </w:div>
    <w:div w:id="1622414854">
      <w:bodyDiv w:val="1"/>
      <w:marLeft w:val="0"/>
      <w:marRight w:val="0"/>
      <w:marTop w:val="0"/>
      <w:marBottom w:val="0"/>
      <w:divBdr>
        <w:top w:val="none" w:sz="0" w:space="0" w:color="auto"/>
        <w:left w:val="none" w:sz="0" w:space="0" w:color="auto"/>
        <w:bottom w:val="none" w:sz="0" w:space="0" w:color="auto"/>
        <w:right w:val="none" w:sz="0" w:space="0" w:color="auto"/>
      </w:divBdr>
    </w:div>
    <w:div w:id="1625499467">
      <w:bodyDiv w:val="1"/>
      <w:marLeft w:val="0"/>
      <w:marRight w:val="0"/>
      <w:marTop w:val="0"/>
      <w:marBottom w:val="0"/>
      <w:divBdr>
        <w:top w:val="none" w:sz="0" w:space="0" w:color="auto"/>
        <w:left w:val="none" w:sz="0" w:space="0" w:color="auto"/>
        <w:bottom w:val="none" w:sz="0" w:space="0" w:color="auto"/>
        <w:right w:val="none" w:sz="0" w:space="0" w:color="auto"/>
      </w:divBdr>
    </w:div>
    <w:div w:id="1650285375">
      <w:bodyDiv w:val="1"/>
      <w:marLeft w:val="0"/>
      <w:marRight w:val="0"/>
      <w:marTop w:val="0"/>
      <w:marBottom w:val="0"/>
      <w:divBdr>
        <w:top w:val="none" w:sz="0" w:space="0" w:color="auto"/>
        <w:left w:val="none" w:sz="0" w:space="0" w:color="auto"/>
        <w:bottom w:val="none" w:sz="0" w:space="0" w:color="auto"/>
        <w:right w:val="none" w:sz="0" w:space="0" w:color="auto"/>
      </w:divBdr>
    </w:div>
    <w:div w:id="1654216869">
      <w:bodyDiv w:val="1"/>
      <w:marLeft w:val="0"/>
      <w:marRight w:val="0"/>
      <w:marTop w:val="0"/>
      <w:marBottom w:val="0"/>
      <w:divBdr>
        <w:top w:val="none" w:sz="0" w:space="0" w:color="auto"/>
        <w:left w:val="none" w:sz="0" w:space="0" w:color="auto"/>
        <w:bottom w:val="none" w:sz="0" w:space="0" w:color="auto"/>
        <w:right w:val="none" w:sz="0" w:space="0" w:color="auto"/>
      </w:divBdr>
    </w:div>
    <w:div w:id="1654946591">
      <w:bodyDiv w:val="1"/>
      <w:marLeft w:val="0"/>
      <w:marRight w:val="0"/>
      <w:marTop w:val="0"/>
      <w:marBottom w:val="0"/>
      <w:divBdr>
        <w:top w:val="none" w:sz="0" w:space="0" w:color="auto"/>
        <w:left w:val="none" w:sz="0" w:space="0" w:color="auto"/>
        <w:bottom w:val="none" w:sz="0" w:space="0" w:color="auto"/>
        <w:right w:val="none" w:sz="0" w:space="0" w:color="auto"/>
      </w:divBdr>
    </w:div>
    <w:div w:id="1677150052">
      <w:bodyDiv w:val="1"/>
      <w:marLeft w:val="0"/>
      <w:marRight w:val="0"/>
      <w:marTop w:val="0"/>
      <w:marBottom w:val="0"/>
      <w:divBdr>
        <w:top w:val="none" w:sz="0" w:space="0" w:color="auto"/>
        <w:left w:val="none" w:sz="0" w:space="0" w:color="auto"/>
        <w:bottom w:val="none" w:sz="0" w:space="0" w:color="auto"/>
        <w:right w:val="none" w:sz="0" w:space="0" w:color="auto"/>
      </w:divBdr>
    </w:div>
    <w:div w:id="1677611303">
      <w:bodyDiv w:val="1"/>
      <w:marLeft w:val="0"/>
      <w:marRight w:val="0"/>
      <w:marTop w:val="0"/>
      <w:marBottom w:val="0"/>
      <w:divBdr>
        <w:top w:val="none" w:sz="0" w:space="0" w:color="auto"/>
        <w:left w:val="none" w:sz="0" w:space="0" w:color="auto"/>
        <w:bottom w:val="none" w:sz="0" w:space="0" w:color="auto"/>
        <w:right w:val="none" w:sz="0" w:space="0" w:color="auto"/>
      </w:divBdr>
    </w:div>
    <w:div w:id="1692873014">
      <w:bodyDiv w:val="1"/>
      <w:marLeft w:val="0"/>
      <w:marRight w:val="0"/>
      <w:marTop w:val="0"/>
      <w:marBottom w:val="0"/>
      <w:divBdr>
        <w:top w:val="none" w:sz="0" w:space="0" w:color="auto"/>
        <w:left w:val="none" w:sz="0" w:space="0" w:color="auto"/>
        <w:bottom w:val="none" w:sz="0" w:space="0" w:color="auto"/>
        <w:right w:val="none" w:sz="0" w:space="0" w:color="auto"/>
      </w:divBdr>
    </w:div>
    <w:div w:id="1712077123">
      <w:bodyDiv w:val="1"/>
      <w:marLeft w:val="0"/>
      <w:marRight w:val="0"/>
      <w:marTop w:val="0"/>
      <w:marBottom w:val="0"/>
      <w:divBdr>
        <w:top w:val="none" w:sz="0" w:space="0" w:color="auto"/>
        <w:left w:val="none" w:sz="0" w:space="0" w:color="auto"/>
        <w:bottom w:val="none" w:sz="0" w:space="0" w:color="auto"/>
        <w:right w:val="none" w:sz="0" w:space="0" w:color="auto"/>
      </w:divBdr>
    </w:div>
    <w:div w:id="1713505422">
      <w:bodyDiv w:val="1"/>
      <w:marLeft w:val="0"/>
      <w:marRight w:val="0"/>
      <w:marTop w:val="0"/>
      <w:marBottom w:val="0"/>
      <w:divBdr>
        <w:top w:val="none" w:sz="0" w:space="0" w:color="auto"/>
        <w:left w:val="none" w:sz="0" w:space="0" w:color="auto"/>
        <w:bottom w:val="none" w:sz="0" w:space="0" w:color="auto"/>
        <w:right w:val="none" w:sz="0" w:space="0" w:color="auto"/>
      </w:divBdr>
    </w:div>
    <w:div w:id="1744714838">
      <w:bodyDiv w:val="1"/>
      <w:marLeft w:val="0"/>
      <w:marRight w:val="0"/>
      <w:marTop w:val="0"/>
      <w:marBottom w:val="0"/>
      <w:divBdr>
        <w:top w:val="none" w:sz="0" w:space="0" w:color="auto"/>
        <w:left w:val="none" w:sz="0" w:space="0" w:color="auto"/>
        <w:bottom w:val="none" w:sz="0" w:space="0" w:color="auto"/>
        <w:right w:val="none" w:sz="0" w:space="0" w:color="auto"/>
      </w:divBdr>
    </w:div>
    <w:div w:id="1748922184">
      <w:bodyDiv w:val="1"/>
      <w:marLeft w:val="0"/>
      <w:marRight w:val="0"/>
      <w:marTop w:val="0"/>
      <w:marBottom w:val="0"/>
      <w:divBdr>
        <w:top w:val="none" w:sz="0" w:space="0" w:color="auto"/>
        <w:left w:val="none" w:sz="0" w:space="0" w:color="auto"/>
        <w:bottom w:val="none" w:sz="0" w:space="0" w:color="auto"/>
        <w:right w:val="none" w:sz="0" w:space="0" w:color="auto"/>
      </w:divBdr>
    </w:div>
    <w:div w:id="1806700836">
      <w:bodyDiv w:val="1"/>
      <w:marLeft w:val="0"/>
      <w:marRight w:val="0"/>
      <w:marTop w:val="0"/>
      <w:marBottom w:val="0"/>
      <w:divBdr>
        <w:top w:val="none" w:sz="0" w:space="0" w:color="auto"/>
        <w:left w:val="none" w:sz="0" w:space="0" w:color="auto"/>
        <w:bottom w:val="none" w:sz="0" w:space="0" w:color="auto"/>
        <w:right w:val="none" w:sz="0" w:space="0" w:color="auto"/>
      </w:divBdr>
    </w:div>
    <w:div w:id="1809123513">
      <w:bodyDiv w:val="1"/>
      <w:marLeft w:val="0"/>
      <w:marRight w:val="0"/>
      <w:marTop w:val="0"/>
      <w:marBottom w:val="0"/>
      <w:divBdr>
        <w:top w:val="none" w:sz="0" w:space="0" w:color="auto"/>
        <w:left w:val="none" w:sz="0" w:space="0" w:color="auto"/>
        <w:bottom w:val="none" w:sz="0" w:space="0" w:color="auto"/>
        <w:right w:val="none" w:sz="0" w:space="0" w:color="auto"/>
      </w:divBdr>
    </w:div>
    <w:div w:id="1839417470">
      <w:bodyDiv w:val="1"/>
      <w:marLeft w:val="0"/>
      <w:marRight w:val="0"/>
      <w:marTop w:val="0"/>
      <w:marBottom w:val="0"/>
      <w:divBdr>
        <w:top w:val="none" w:sz="0" w:space="0" w:color="auto"/>
        <w:left w:val="none" w:sz="0" w:space="0" w:color="auto"/>
        <w:bottom w:val="none" w:sz="0" w:space="0" w:color="auto"/>
        <w:right w:val="none" w:sz="0" w:space="0" w:color="auto"/>
      </w:divBdr>
    </w:div>
    <w:div w:id="1841041176">
      <w:bodyDiv w:val="1"/>
      <w:marLeft w:val="0"/>
      <w:marRight w:val="0"/>
      <w:marTop w:val="0"/>
      <w:marBottom w:val="0"/>
      <w:divBdr>
        <w:top w:val="none" w:sz="0" w:space="0" w:color="auto"/>
        <w:left w:val="none" w:sz="0" w:space="0" w:color="auto"/>
        <w:bottom w:val="none" w:sz="0" w:space="0" w:color="auto"/>
        <w:right w:val="none" w:sz="0" w:space="0" w:color="auto"/>
      </w:divBdr>
    </w:div>
    <w:div w:id="1859780871">
      <w:bodyDiv w:val="1"/>
      <w:marLeft w:val="0"/>
      <w:marRight w:val="0"/>
      <w:marTop w:val="0"/>
      <w:marBottom w:val="0"/>
      <w:divBdr>
        <w:top w:val="none" w:sz="0" w:space="0" w:color="auto"/>
        <w:left w:val="none" w:sz="0" w:space="0" w:color="auto"/>
        <w:bottom w:val="none" w:sz="0" w:space="0" w:color="auto"/>
        <w:right w:val="none" w:sz="0" w:space="0" w:color="auto"/>
      </w:divBdr>
    </w:div>
    <w:div w:id="1919365897">
      <w:bodyDiv w:val="1"/>
      <w:marLeft w:val="0"/>
      <w:marRight w:val="0"/>
      <w:marTop w:val="0"/>
      <w:marBottom w:val="0"/>
      <w:divBdr>
        <w:top w:val="none" w:sz="0" w:space="0" w:color="auto"/>
        <w:left w:val="none" w:sz="0" w:space="0" w:color="auto"/>
        <w:bottom w:val="none" w:sz="0" w:space="0" w:color="auto"/>
        <w:right w:val="none" w:sz="0" w:space="0" w:color="auto"/>
      </w:divBdr>
    </w:div>
    <w:div w:id="1920478873">
      <w:bodyDiv w:val="1"/>
      <w:marLeft w:val="0"/>
      <w:marRight w:val="0"/>
      <w:marTop w:val="0"/>
      <w:marBottom w:val="0"/>
      <w:divBdr>
        <w:top w:val="none" w:sz="0" w:space="0" w:color="auto"/>
        <w:left w:val="none" w:sz="0" w:space="0" w:color="auto"/>
        <w:bottom w:val="none" w:sz="0" w:space="0" w:color="auto"/>
        <w:right w:val="none" w:sz="0" w:space="0" w:color="auto"/>
      </w:divBdr>
    </w:div>
    <w:div w:id="1931573362">
      <w:bodyDiv w:val="1"/>
      <w:marLeft w:val="0"/>
      <w:marRight w:val="0"/>
      <w:marTop w:val="0"/>
      <w:marBottom w:val="0"/>
      <w:divBdr>
        <w:top w:val="none" w:sz="0" w:space="0" w:color="auto"/>
        <w:left w:val="none" w:sz="0" w:space="0" w:color="auto"/>
        <w:bottom w:val="none" w:sz="0" w:space="0" w:color="auto"/>
        <w:right w:val="none" w:sz="0" w:space="0" w:color="auto"/>
      </w:divBdr>
    </w:div>
    <w:div w:id="1942297102">
      <w:bodyDiv w:val="1"/>
      <w:marLeft w:val="0"/>
      <w:marRight w:val="0"/>
      <w:marTop w:val="0"/>
      <w:marBottom w:val="0"/>
      <w:divBdr>
        <w:top w:val="none" w:sz="0" w:space="0" w:color="auto"/>
        <w:left w:val="none" w:sz="0" w:space="0" w:color="auto"/>
        <w:bottom w:val="none" w:sz="0" w:space="0" w:color="auto"/>
        <w:right w:val="none" w:sz="0" w:space="0" w:color="auto"/>
      </w:divBdr>
    </w:div>
    <w:div w:id="1951083726">
      <w:bodyDiv w:val="1"/>
      <w:marLeft w:val="0"/>
      <w:marRight w:val="0"/>
      <w:marTop w:val="0"/>
      <w:marBottom w:val="0"/>
      <w:divBdr>
        <w:top w:val="none" w:sz="0" w:space="0" w:color="auto"/>
        <w:left w:val="none" w:sz="0" w:space="0" w:color="auto"/>
        <w:bottom w:val="none" w:sz="0" w:space="0" w:color="auto"/>
        <w:right w:val="none" w:sz="0" w:space="0" w:color="auto"/>
      </w:divBdr>
    </w:div>
    <w:div w:id="1969234669">
      <w:bodyDiv w:val="1"/>
      <w:marLeft w:val="0"/>
      <w:marRight w:val="0"/>
      <w:marTop w:val="0"/>
      <w:marBottom w:val="0"/>
      <w:divBdr>
        <w:top w:val="none" w:sz="0" w:space="0" w:color="auto"/>
        <w:left w:val="none" w:sz="0" w:space="0" w:color="auto"/>
        <w:bottom w:val="none" w:sz="0" w:space="0" w:color="auto"/>
        <w:right w:val="none" w:sz="0" w:space="0" w:color="auto"/>
      </w:divBdr>
    </w:div>
    <w:div w:id="1988699701">
      <w:bodyDiv w:val="1"/>
      <w:marLeft w:val="0"/>
      <w:marRight w:val="0"/>
      <w:marTop w:val="0"/>
      <w:marBottom w:val="0"/>
      <w:divBdr>
        <w:top w:val="none" w:sz="0" w:space="0" w:color="auto"/>
        <w:left w:val="none" w:sz="0" w:space="0" w:color="auto"/>
        <w:bottom w:val="none" w:sz="0" w:space="0" w:color="auto"/>
        <w:right w:val="none" w:sz="0" w:space="0" w:color="auto"/>
      </w:divBdr>
    </w:div>
    <w:div w:id="2022470679">
      <w:bodyDiv w:val="1"/>
      <w:marLeft w:val="0"/>
      <w:marRight w:val="0"/>
      <w:marTop w:val="0"/>
      <w:marBottom w:val="0"/>
      <w:divBdr>
        <w:top w:val="none" w:sz="0" w:space="0" w:color="auto"/>
        <w:left w:val="none" w:sz="0" w:space="0" w:color="auto"/>
        <w:bottom w:val="none" w:sz="0" w:space="0" w:color="auto"/>
        <w:right w:val="none" w:sz="0" w:space="0" w:color="auto"/>
      </w:divBdr>
    </w:div>
    <w:div w:id="2028753508">
      <w:bodyDiv w:val="1"/>
      <w:marLeft w:val="0"/>
      <w:marRight w:val="0"/>
      <w:marTop w:val="0"/>
      <w:marBottom w:val="0"/>
      <w:divBdr>
        <w:top w:val="none" w:sz="0" w:space="0" w:color="auto"/>
        <w:left w:val="none" w:sz="0" w:space="0" w:color="auto"/>
        <w:bottom w:val="none" w:sz="0" w:space="0" w:color="auto"/>
        <w:right w:val="none" w:sz="0" w:space="0" w:color="auto"/>
      </w:divBdr>
    </w:div>
    <w:div w:id="2032342176">
      <w:bodyDiv w:val="1"/>
      <w:marLeft w:val="0"/>
      <w:marRight w:val="0"/>
      <w:marTop w:val="0"/>
      <w:marBottom w:val="0"/>
      <w:divBdr>
        <w:top w:val="none" w:sz="0" w:space="0" w:color="auto"/>
        <w:left w:val="none" w:sz="0" w:space="0" w:color="auto"/>
        <w:bottom w:val="none" w:sz="0" w:space="0" w:color="auto"/>
        <w:right w:val="none" w:sz="0" w:space="0" w:color="auto"/>
      </w:divBdr>
    </w:div>
    <w:div w:id="2048678975">
      <w:bodyDiv w:val="1"/>
      <w:marLeft w:val="0"/>
      <w:marRight w:val="0"/>
      <w:marTop w:val="0"/>
      <w:marBottom w:val="0"/>
      <w:divBdr>
        <w:top w:val="none" w:sz="0" w:space="0" w:color="auto"/>
        <w:left w:val="none" w:sz="0" w:space="0" w:color="auto"/>
        <w:bottom w:val="none" w:sz="0" w:space="0" w:color="auto"/>
        <w:right w:val="none" w:sz="0" w:space="0" w:color="auto"/>
      </w:divBdr>
    </w:div>
    <w:div w:id="2058510920">
      <w:bodyDiv w:val="1"/>
      <w:marLeft w:val="0"/>
      <w:marRight w:val="0"/>
      <w:marTop w:val="0"/>
      <w:marBottom w:val="0"/>
      <w:divBdr>
        <w:top w:val="none" w:sz="0" w:space="0" w:color="auto"/>
        <w:left w:val="none" w:sz="0" w:space="0" w:color="auto"/>
        <w:bottom w:val="none" w:sz="0" w:space="0" w:color="auto"/>
        <w:right w:val="none" w:sz="0" w:space="0" w:color="auto"/>
      </w:divBdr>
    </w:div>
    <w:div w:id="2058622323">
      <w:bodyDiv w:val="1"/>
      <w:marLeft w:val="0"/>
      <w:marRight w:val="0"/>
      <w:marTop w:val="0"/>
      <w:marBottom w:val="0"/>
      <w:divBdr>
        <w:top w:val="none" w:sz="0" w:space="0" w:color="auto"/>
        <w:left w:val="none" w:sz="0" w:space="0" w:color="auto"/>
        <w:bottom w:val="none" w:sz="0" w:space="0" w:color="auto"/>
        <w:right w:val="none" w:sz="0" w:space="0" w:color="auto"/>
      </w:divBdr>
    </w:div>
    <w:div w:id="2118215789">
      <w:bodyDiv w:val="1"/>
      <w:marLeft w:val="0"/>
      <w:marRight w:val="0"/>
      <w:marTop w:val="0"/>
      <w:marBottom w:val="0"/>
      <w:divBdr>
        <w:top w:val="none" w:sz="0" w:space="0" w:color="auto"/>
        <w:left w:val="none" w:sz="0" w:space="0" w:color="auto"/>
        <w:bottom w:val="none" w:sz="0" w:space="0" w:color="auto"/>
        <w:right w:val="none" w:sz="0" w:space="0" w:color="auto"/>
      </w:divBdr>
    </w:div>
    <w:div w:id="2145925029">
      <w:bodyDiv w:val="1"/>
      <w:marLeft w:val="0"/>
      <w:marRight w:val="0"/>
      <w:marTop w:val="0"/>
      <w:marBottom w:val="0"/>
      <w:divBdr>
        <w:top w:val="none" w:sz="0" w:space="0" w:color="auto"/>
        <w:left w:val="none" w:sz="0" w:space="0" w:color="auto"/>
        <w:bottom w:val="none" w:sz="0" w:space="0" w:color="auto"/>
        <w:right w:val="none" w:sz="0" w:space="0" w:color="auto"/>
      </w:divBdr>
    </w:div>
    <w:div w:id="21459987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thl.fi/publications/morgam/cohorts/full/uk/unk-bela.htm" TargetMode="External"/><Relationship Id="rId24" Type="http://schemas.openxmlformats.org/officeDocument/2006/relationships/hyperlink" Target="http://www.biomarcare.eu/" TargetMode="External"/><Relationship Id="rId32"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10" Type="http://schemas.openxmlformats.org/officeDocument/2006/relationships/hyperlink" Target="http://www.thl.fi/publications/morgam/cohorts/full/finland/fin-fina.htm" TargetMode="Externa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https://www.thl.fi/publications/morgam/cohorts/full/germany/ger-auga.htm" TargetMode="External"/><Relationship Id="rId14" Type="http://schemas.openxmlformats.org/officeDocument/2006/relationships/image" Target="media/image3.png"/><Relationship Id="rId22"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A550DA-951B-B244-AE10-7268AB2111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3</Pages>
  <Words>4635</Words>
  <Characters>26426</Characters>
  <Application>Microsoft Office Word</Application>
  <DocSecurity>0</DocSecurity>
  <Lines>220</Lines>
  <Paragraphs>61</Paragraphs>
  <ScaleCrop>false</ScaleCrop>
  <HeadingPairs>
    <vt:vector size="6" baseType="variant">
      <vt:variant>
        <vt:lpstr>Title</vt:lpstr>
      </vt:variant>
      <vt:variant>
        <vt:i4>1</vt:i4>
      </vt:variant>
      <vt:variant>
        <vt:lpstr>Titel</vt:lpstr>
      </vt:variant>
      <vt:variant>
        <vt:i4>1</vt:i4>
      </vt:variant>
      <vt:variant>
        <vt:lpstr>Rubrik</vt:lpstr>
      </vt:variant>
      <vt:variant>
        <vt:i4>1</vt:i4>
      </vt:variant>
    </vt:vector>
  </HeadingPairs>
  <TitlesOfParts>
    <vt:vector size="3" baseType="lpstr">
      <vt:lpstr/>
      <vt:lpstr/>
      <vt:lpstr/>
    </vt:vector>
  </TitlesOfParts>
  <Company>Helmholtz Zentrum München</Company>
  <LinksUpToDate>false</LinksUpToDate>
  <CharactersWithSpaces>310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jana, Chaterina</dc:creator>
  <cp:keywords/>
  <dc:description/>
  <cp:lastModifiedBy>Chaterina Sujana</cp:lastModifiedBy>
  <cp:revision>3</cp:revision>
  <dcterms:created xsi:type="dcterms:W3CDTF">2022-05-10T10:09:00Z</dcterms:created>
  <dcterms:modified xsi:type="dcterms:W3CDTF">2022-05-10T10:09:00Z</dcterms:modified>
</cp:coreProperties>
</file>